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57519" w14:textId="756D274D" w:rsidR="00974831" w:rsidRPr="0084203B" w:rsidRDefault="00A41D98" w:rsidP="00974831">
      <w:pPr>
        <w:rPr>
          <w:sz w:val="18"/>
          <w:szCs w:val="18"/>
        </w:rPr>
      </w:pPr>
      <w:bookmarkStart w:id="0" w:name="_GoBack"/>
      <w:bookmarkEnd w:id="0"/>
      <w:r>
        <w:rPr>
          <w:sz w:val="18"/>
          <w:szCs w:val="18"/>
        </w:rPr>
        <w:t>0</w:t>
      </w:r>
      <w:r w:rsidR="00772744">
        <w:rPr>
          <w:sz w:val="18"/>
          <w:szCs w:val="18"/>
        </w:rPr>
        <w:t>6</w:t>
      </w:r>
      <w:r w:rsidR="00974831" w:rsidRPr="0084203B">
        <w:rPr>
          <w:sz w:val="18"/>
          <w:szCs w:val="18"/>
        </w:rPr>
        <w:t xml:space="preserve"> </w:t>
      </w:r>
      <w:r>
        <w:rPr>
          <w:sz w:val="18"/>
          <w:szCs w:val="18"/>
        </w:rPr>
        <w:t>Novem</w:t>
      </w:r>
      <w:r w:rsidR="002857BF">
        <w:rPr>
          <w:sz w:val="18"/>
          <w:szCs w:val="18"/>
        </w:rPr>
        <w:t>ber</w:t>
      </w:r>
      <w:r w:rsidR="00974831" w:rsidRPr="0084203B">
        <w:rPr>
          <w:sz w:val="18"/>
          <w:szCs w:val="18"/>
        </w:rPr>
        <w:t xml:space="preserve"> 2018  </w:t>
      </w:r>
      <w:r w:rsidR="00CA62F2">
        <w:rPr>
          <w:sz w:val="18"/>
          <w:szCs w:val="18"/>
        </w:rPr>
        <w:t xml:space="preserve">          </w:t>
      </w:r>
      <w:r w:rsidR="00974831" w:rsidRPr="0084203B">
        <w:rPr>
          <w:sz w:val="18"/>
          <w:szCs w:val="18"/>
        </w:rPr>
        <w:t xml:space="preserve">                      </w:t>
      </w:r>
      <w:r w:rsidR="00C04467">
        <w:rPr>
          <w:sz w:val="18"/>
          <w:szCs w:val="18"/>
        </w:rPr>
        <w:t xml:space="preserve">    </w:t>
      </w:r>
      <w:r w:rsidR="00974831" w:rsidRPr="0084203B">
        <w:rPr>
          <w:sz w:val="18"/>
          <w:szCs w:val="18"/>
        </w:rPr>
        <w:t xml:space="preserve">                                                                                                     </w:t>
      </w:r>
      <w:r w:rsidR="00974831">
        <w:rPr>
          <w:sz w:val="18"/>
          <w:szCs w:val="18"/>
        </w:rPr>
        <w:t xml:space="preserve">    </w:t>
      </w:r>
      <w:r w:rsidR="00974831" w:rsidRPr="0084203B">
        <w:rPr>
          <w:sz w:val="18"/>
          <w:szCs w:val="18"/>
        </w:rPr>
        <w:t>for</w:t>
      </w:r>
      <w:r w:rsidR="00CA62F2">
        <w:rPr>
          <w:sz w:val="18"/>
          <w:szCs w:val="18"/>
        </w:rPr>
        <w:t xml:space="preserve"> Climatic Change</w:t>
      </w:r>
    </w:p>
    <w:p w14:paraId="5835A072" w14:textId="3778358E" w:rsidR="00476016" w:rsidRPr="005108B4" w:rsidRDefault="00476016" w:rsidP="00974831">
      <w:pPr>
        <w:rPr>
          <w:b/>
        </w:rPr>
      </w:pPr>
      <w:r w:rsidRPr="00CC7976">
        <w:rPr>
          <w:b/>
        </w:rPr>
        <w:t>Impacts of tropospheric ozone and climate change on Mexico wheat production</w:t>
      </w:r>
    </w:p>
    <w:p w14:paraId="4B055F40" w14:textId="78872F35" w:rsidR="00974831" w:rsidRPr="00D64318" w:rsidRDefault="00974831" w:rsidP="00974831">
      <w:r>
        <w:t>Jose Rafael Guarin</w:t>
      </w:r>
      <w:r>
        <w:rPr>
          <w:vertAlign w:val="superscript"/>
        </w:rPr>
        <w:t>1</w:t>
      </w:r>
      <w:r>
        <w:t>, Lisa Emberson</w:t>
      </w:r>
      <w:r>
        <w:rPr>
          <w:vertAlign w:val="superscript"/>
        </w:rPr>
        <w:t>2</w:t>
      </w:r>
      <w:r w:rsidR="00DD60A5">
        <w:t>, David Simpson</w:t>
      </w:r>
      <w:r w:rsidR="00DD60A5">
        <w:rPr>
          <w:vertAlign w:val="superscript"/>
        </w:rPr>
        <w:t>3</w:t>
      </w:r>
      <w:r w:rsidR="00E17A3F">
        <w:rPr>
          <w:vertAlign w:val="superscript"/>
        </w:rPr>
        <w:t>, 4</w:t>
      </w:r>
      <w:r w:rsidR="00D64318">
        <w:t>, Ixchel M. Hernandez-Ochoa</w:t>
      </w:r>
      <w:r w:rsidR="00D64318">
        <w:rPr>
          <w:vertAlign w:val="superscript"/>
        </w:rPr>
        <w:t>1</w:t>
      </w:r>
      <w:r w:rsidR="00D64318">
        <w:t>, Senthold Asseng</w:t>
      </w:r>
      <w:r w:rsidR="00D64318">
        <w:rPr>
          <w:vertAlign w:val="superscript"/>
        </w:rPr>
        <w:t>1</w:t>
      </w:r>
      <w:r w:rsidR="00D64318">
        <w:t xml:space="preserve"> </w:t>
      </w:r>
    </w:p>
    <w:p w14:paraId="2823EEEC" w14:textId="77777777" w:rsidR="00974831" w:rsidRPr="00D7402C" w:rsidRDefault="00974831" w:rsidP="00974831">
      <w:pPr>
        <w:ind w:left="450"/>
      </w:pPr>
      <w:r w:rsidRPr="00DF78A5">
        <w:rPr>
          <w:vertAlign w:val="superscript"/>
        </w:rPr>
        <w:t>1</w:t>
      </w:r>
      <w:r w:rsidRPr="00D7402C">
        <w:t>Department of Agricultural and Biological Engineering, University of Florida, Gainesville, FL 32611 USA</w:t>
      </w:r>
    </w:p>
    <w:p w14:paraId="059190F4" w14:textId="0A4FB6D8" w:rsidR="00974831" w:rsidRDefault="00974831" w:rsidP="00974831">
      <w:pPr>
        <w:ind w:left="450"/>
      </w:pPr>
      <w:r>
        <w:rPr>
          <w:vertAlign w:val="superscript"/>
        </w:rPr>
        <w:t>2</w:t>
      </w:r>
      <w:r>
        <w:t xml:space="preserve">Stockholm Environment Institute, </w:t>
      </w:r>
      <w:r w:rsidR="002C597E">
        <w:t xml:space="preserve">Environment and Geography Dept., </w:t>
      </w:r>
      <w:r>
        <w:t>University of York, York, UK</w:t>
      </w:r>
    </w:p>
    <w:p w14:paraId="7F3D1122" w14:textId="3A68867A" w:rsidR="00DD60A5" w:rsidRDefault="00DD60A5" w:rsidP="00974831">
      <w:pPr>
        <w:ind w:left="450"/>
      </w:pPr>
      <w:r>
        <w:rPr>
          <w:vertAlign w:val="superscript"/>
        </w:rPr>
        <w:t>3</w:t>
      </w:r>
      <w:r w:rsidR="00E17A3F">
        <w:t>EMEP MSC-W, N</w:t>
      </w:r>
      <w:r>
        <w:t>orw</w:t>
      </w:r>
      <w:r w:rsidR="00143D9C">
        <w:t>egian Meteorological Institute, Oslo, NO</w:t>
      </w:r>
    </w:p>
    <w:p w14:paraId="56FBC585" w14:textId="13FC9763" w:rsidR="00E17A3F" w:rsidRPr="00E17A3F" w:rsidRDefault="00E17A3F" w:rsidP="00974831">
      <w:pPr>
        <w:ind w:left="450"/>
      </w:pPr>
      <w:r>
        <w:rPr>
          <w:vertAlign w:val="superscript"/>
        </w:rPr>
        <w:t>4</w:t>
      </w:r>
      <w:r>
        <w:t>Dept. Space, Earth &amp; Environment, Chalmers University of Technology, Gothenburg, Sweden</w:t>
      </w:r>
    </w:p>
    <w:p w14:paraId="3C72A37A" w14:textId="77777777" w:rsidR="00974831" w:rsidRPr="00DA0976" w:rsidRDefault="00974831" w:rsidP="00974831"/>
    <w:p w14:paraId="14F65A10" w14:textId="77777777" w:rsidR="00974831" w:rsidRPr="002D6327" w:rsidRDefault="00974831" w:rsidP="00974831">
      <w:pPr>
        <w:rPr>
          <w:b/>
        </w:rPr>
      </w:pPr>
      <w:r w:rsidRPr="002D6327">
        <w:rPr>
          <w:b/>
        </w:rPr>
        <w:t>Highlights</w:t>
      </w:r>
    </w:p>
    <w:p w14:paraId="15A94CF4" w14:textId="6D5BAB23" w:rsidR="002A531E" w:rsidRPr="00070588" w:rsidRDefault="002A531E" w:rsidP="001646A3">
      <w:pPr>
        <w:pStyle w:val="ListParagraph"/>
        <w:numPr>
          <w:ilvl w:val="0"/>
          <w:numId w:val="3"/>
        </w:numPr>
      </w:pPr>
      <w:r w:rsidRPr="00070588">
        <w:t>O</w:t>
      </w:r>
      <w:r w:rsidRPr="00070588">
        <w:rPr>
          <w:vertAlign w:val="subscript"/>
        </w:rPr>
        <w:t>3</w:t>
      </w:r>
      <w:r w:rsidRPr="00070588">
        <w:t xml:space="preserve"> impact will reduce wheat production in Mexico by 7-18% by </w:t>
      </w:r>
      <w:r w:rsidR="00420761">
        <w:t xml:space="preserve">the </w:t>
      </w:r>
      <w:r w:rsidRPr="00070588">
        <w:t>2050s.</w:t>
      </w:r>
    </w:p>
    <w:p w14:paraId="75DD9F9A" w14:textId="64B18828" w:rsidR="001646A3" w:rsidRDefault="001646A3" w:rsidP="001646A3">
      <w:pPr>
        <w:pStyle w:val="ListParagraph"/>
        <w:numPr>
          <w:ilvl w:val="0"/>
          <w:numId w:val="3"/>
        </w:numPr>
      </w:pPr>
      <w:r>
        <w:t xml:space="preserve">Simulations showed </w:t>
      </w:r>
      <w:r w:rsidR="000316AD">
        <w:t>large variability in O</w:t>
      </w:r>
      <w:r w:rsidR="000316AD">
        <w:rPr>
          <w:vertAlign w:val="subscript"/>
        </w:rPr>
        <w:t>3</w:t>
      </w:r>
      <w:r w:rsidR="000316AD">
        <w:t xml:space="preserve"> impact across Mexico</w:t>
      </w:r>
      <w:r w:rsidR="0023743F">
        <w:t>.</w:t>
      </w:r>
    </w:p>
    <w:p w14:paraId="65F13BC7" w14:textId="4C812C00" w:rsidR="001646A3" w:rsidRDefault="00EC7AD0" w:rsidP="001646A3">
      <w:pPr>
        <w:pStyle w:val="ListParagraph"/>
        <w:numPr>
          <w:ilvl w:val="0"/>
          <w:numId w:val="3"/>
        </w:numPr>
      </w:pPr>
      <w:r>
        <w:t>The</w:t>
      </w:r>
      <w:r w:rsidR="000316AD">
        <w:t xml:space="preserve"> </w:t>
      </w:r>
      <w:r w:rsidR="00A52AC0">
        <w:t xml:space="preserve">negative </w:t>
      </w:r>
      <w:r w:rsidR="000316AD">
        <w:t>O</w:t>
      </w:r>
      <w:r w:rsidR="000316AD">
        <w:rPr>
          <w:vertAlign w:val="subscript"/>
        </w:rPr>
        <w:t>3</w:t>
      </w:r>
      <w:r w:rsidR="000316AD">
        <w:t xml:space="preserve"> impact</w:t>
      </w:r>
      <w:r>
        <w:t xml:space="preserve"> on wheat production in Mexico </w:t>
      </w:r>
      <w:r w:rsidR="000316AD">
        <w:t xml:space="preserve">is comparable to, or even larger than, </w:t>
      </w:r>
      <w:r w:rsidR="00C746CF">
        <w:t xml:space="preserve">the </w:t>
      </w:r>
      <w:r w:rsidR="004743A4">
        <w:t>future</w:t>
      </w:r>
      <w:r w:rsidR="000316AD">
        <w:t xml:space="preserve"> climate change impact.</w:t>
      </w:r>
    </w:p>
    <w:p w14:paraId="2451F1FD" w14:textId="77777777" w:rsidR="001646A3" w:rsidRDefault="001646A3" w:rsidP="00974831"/>
    <w:p w14:paraId="2ED8D60E" w14:textId="77777777" w:rsidR="000477DF" w:rsidRDefault="00974831" w:rsidP="000477DF">
      <w:pPr>
        <w:rPr>
          <w:b/>
        </w:rPr>
      </w:pPr>
      <w:r w:rsidRPr="00974831">
        <w:rPr>
          <w:b/>
        </w:rPr>
        <w:t>Abstract</w:t>
      </w:r>
    </w:p>
    <w:p w14:paraId="7B662027" w14:textId="35646DE0" w:rsidR="007008E8" w:rsidRPr="000477DF" w:rsidRDefault="00143D9C" w:rsidP="000477DF">
      <w:pPr>
        <w:ind w:firstLine="720"/>
        <w:rPr>
          <w:b/>
        </w:rPr>
      </w:pPr>
      <w:r>
        <w:t>Wheat is an important</w:t>
      </w:r>
      <w:r w:rsidR="00C615BC">
        <w:t xml:space="preserve"> staple crop sensitive to </w:t>
      </w:r>
      <w:r w:rsidR="008A1BA6">
        <w:t>negative</w:t>
      </w:r>
      <w:r w:rsidR="00150214">
        <w:t xml:space="preserve"> effe</w:t>
      </w:r>
      <w:r w:rsidR="008A1BA6">
        <w:t>cts</w:t>
      </w:r>
      <w:r w:rsidR="00C615BC">
        <w:t xml:space="preserve"> from elevated </w:t>
      </w:r>
      <w:r w:rsidR="00011F10">
        <w:t xml:space="preserve">tropospheric </w:t>
      </w:r>
      <w:r w:rsidR="00C615BC">
        <w:t xml:space="preserve">ozone </w:t>
      </w:r>
      <w:r w:rsidR="004C7712">
        <w:t>(O</w:t>
      </w:r>
      <w:r w:rsidR="004C7712" w:rsidRPr="000477DF">
        <w:rPr>
          <w:vertAlign w:val="subscript"/>
        </w:rPr>
        <w:t>3</w:t>
      </w:r>
      <w:r w:rsidR="004C7712">
        <w:t xml:space="preserve">) </w:t>
      </w:r>
      <w:r w:rsidR="00C615BC">
        <w:t>concentration</w:t>
      </w:r>
      <w:r w:rsidR="004C7712">
        <w:t>s</w:t>
      </w:r>
      <w:r w:rsidR="00150214">
        <w:t>, but th</w:t>
      </w:r>
      <w:r w:rsidR="00C615BC">
        <w:t xml:space="preserve">e </w:t>
      </w:r>
      <w:r w:rsidR="008A1BA6">
        <w:t>impac</w:t>
      </w:r>
      <w:r w:rsidR="00C615BC">
        <w:t>ts of</w:t>
      </w:r>
      <w:r w:rsidR="000477DF">
        <w:t xml:space="preserve"> </w:t>
      </w:r>
      <w:r w:rsidR="00D936CB">
        <w:t>future</w:t>
      </w:r>
      <w:r w:rsidR="00C615BC">
        <w:t xml:space="preserve"> </w:t>
      </w:r>
      <w:r w:rsidR="004C7712">
        <w:t>O</w:t>
      </w:r>
      <w:r w:rsidR="004C7712" w:rsidRPr="000477DF">
        <w:rPr>
          <w:vertAlign w:val="subscript"/>
        </w:rPr>
        <w:t>3</w:t>
      </w:r>
      <w:r w:rsidR="00C615BC">
        <w:t xml:space="preserve"> concentrations on</w:t>
      </w:r>
      <w:r w:rsidR="003E652F">
        <w:t xml:space="preserve"> </w:t>
      </w:r>
      <w:r w:rsidR="00C615BC">
        <w:t>wheat production</w:t>
      </w:r>
      <w:r w:rsidR="0019383D">
        <w:t xml:space="preserve"> in Mexico</w:t>
      </w:r>
      <w:r w:rsidR="00EC7AD0">
        <w:t xml:space="preserve"> </w:t>
      </w:r>
      <w:r w:rsidR="00496491">
        <w:t>are unknown</w:t>
      </w:r>
      <w:r w:rsidR="00C615BC">
        <w:t>.</w:t>
      </w:r>
      <w:r w:rsidR="000477DF">
        <w:t xml:space="preserve"> </w:t>
      </w:r>
      <w:r w:rsidR="00C615BC">
        <w:t xml:space="preserve">To determine </w:t>
      </w:r>
      <w:r w:rsidR="00150214">
        <w:t>these</w:t>
      </w:r>
      <w:r w:rsidR="00C615BC">
        <w:t xml:space="preserve"> </w:t>
      </w:r>
      <w:r w:rsidR="008A1BA6">
        <w:t>impacts</w:t>
      </w:r>
      <w:r w:rsidR="002A0AA8">
        <w:t>,</w:t>
      </w:r>
      <w:r w:rsidR="00C615BC">
        <w:t xml:space="preserve"> the </w:t>
      </w:r>
      <w:r w:rsidR="002A0AA8">
        <w:t>O</w:t>
      </w:r>
      <w:r w:rsidR="002A0AA8">
        <w:rPr>
          <w:vertAlign w:val="subscript"/>
        </w:rPr>
        <w:t>3</w:t>
      </w:r>
      <w:r w:rsidR="002A0AA8">
        <w:t xml:space="preserve">-modified </w:t>
      </w:r>
      <w:r w:rsidR="00C615BC">
        <w:t xml:space="preserve">DSSAT-NWheat crop model was used to simulate wheat production </w:t>
      </w:r>
      <w:r w:rsidR="00C62AAD">
        <w:t xml:space="preserve">in Mexico </w:t>
      </w:r>
      <w:r w:rsidR="00C615BC">
        <w:t xml:space="preserve">using </w:t>
      </w:r>
      <w:r w:rsidR="007008E8">
        <w:t>a baseline</w:t>
      </w:r>
      <w:r w:rsidR="008C04AD">
        <w:t xml:space="preserve"> scenario wit</w:t>
      </w:r>
      <w:r w:rsidR="003E652F">
        <w:t>h pre-industrial</w:t>
      </w:r>
      <w:r w:rsidR="008C04AD">
        <w:t xml:space="preserve"> O</w:t>
      </w:r>
      <w:r w:rsidR="008C04AD" w:rsidRPr="000477DF">
        <w:rPr>
          <w:vertAlign w:val="subscript"/>
        </w:rPr>
        <w:t>3</w:t>
      </w:r>
      <w:r w:rsidR="008C04AD">
        <w:t xml:space="preserve"> </w:t>
      </w:r>
      <w:r w:rsidR="003E652F">
        <w:t xml:space="preserve">concentrations </w:t>
      </w:r>
      <w:r w:rsidR="008C04AD">
        <w:t xml:space="preserve">from </w:t>
      </w:r>
      <w:r w:rsidR="007008E8">
        <w:t>1980 to 2010 and</w:t>
      </w:r>
      <w:r w:rsidR="00C615BC">
        <w:t xml:space="preserve"> five Global Climate Models (GCMs) </w:t>
      </w:r>
      <w:r w:rsidR="00011F10">
        <w:t>under</w:t>
      </w:r>
      <w:r w:rsidR="00C615BC">
        <w:t xml:space="preserve"> </w:t>
      </w:r>
      <w:r w:rsidR="0023743F">
        <w:t xml:space="preserve">the </w:t>
      </w:r>
      <w:r w:rsidR="00C615BC">
        <w:t>Representative Concentration Pathway (RCP) 8.5</w:t>
      </w:r>
      <w:r w:rsidR="00011F10">
        <w:t xml:space="preserve"> </w:t>
      </w:r>
      <w:r w:rsidR="0023743F">
        <w:t xml:space="preserve">scenario </w:t>
      </w:r>
      <w:r w:rsidR="00C746CF">
        <w:t>from 204</w:t>
      </w:r>
      <w:r w:rsidR="003E2DE4">
        <w:t>1</w:t>
      </w:r>
      <w:r w:rsidR="00C746CF">
        <w:t xml:space="preserve"> to 2070 </w:t>
      </w:r>
      <w:r w:rsidR="00011F10">
        <w:t xml:space="preserve">paired with future </w:t>
      </w:r>
      <w:r w:rsidR="004C7712">
        <w:t>O</w:t>
      </w:r>
      <w:r w:rsidR="004C7712" w:rsidRPr="000477DF">
        <w:rPr>
          <w:vertAlign w:val="subscript"/>
        </w:rPr>
        <w:t>3</w:t>
      </w:r>
      <w:r w:rsidR="00011F10">
        <w:t xml:space="preserve"> concentrations from the European Monitoring and Evaluation Programme (EMEP) Meteorological Synthesizing Centre – West (MSC-W) model</w:t>
      </w:r>
      <w:r w:rsidR="00C615BC">
        <w:t>.</w:t>
      </w:r>
      <w:r w:rsidR="000477DF">
        <w:t xml:space="preserve"> </w:t>
      </w:r>
      <w:r w:rsidR="00313B58">
        <w:t xml:space="preserve">Thirty-two </w:t>
      </w:r>
      <w:r w:rsidR="000F5C9F">
        <w:t xml:space="preserve">representative </w:t>
      </w:r>
      <w:r w:rsidR="00C56E3A">
        <w:t>major wheat</w:t>
      </w:r>
      <w:r w:rsidR="007307C6">
        <w:t>-</w:t>
      </w:r>
      <w:r w:rsidR="00C56E3A">
        <w:t>producing locations</w:t>
      </w:r>
      <w:r w:rsidR="004C7712">
        <w:t xml:space="preserve"> in Mexico</w:t>
      </w:r>
      <w:r w:rsidR="00C56E3A">
        <w:t xml:space="preserve"> were simulated </w:t>
      </w:r>
      <w:r w:rsidR="00C746CF">
        <w:t>assuming</w:t>
      </w:r>
      <w:r w:rsidR="00C56E3A">
        <w:t xml:space="preserve"> both irrigated and rainfed conditions </w:t>
      </w:r>
      <w:r w:rsidR="00AC7F25">
        <w:t>for</w:t>
      </w:r>
      <w:r w:rsidR="00C56E3A">
        <w:t xml:space="preserve"> two </w:t>
      </w:r>
      <w:r w:rsidR="00681E03">
        <w:t>O</w:t>
      </w:r>
      <w:r w:rsidR="00681E03">
        <w:rPr>
          <w:vertAlign w:val="subscript"/>
        </w:rPr>
        <w:t>3</w:t>
      </w:r>
      <w:r w:rsidR="00681E03">
        <w:t xml:space="preserve"> sensitivity </w:t>
      </w:r>
      <w:r w:rsidR="00313453">
        <w:t xml:space="preserve">cultivar </w:t>
      </w:r>
      <w:r w:rsidR="00C56E3A">
        <w:t>classifications</w:t>
      </w:r>
      <w:r w:rsidR="004C7712">
        <w:t>.</w:t>
      </w:r>
      <w:r w:rsidR="000477DF">
        <w:t xml:space="preserve"> </w:t>
      </w:r>
      <w:r w:rsidR="004C7712">
        <w:t>The</w:t>
      </w:r>
      <w:r w:rsidR="00C56E3A">
        <w:t xml:space="preserve"> simulations showed </w:t>
      </w:r>
      <w:r w:rsidR="007008E8">
        <w:t xml:space="preserve">large variability (after averaging </w:t>
      </w:r>
      <w:r w:rsidR="00C746CF">
        <w:t xml:space="preserve">over </w:t>
      </w:r>
      <w:r w:rsidR="007008E8">
        <w:t xml:space="preserve">30 years) </w:t>
      </w:r>
      <w:r w:rsidR="00EC7AD0">
        <w:t>in</w:t>
      </w:r>
      <w:r w:rsidR="00C56E3A">
        <w:t xml:space="preserve"> </w:t>
      </w:r>
      <w:r w:rsidR="001C54DD">
        <w:t xml:space="preserve">yield </w:t>
      </w:r>
      <w:r w:rsidR="00C56E3A">
        <w:t>loss</w:t>
      </w:r>
      <w:r w:rsidR="00EC7AD0">
        <w:t>,</w:t>
      </w:r>
      <w:r w:rsidR="00C56E3A">
        <w:t xml:space="preserve"> </w:t>
      </w:r>
      <w:r w:rsidR="00AC7F25">
        <w:t xml:space="preserve">ranging </w:t>
      </w:r>
      <w:r w:rsidR="0019383D">
        <w:t>from</w:t>
      </w:r>
      <w:r w:rsidR="004C7712">
        <w:t xml:space="preserve"> 7</w:t>
      </w:r>
      <w:r w:rsidR="0019383D">
        <w:t>%</w:t>
      </w:r>
      <w:r w:rsidR="004C7712">
        <w:t xml:space="preserve"> </w:t>
      </w:r>
      <w:r w:rsidR="007008E8">
        <w:t>to</w:t>
      </w:r>
      <w:r w:rsidR="004C7712">
        <w:t xml:space="preserve"> 26%</w:t>
      </w:r>
      <w:r w:rsidR="007008E8">
        <w:t xml:space="preserve"> </w:t>
      </w:r>
      <w:r w:rsidR="0019383D">
        <w:t>because of</w:t>
      </w:r>
      <w:r w:rsidR="00AC7F25">
        <w:t xml:space="preserve"> </w:t>
      </w:r>
      <w:r w:rsidR="004C7712">
        <w:t>O</w:t>
      </w:r>
      <w:r w:rsidR="004C7712" w:rsidRPr="000477DF">
        <w:rPr>
          <w:vertAlign w:val="subscript"/>
        </w:rPr>
        <w:t>3</w:t>
      </w:r>
      <w:r w:rsidR="004C7712">
        <w:t xml:space="preserve"> impact</w:t>
      </w:r>
      <w:r w:rsidR="00BB0F19">
        <w:t>,</w:t>
      </w:r>
      <w:r w:rsidR="004C7712">
        <w:t xml:space="preserve"> </w:t>
      </w:r>
      <w:r w:rsidR="0019383D">
        <w:t>depending on</w:t>
      </w:r>
      <w:r w:rsidR="004C7712">
        <w:t xml:space="preserve"> </w:t>
      </w:r>
      <w:r w:rsidR="0019383D">
        <w:t xml:space="preserve">the </w:t>
      </w:r>
      <w:r w:rsidR="00E73B36">
        <w:t xml:space="preserve">location, </w:t>
      </w:r>
      <w:r w:rsidR="007008E8">
        <w:t>irrigation</w:t>
      </w:r>
      <w:r w:rsidR="0076409F">
        <w:t xml:space="preserve">, </w:t>
      </w:r>
      <w:r w:rsidR="004C7712">
        <w:t>and</w:t>
      </w:r>
      <w:r w:rsidR="001C54DD">
        <w:t xml:space="preserve"> </w:t>
      </w:r>
      <w:r w:rsidR="00980E15">
        <w:t xml:space="preserve">climate change </w:t>
      </w:r>
      <w:r w:rsidR="00F713C4">
        <w:t>emissions scenario</w:t>
      </w:r>
      <w:r w:rsidR="00C56E3A">
        <w:t>.</w:t>
      </w:r>
      <w:r w:rsidR="000477DF">
        <w:t xml:space="preserve"> </w:t>
      </w:r>
      <w:r w:rsidR="00797566">
        <w:t xml:space="preserve">After </w:t>
      </w:r>
      <w:r w:rsidR="000477DF">
        <w:t>upscaling</w:t>
      </w:r>
      <w:r w:rsidR="00797566">
        <w:t xml:space="preserve"> </w:t>
      </w:r>
      <w:r w:rsidR="000477DF">
        <w:t xml:space="preserve">and aggregating </w:t>
      </w:r>
      <w:r w:rsidR="00797566">
        <w:t>the simulations</w:t>
      </w:r>
      <w:r w:rsidR="00011F10">
        <w:t xml:space="preserve"> to the country scale based on</w:t>
      </w:r>
      <w:r w:rsidR="00C56E3A">
        <w:t xml:space="preserve"> </w:t>
      </w:r>
      <w:r w:rsidR="007008E8">
        <w:t xml:space="preserve">observed </w:t>
      </w:r>
      <w:r w:rsidR="00011F10">
        <w:t>irrigated and rainfed</w:t>
      </w:r>
      <w:r w:rsidR="002A0AA8">
        <w:t xml:space="preserve"> </w:t>
      </w:r>
      <w:r w:rsidR="007008E8">
        <w:t>production</w:t>
      </w:r>
      <w:r w:rsidR="00011F10">
        <w:t>,</w:t>
      </w:r>
      <w:r w:rsidR="00AC7F25">
        <w:t xml:space="preserve"> </w:t>
      </w:r>
      <w:r w:rsidR="008A1BA6">
        <w:t>national</w:t>
      </w:r>
      <w:r w:rsidR="00011F10">
        <w:t xml:space="preserve"> wheat production </w:t>
      </w:r>
      <w:r w:rsidR="008A1BA6">
        <w:t xml:space="preserve">for Mexico </w:t>
      </w:r>
      <w:r w:rsidR="00011F10">
        <w:t xml:space="preserve">is expected to decline </w:t>
      </w:r>
      <w:r w:rsidR="00C63F25">
        <w:t>by 1</w:t>
      </w:r>
      <w:r w:rsidR="00B3442D">
        <w:t>2</w:t>
      </w:r>
      <w:r w:rsidR="00011F10" w:rsidRPr="00C56E3A">
        <w:t>%</w:t>
      </w:r>
      <w:r w:rsidR="00011F10">
        <w:t xml:space="preserve"> </w:t>
      </w:r>
      <w:r w:rsidR="00C63F25">
        <w:t>under</w:t>
      </w:r>
      <w:r w:rsidR="00011F10">
        <w:t xml:space="preserve"> </w:t>
      </w:r>
      <w:r w:rsidR="00C56E3A">
        <w:t xml:space="preserve">the future </w:t>
      </w:r>
      <w:r w:rsidR="00011F10">
        <w:t>RCP 8.5</w:t>
      </w:r>
      <w:r w:rsidR="00C56E3A">
        <w:t xml:space="preserve"> </w:t>
      </w:r>
      <w:r w:rsidR="00C63F25">
        <w:t xml:space="preserve">climate change </w:t>
      </w:r>
      <w:r w:rsidR="00C56E3A">
        <w:t>scenario</w:t>
      </w:r>
      <w:r w:rsidR="00C63F25">
        <w:t xml:space="preserve"> </w:t>
      </w:r>
      <w:r w:rsidR="007008E8">
        <w:t>with additional losses of</w:t>
      </w:r>
      <w:r w:rsidR="00C63F25">
        <w:t xml:space="preserve"> 7</w:t>
      </w:r>
      <w:r w:rsidR="0019383D">
        <w:t>%</w:t>
      </w:r>
      <w:r w:rsidR="00C63F25">
        <w:t xml:space="preserve"> </w:t>
      </w:r>
      <w:r w:rsidR="007008E8">
        <w:t>to</w:t>
      </w:r>
      <w:r w:rsidR="00C63F25">
        <w:t xml:space="preserve"> 18% </w:t>
      </w:r>
      <w:r w:rsidR="0019383D">
        <w:t>because of</w:t>
      </w:r>
      <w:r w:rsidR="00C63F25">
        <w:t xml:space="preserve"> O</w:t>
      </w:r>
      <w:r w:rsidR="00C63F25" w:rsidRPr="000477DF">
        <w:rPr>
          <w:vertAlign w:val="subscript"/>
        </w:rPr>
        <w:t>3</w:t>
      </w:r>
      <w:r w:rsidR="00C63F25">
        <w:t xml:space="preserve"> impact</w:t>
      </w:r>
      <w:r w:rsidR="00BB0F19">
        <w:t>,</w:t>
      </w:r>
      <w:r w:rsidR="00C56E3A">
        <w:t xml:space="preserve"> depending on</w:t>
      </w:r>
      <w:r w:rsidR="0011069E">
        <w:t xml:space="preserve"> the cultivar</w:t>
      </w:r>
      <w:r w:rsidR="00C56E3A">
        <w:t xml:space="preserve"> O</w:t>
      </w:r>
      <w:r w:rsidR="00C56E3A" w:rsidRPr="000477DF">
        <w:rPr>
          <w:vertAlign w:val="subscript"/>
        </w:rPr>
        <w:t>3</w:t>
      </w:r>
      <w:r w:rsidR="00C56E3A">
        <w:t xml:space="preserve"> sensitivity</w:t>
      </w:r>
      <w:r w:rsidR="00011F10">
        <w:t>.</w:t>
      </w:r>
      <w:r w:rsidR="000477DF">
        <w:t xml:space="preserve"> </w:t>
      </w:r>
      <w:r w:rsidR="000F5C9F">
        <w:t>T</w:t>
      </w:r>
      <w:r w:rsidR="007008E8">
        <w:t>h</w:t>
      </w:r>
      <w:r w:rsidR="002A0AA8">
        <w:t>is</w:t>
      </w:r>
      <w:r w:rsidR="007008E8">
        <w:t xml:space="preserve"> yield loss </w:t>
      </w:r>
      <w:r w:rsidR="0019383D">
        <w:t>caused by</w:t>
      </w:r>
      <w:r w:rsidR="007008E8">
        <w:t xml:space="preserve"> O</w:t>
      </w:r>
      <w:r w:rsidR="007008E8" w:rsidRPr="000477DF">
        <w:rPr>
          <w:vertAlign w:val="subscript"/>
        </w:rPr>
        <w:t>3</w:t>
      </w:r>
      <w:r w:rsidR="007008E8">
        <w:t xml:space="preserve"> is comparable </w:t>
      </w:r>
      <w:r w:rsidR="000316AD">
        <w:t xml:space="preserve">to, </w:t>
      </w:r>
      <w:r w:rsidR="007008E8">
        <w:t>or even larger than</w:t>
      </w:r>
      <w:r w:rsidR="000316AD">
        <w:t>,</w:t>
      </w:r>
      <w:r w:rsidR="007008E8">
        <w:t xml:space="preserve"> the impact from </w:t>
      </w:r>
      <w:r w:rsidR="000F5C9F">
        <w:t xml:space="preserve">projected </w:t>
      </w:r>
      <w:r w:rsidR="007008E8">
        <w:t>future climat</w:t>
      </w:r>
      <w:r w:rsidR="00546E67">
        <w:t>ic</w:t>
      </w:r>
      <w:r w:rsidR="007008E8">
        <w:t xml:space="preserve"> change</w:t>
      </w:r>
      <w:r w:rsidR="008C04AD">
        <w:t xml:space="preserve"> in</w:t>
      </w:r>
      <w:r w:rsidR="007008E8">
        <w:t xml:space="preserve"> temperature, rainfall</w:t>
      </w:r>
      <w:r w:rsidR="0076409F">
        <w:t>,</w:t>
      </w:r>
      <w:r w:rsidR="007008E8">
        <w:t xml:space="preserve"> and </w:t>
      </w:r>
      <w:r w:rsidR="000F5C9F">
        <w:lastRenderedPageBreak/>
        <w:t xml:space="preserve">atmospheric </w:t>
      </w:r>
      <w:r w:rsidR="007008E8">
        <w:t>CO</w:t>
      </w:r>
      <w:r w:rsidR="007008E8" w:rsidRPr="000477DF">
        <w:rPr>
          <w:vertAlign w:val="subscript"/>
        </w:rPr>
        <w:t>2</w:t>
      </w:r>
      <w:r w:rsidR="000F5C9F">
        <w:t xml:space="preserve"> concentration.</w:t>
      </w:r>
      <w:r w:rsidR="00F713C4">
        <w:t xml:space="preserve"> T</w:t>
      </w:r>
      <w:r w:rsidR="00361248">
        <w:t>herefore,</w:t>
      </w:r>
      <w:r w:rsidR="000316AD">
        <w:t xml:space="preserve"> </w:t>
      </w:r>
      <w:r w:rsidR="007008E8">
        <w:t>O</w:t>
      </w:r>
      <w:r w:rsidR="007008E8" w:rsidRPr="000477DF">
        <w:rPr>
          <w:vertAlign w:val="subscript"/>
        </w:rPr>
        <w:t>3</w:t>
      </w:r>
      <w:r w:rsidR="007008E8">
        <w:t xml:space="preserve"> </w:t>
      </w:r>
      <w:r w:rsidR="00F713C4">
        <w:t xml:space="preserve">impacts </w:t>
      </w:r>
      <w:r w:rsidR="007008E8">
        <w:t xml:space="preserve">should be considered in future </w:t>
      </w:r>
      <w:r w:rsidR="007C24F9">
        <w:t xml:space="preserve">agricultural </w:t>
      </w:r>
      <w:r w:rsidR="007008E8">
        <w:t>impact assessments.</w:t>
      </w:r>
    </w:p>
    <w:p w14:paraId="1E4DB2BE" w14:textId="0A00CB58" w:rsidR="00143D9C" w:rsidRDefault="00143D9C" w:rsidP="006B1008">
      <w:pPr>
        <w:spacing w:line="480" w:lineRule="auto"/>
      </w:pPr>
    </w:p>
    <w:p w14:paraId="5B85B5D9" w14:textId="1012141B" w:rsidR="0023743F" w:rsidRPr="0023743F" w:rsidRDefault="0023743F" w:rsidP="006B1008">
      <w:pPr>
        <w:spacing w:line="480" w:lineRule="auto"/>
        <w:rPr>
          <w:b/>
        </w:rPr>
      </w:pPr>
      <w:r w:rsidRPr="0023743F">
        <w:rPr>
          <w:b/>
        </w:rPr>
        <w:t>Key words</w:t>
      </w:r>
    </w:p>
    <w:p w14:paraId="209A1724" w14:textId="47099BE0" w:rsidR="0023743F" w:rsidRDefault="00C04467" w:rsidP="006B1008">
      <w:pPr>
        <w:spacing w:line="480" w:lineRule="auto"/>
      </w:pPr>
      <w:r>
        <w:t>C</w:t>
      </w:r>
      <w:r w:rsidR="0023743F">
        <w:t xml:space="preserve">rop model, wheat yield, </w:t>
      </w:r>
      <w:r>
        <w:t xml:space="preserve">emissions scenario, future impact, </w:t>
      </w:r>
      <w:r w:rsidR="0023743F">
        <w:t>food security</w:t>
      </w:r>
    </w:p>
    <w:p w14:paraId="58FA6410" w14:textId="77777777" w:rsidR="0023743F" w:rsidRDefault="0023743F" w:rsidP="006B1008">
      <w:pPr>
        <w:spacing w:line="480" w:lineRule="auto"/>
      </w:pPr>
    </w:p>
    <w:p w14:paraId="3C7CB099" w14:textId="77777777" w:rsidR="00974831" w:rsidRPr="00974831" w:rsidRDefault="00974831" w:rsidP="006B1008">
      <w:pPr>
        <w:spacing w:line="480" w:lineRule="auto"/>
        <w:rPr>
          <w:b/>
        </w:rPr>
      </w:pPr>
      <w:r>
        <w:rPr>
          <w:b/>
        </w:rPr>
        <w:t xml:space="preserve">1. </w:t>
      </w:r>
      <w:r w:rsidRPr="00974831">
        <w:rPr>
          <w:b/>
        </w:rPr>
        <w:t>Introduction</w:t>
      </w:r>
    </w:p>
    <w:p w14:paraId="60351197" w14:textId="4A0D7A83" w:rsidR="001E57D1" w:rsidRPr="005253C3" w:rsidRDefault="006B1008" w:rsidP="007D7CA7">
      <w:pPr>
        <w:spacing w:line="480" w:lineRule="auto"/>
        <w:ind w:firstLine="720"/>
      </w:pPr>
      <w:r>
        <w:t xml:space="preserve">Tropospheric </w:t>
      </w:r>
      <w:r w:rsidR="008248FF">
        <w:t>o</w:t>
      </w:r>
      <w:r>
        <w:t>zone (O</w:t>
      </w:r>
      <w:r>
        <w:rPr>
          <w:vertAlign w:val="subscript"/>
        </w:rPr>
        <w:t>3</w:t>
      </w:r>
      <w:r>
        <w:t>)</w:t>
      </w:r>
      <w:r w:rsidR="002E132D">
        <w:t xml:space="preserve"> is a secondary pollutant formed from photochemical reactions between incoming solar radiation and primary pollutants such as nitrogen oxides (NO</w:t>
      </w:r>
      <w:r w:rsidR="002E132D">
        <w:rPr>
          <w:vertAlign w:val="subscript"/>
        </w:rPr>
        <w:t>x</w:t>
      </w:r>
      <w:r w:rsidR="002E132D">
        <w:t xml:space="preserve"> = NO + NO</w:t>
      </w:r>
      <w:r w:rsidR="002E132D">
        <w:rPr>
          <w:vertAlign w:val="subscript"/>
        </w:rPr>
        <w:t>2</w:t>
      </w:r>
      <w:r w:rsidR="002E132D">
        <w:t>), volatile organic compounds (VOCs), carbon monoxide (CO), or methane (CH</w:t>
      </w:r>
      <w:r w:rsidR="002E132D">
        <w:rPr>
          <w:vertAlign w:val="subscript"/>
        </w:rPr>
        <w:t>4</w:t>
      </w:r>
      <w:r w:rsidR="002E132D">
        <w:t>)</w:t>
      </w:r>
      <w:r w:rsidR="00C06246">
        <w:t xml:space="preserve"> </w:t>
      </w:r>
      <w:r w:rsidR="00965F29">
        <w:fldChar w:fldCharType="begin">
          <w:fldData xml:space="preserve">PEVuZE5vdGU+PENpdGU+PEF1dGhvcj5TaW1wc29uPC9BdXRob3I+PFllYXI+MjAxNDwvWWVhcj48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</w:fldData>
        </w:fldChar>
      </w:r>
      <w:r w:rsidR="00965F29">
        <w:instrText xml:space="preserve"> ADDIN EN.CITE </w:instrText>
      </w:r>
      <w:r w:rsidR="00965F29">
        <w:fldChar w:fldCharType="begin">
          <w:fldData xml:space="preserve">PEVuZE5vdGU+PENpdGU+PEF1dGhvcj5TaW1wc29uPC9BdXRob3I+PFllYXI+MjAxNDwvWWVhcj48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</w:fldData>
        </w:fldChar>
      </w:r>
      <w:r w:rsidR="00965F29">
        <w:instrText xml:space="preserve"> ADDIN EN.CITE.DATA </w:instrText>
      </w:r>
      <w:r w:rsidR="00965F29">
        <w:fldChar w:fldCharType="end"/>
      </w:r>
      <w:r w:rsidR="00965F29">
        <w:fldChar w:fldCharType="separate"/>
      </w:r>
      <w:r w:rsidR="00965F29">
        <w:rPr>
          <w:noProof/>
        </w:rPr>
        <w:t>(Simpson et al., 2014)</w:t>
      </w:r>
      <w:r w:rsidR="00965F29">
        <w:fldChar w:fldCharType="end"/>
      </w:r>
      <w:r w:rsidR="00965F29">
        <w:t>. O</w:t>
      </w:r>
      <w:r w:rsidR="00965F29">
        <w:rPr>
          <w:vertAlign w:val="subscript"/>
        </w:rPr>
        <w:t>3</w:t>
      </w:r>
      <w:r w:rsidR="00965F29">
        <w:t xml:space="preserve"> is recognized as the most damaging air pollutant to </w:t>
      </w:r>
      <w:r w:rsidR="007C24F9">
        <w:t>crop growth and development</w:t>
      </w:r>
      <w:r w:rsidR="00965F29">
        <w:t xml:space="preserve"> </w:t>
      </w:r>
      <w:r w:rsidR="0019383D">
        <w:t>because of</w:t>
      </w:r>
      <w:r w:rsidR="00965F29">
        <w:t xml:space="preserve"> its ph</w:t>
      </w:r>
      <w:r w:rsidR="00DD49DA">
        <w:t>y</w:t>
      </w:r>
      <w:r w:rsidR="00965F29">
        <w:t>totoxicity</w:t>
      </w:r>
      <w:r w:rsidR="007C24F9">
        <w:t xml:space="preserve"> and</w:t>
      </w:r>
      <w:r w:rsidR="00EE5CF4">
        <w:t xml:space="preserve"> ubiquitous transport across the lower atmosphere</w:t>
      </w:r>
      <w:r w:rsidR="00E276B0">
        <w:t xml:space="preserve"> </w:t>
      </w:r>
      <w:r w:rsidR="00E276B0">
        <w:fldChar w:fldCharType="begin">
          <w:fldData xml:space="preserve">PEVuZE5vdGU+PENpdGU+PEF1dGhvcj5IYXVnbHVzdGFpbmU8L0F1dGhvcj48WWVhcj4yMDA1PC9Z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</w:fldData>
        </w:fldChar>
      </w:r>
      <w:r w:rsidR="002A0AA8">
        <w:instrText xml:space="preserve"> ADDIN EN.CITE </w:instrText>
      </w:r>
      <w:r w:rsidR="002A0AA8">
        <w:fldChar w:fldCharType="begin">
          <w:fldData xml:space="preserve">PEVuZE5vdGU+PENpdGU+PEF1dGhvcj5IYXVnbHVzdGFpbmU8L0F1dGhvcj48WWVhcj4yMDA1PC9Z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</w:fldData>
        </w:fldChar>
      </w:r>
      <w:r w:rsidR="002A0AA8">
        <w:instrText xml:space="preserve"> ADDIN EN.CITE.DATA </w:instrText>
      </w:r>
      <w:r w:rsidR="002A0AA8">
        <w:fldChar w:fldCharType="end"/>
      </w:r>
      <w:r w:rsidR="00E276B0">
        <w:fldChar w:fldCharType="separate"/>
      </w:r>
      <w:r w:rsidR="002A0AA8">
        <w:rPr>
          <w:noProof/>
        </w:rPr>
        <w:t>(Ainsworth et al., 2012; Hauglustaine et al., 2005; Meehl et al., 2007)</w:t>
      </w:r>
      <w:r w:rsidR="00E276B0">
        <w:fldChar w:fldCharType="end"/>
      </w:r>
      <w:r w:rsidR="00EE5CF4">
        <w:t>.</w:t>
      </w:r>
      <w:r w:rsidR="00E276B0">
        <w:t xml:space="preserve"> Future climate </w:t>
      </w:r>
      <w:r w:rsidR="000C5919">
        <w:t xml:space="preserve">models </w:t>
      </w:r>
      <w:r w:rsidR="00E276B0">
        <w:t>project</w:t>
      </w:r>
      <w:r w:rsidR="000C5919">
        <w:t xml:space="preserve"> global O</w:t>
      </w:r>
      <w:r w:rsidR="000C5919">
        <w:rPr>
          <w:vertAlign w:val="subscript"/>
        </w:rPr>
        <w:t>3</w:t>
      </w:r>
      <w:r w:rsidR="000C5919">
        <w:t xml:space="preserve"> concentrations to increase due to growth of O</w:t>
      </w:r>
      <w:r w:rsidR="000C5919">
        <w:rPr>
          <w:vertAlign w:val="subscript"/>
        </w:rPr>
        <w:t>3</w:t>
      </w:r>
      <w:r w:rsidR="000C5919">
        <w:t xml:space="preserve"> precursor emissions</w:t>
      </w:r>
      <w:r w:rsidR="007307C6">
        <w:t>.</w:t>
      </w:r>
      <w:r w:rsidR="000C5919">
        <w:t xml:space="preserve"> </w:t>
      </w:r>
      <w:r w:rsidR="007307C6">
        <w:t>T</w:t>
      </w:r>
      <w:r w:rsidR="000C5919">
        <w:t>he largest O</w:t>
      </w:r>
      <w:r w:rsidR="000C5919">
        <w:rPr>
          <w:vertAlign w:val="subscript"/>
        </w:rPr>
        <w:t>3</w:t>
      </w:r>
      <w:r w:rsidR="000C5919">
        <w:t xml:space="preserve"> </w:t>
      </w:r>
      <w:r w:rsidR="00D14B67">
        <w:t xml:space="preserve">concentration </w:t>
      </w:r>
      <w:r w:rsidR="000C5919">
        <w:t>increases</w:t>
      </w:r>
      <w:r w:rsidR="007307C6">
        <w:t xml:space="preserve"> are</w:t>
      </w:r>
      <w:r w:rsidR="000C5919">
        <w:t xml:space="preserve"> expected in the tropics and subtropics, especially in Southeast Asia, India, and Central America </w:t>
      </w:r>
      <w:r w:rsidR="00D14B67">
        <w:fldChar w:fldCharType="begin">
          <w:fldData xml:space="preserve">PEVuZE5vdGU+PENpdGU+PEF1dGhvcj5NZWVobDwvQXV0aG9yPjxZZWFyPjIwMDc8L1llYXI+PElE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</w:fldData>
        </w:fldChar>
      </w:r>
      <w:r w:rsidR="00D14B67">
        <w:instrText xml:space="preserve"> ADDIN EN.CITE </w:instrText>
      </w:r>
      <w:r w:rsidR="00D14B67">
        <w:fldChar w:fldCharType="begin">
          <w:fldData xml:space="preserve">PEVuZE5vdGU+PENpdGU+PEF1dGhvcj5NZWVobDwvQXV0aG9yPjxZZWFyPjIwMDc8L1llYXI+PElE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</w:fldData>
        </w:fldChar>
      </w:r>
      <w:r w:rsidR="00D14B67">
        <w:instrText xml:space="preserve"> ADDIN EN.CITE.DATA </w:instrText>
      </w:r>
      <w:r w:rsidR="00D14B67">
        <w:fldChar w:fldCharType="end"/>
      </w:r>
      <w:r w:rsidR="00D14B67">
        <w:fldChar w:fldCharType="separate"/>
      </w:r>
      <w:r w:rsidR="00D14B67">
        <w:rPr>
          <w:noProof/>
        </w:rPr>
        <w:t>(Cooper et al., 2014; Meehl et al., 2007; Wild et al., 2012)</w:t>
      </w:r>
      <w:r w:rsidR="00D14B67">
        <w:fldChar w:fldCharType="end"/>
      </w:r>
      <w:r w:rsidR="000C5919">
        <w:t>.</w:t>
      </w:r>
      <w:r w:rsidR="000C670C">
        <w:t xml:space="preserve"> </w:t>
      </w:r>
      <w:r w:rsidR="00A76535">
        <w:t>Additionally, global atmospheric carbon dioxide (CO</w:t>
      </w:r>
      <w:r w:rsidR="00A76535">
        <w:rPr>
          <w:vertAlign w:val="subscript"/>
        </w:rPr>
        <w:t>2</w:t>
      </w:r>
      <w:r w:rsidR="00A76535">
        <w:t>) concentrations and temperature are expected to continue to increase</w:t>
      </w:r>
      <w:r w:rsidR="0019383D">
        <w:t>,</w:t>
      </w:r>
      <w:r w:rsidR="00A76535">
        <w:t xml:space="preserve"> causing inevitable future changes in the climate </w:t>
      </w:r>
      <w:r w:rsidR="00A76535">
        <w:fldChar w:fldCharType="begin"/>
      </w:r>
      <w:r w:rsidR="00A76535">
        <w:instrText xml:space="preserve"> ADDIN EN.CITE &lt;EndNote&gt;&lt;Cite&gt;&lt;Author&gt;IPCC&lt;/Author&gt;&lt;Year&gt;2013&lt;/Year&gt;&lt;IDText&gt;Climate Change 2013: The Physical Science Basis. Contribution of Working Group I to the Fifth Assessment Report of the Intergovernmental Panel on Climate Change&lt;/IDText&gt;&lt;DisplayText&gt;(IPCC, 2013)&lt;/DisplayText&gt;&lt;record&gt;&lt;contributors&gt;&lt;tertiary-authors&gt;&lt;author&gt;Cambridge University Press&lt;/author&gt;&lt;/tertiary-authors&gt;&lt;/contributors&gt;&lt;urls&gt;&lt;related-urls&gt;&lt;url&gt;http://www.ipcc.ch/report/ar5/wg1/&lt;/url&gt;&lt;/related-urls&gt;&lt;/urls&gt;&lt;titles&gt;&lt;title&gt;Climate Change 2013: The Physical Science Basis. Contribution of Working Group I to the Fifth Assessment Report of the Intergovernmental Panel on Climate Change&lt;/title&gt;&lt;/titles&gt;&lt;pages&gt;1535&lt;/pages&gt;&lt;contributors&gt;&lt;authors&gt;&lt;author&gt;IPCC,&lt;/author&gt;&lt;/authors&gt;&lt;/contributors&gt;&lt;added-date format="utc"&gt;1462391686&lt;/added-date&gt;&lt;pub-location&gt;Cambridge, United Kingdom and New York, NY, USA&lt;/pub-location&gt;&lt;ref-type name="Report"&gt;27&lt;/ref-type&gt;&lt;dates&gt;&lt;year&gt;2013&lt;/year&gt;&lt;/dates&gt;&lt;rec-number&gt;223&lt;/rec-number&gt;&lt;last-updated-date format="utc"&gt;1523675703&lt;/last-updated-date&gt;&lt;contribut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contributors&gt;&lt;electronic-resource-num&gt;10.1017/CBO9781107415324&lt;/electronic-resource-num&gt;&lt;/record&gt;&lt;/Cite&gt;&lt;/EndNote&gt;</w:instrText>
      </w:r>
      <w:r w:rsidR="00A76535">
        <w:fldChar w:fldCharType="separate"/>
      </w:r>
      <w:r w:rsidR="00A76535">
        <w:rPr>
          <w:noProof/>
        </w:rPr>
        <w:t>(IPCC, 2013)</w:t>
      </w:r>
      <w:r w:rsidR="00A76535">
        <w:fldChar w:fldCharType="end"/>
      </w:r>
      <w:r w:rsidR="00A76535">
        <w:t>. These future climatic changes can directly affect O</w:t>
      </w:r>
      <w:r w:rsidR="00A76535">
        <w:rPr>
          <w:vertAlign w:val="subscript"/>
        </w:rPr>
        <w:t>3</w:t>
      </w:r>
      <w:r w:rsidR="00A76535">
        <w:t xml:space="preserve"> concentrations</w:t>
      </w:r>
      <w:r w:rsidR="0019383D">
        <w:t>,</w:t>
      </w:r>
      <w:r w:rsidR="00A76535">
        <w:t xml:space="preserve"> and by 2030 elevated O</w:t>
      </w:r>
      <w:r w:rsidR="00A76535">
        <w:rPr>
          <w:vertAlign w:val="subscript"/>
        </w:rPr>
        <w:t>3</w:t>
      </w:r>
      <w:r w:rsidR="00A76535">
        <w:t xml:space="preserve"> could pose a large threat to global food security </w:t>
      </w:r>
      <w:r w:rsidR="00A76535">
        <w:fldChar w:fldCharType="begin"/>
      </w:r>
      <w:r w:rsidR="00A76535">
        <w:instrText xml:space="preserve"> ADDIN EN.CITE &lt;EndNote&gt;&lt;Cite&gt;&lt;Author&gt;Fowler&lt;/Author&gt;&lt;Year&gt;2008&lt;/Year&gt;&lt;IDText&gt;Ground-level ozone in the 21st century: future trends, impacts and policy implications&lt;/IDText&gt;&lt;DisplayText&gt;(Fowler et al., 2008)&lt;/DisplayText&gt;&lt;record&gt;&lt;contributors&gt;&lt;tertiary-authors&gt;&lt;author&gt;The Royal Society&lt;/author&gt;&lt;/tertiary-authors&gt;&lt;/contributors&gt;&lt;titles&gt;&lt;title&gt;Ground-level ozone in the 21st century: future trends, impacts and policy implications&lt;/title&gt;&lt;secondary-title&gt;Royal Society Policy Document 15/08&lt;/secondary-title&gt;&lt;/titles&gt;&lt;pages&gt;132&lt;/pages&gt;&lt;contributors&gt;&lt;authors&gt;&lt;author&gt;Fowler, D.&lt;/author&gt;&lt;author&gt;Amann, M.&lt;/author&gt;&lt;author&gt;Anderson, R.&lt;/author&gt;&lt;author&gt;Ashmore, M.&lt;/author&gt;&lt;author&gt;Cox, P.&lt;/author&gt;&lt;author&gt;Depledge, M.&lt;/author&gt;&lt;author&gt;Derwent, D.&lt;/author&gt;&lt;author&gt;Grennfelt, P.&lt;/author&gt;&lt;author&gt;Hewitt, N.&lt;/author&gt;&lt;author&gt;Hov, O.&lt;/author&gt;&lt;author&gt;Jenkin, M.&lt;/author&gt;&lt;author&gt;Kelly, F.&lt;/author&gt;&lt;author&gt;Liss, P.&lt;/author&gt;&lt;author&gt;Pilling, M.&lt;/author&gt;&lt;author&gt;Pyle, J.&lt;/author&gt;&lt;author&gt;Slingo, J.&lt;/author&gt;&lt;author&gt;Stevenson, D.&lt;/author&gt;&lt;/authors&gt;&lt;/contributors&gt;&lt;edition&gt;RS1276&lt;/edition&gt;&lt;added-date format="utc"&gt;1524115918&lt;/added-date&gt;&lt;pub-location&gt;London&lt;/pub-location&gt;&lt;ref-type name="Report"&gt;27&lt;/ref-type&gt;&lt;dates&gt;&lt;year&gt;2008&lt;/year&gt;&lt;/dates&gt;&lt;rec-number&gt;429&lt;/rec-number&gt;&lt;last-updated-date format="utc"&gt;1524116668&lt;/last-updated-date&gt;&lt;electronic-resource-num&gt;978-0-85403-713-1&lt;/electronic-resource-num&gt;&lt;volume&gt;15/08&lt;/volume&gt;&lt;/record&gt;&lt;/Cite&gt;&lt;/EndNote&gt;</w:instrText>
      </w:r>
      <w:r w:rsidR="00A76535">
        <w:fldChar w:fldCharType="separate"/>
      </w:r>
      <w:r w:rsidR="00A76535">
        <w:rPr>
          <w:noProof/>
        </w:rPr>
        <w:t>(Fowler et al., 2008)</w:t>
      </w:r>
      <w:r w:rsidR="00A76535">
        <w:fldChar w:fldCharType="end"/>
      </w:r>
      <w:r w:rsidR="00A76535">
        <w:t xml:space="preserve">. </w:t>
      </w:r>
      <w:r w:rsidR="000C670C">
        <w:t xml:space="preserve">Under the Intergovernmental </w:t>
      </w:r>
      <w:r w:rsidR="00DA37FE">
        <w:t>Panel of Climate Change (IPCC) highest emissions scenario, Representative Concentration Pathway (RCP) 8.5, the risk of O</w:t>
      </w:r>
      <w:r w:rsidR="00DA37FE">
        <w:rPr>
          <w:vertAlign w:val="subscript"/>
        </w:rPr>
        <w:t>3</w:t>
      </w:r>
      <w:r w:rsidR="00DA37FE">
        <w:t xml:space="preserve"> injury in global vegetation is projected to increase by 70% from 2000 to 2100 </w:t>
      </w:r>
      <w:r w:rsidR="00DA37FE">
        <w:fldChar w:fldCharType="begin">
          <w:fldData xml:space="preserve">PEVuZE5vdGU+PENpdGU+PEF1dGhvcj5TaWNhcmQ8L0F1dGhvcj48WWVhcj4yMDE3PC9ZZWFyPjxJ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</w:fldData>
        </w:fldChar>
      </w:r>
      <w:r w:rsidR="00DA37FE">
        <w:instrText xml:space="preserve"> ADDIN EN.CITE </w:instrText>
      </w:r>
      <w:r w:rsidR="00DA37FE">
        <w:fldChar w:fldCharType="begin">
          <w:fldData xml:space="preserve">PEVuZE5vdGU+PENpdGU+PEF1dGhvcj5TaWNhcmQ8L0F1dGhvcj48WWVhcj4yMDE3PC9ZZWFyPjxJ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</w:fldData>
        </w:fldChar>
      </w:r>
      <w:r w:rsidR="00DA37FE">
        <w:instrText xml:space="preserve"> ADDIN EN.CITE.DATA </w:instrText>
      </w:r>
      <w:r w:rsidR="00DA37FE">
        <w:fldChar w:fldCharType="end"/>
      </w:r>
      <w:r w:rsidR="00DA37FE">
        <w:fldChar w:fldCharType="separate"/>
      </w:r>
      <w:r w:rsidR="00DA37FE">
        <w:rPr>
          <w:noProof/>
        </w:rPr>
        <w:t>(Sicard et al., 2017)</w:t>
      </w:r>
      <w:r w:rsidR="00DA37FE">
        <w:fldChar w:fldCharType="end"/>
      </w:r>
      <w:r w:rsidR="00DA37FE">
        <w:t>.</w:t>
      </w:r>
    </w:p>
    <w:p w14:paraId="36A6DFFF" w14:textId="37DAC5ED" w:rsidR="001E57D1" w:rsidRDefault="0013426F" w:rsidP="001E57D1">
      <w:pPr>
        <w:spacing w:line="480" w:lineRule="auto"/>
        <w:ind w:firstLine="720"/>
      </w:pPr>
      <w:r>
        <w:lastRenderedPageBreak/>
        <w:t>Wheat (</w:t>
      </w:r>
      <w:r w:rsidRPr="0013426F">
        <w:rPr>
          <w:i/>
        </w:rPr>
        <w:t xml:space="preserve">Triticum aestivum </w:t>
      </w:r>
      <w:r>
        <w:t xml:space="preserve">L.) is the second </w:t>
      </w:r>
      <w:r w:rsidR="00DD49DA">
        <w:t>most</w:t>
      </w:r>
      <w:r>
        <w:t xml:space="preserve"> produced and most harvested crop in the world </w:t>
      </w:r>
      <w:r>
        <w:fldChar w:fldCharType="begin"/>
      </w:r>
      <w:r>
        <w:instrText xml:space="preserve"> ADDIN EN.CITE &lt;EndNote&gt;&lt;Cite&gt;&lt;Author&gt;FAOSTAT&lt;/Author&gt;&lt;Year&gt;2017&lt;/Year&gt;&lt;IDText&gt;Food and Agricultural Organization of the United Nations, FAOSTAT Statistics Database&lt;/IDText&gt;&lt;DisplayText&gt;(FAOSTAT, 2017)&lt;/DisplayText&gt;&lt;record&gt;&lt;urls&gt;&lt;related-urls&gt;&lt;url&gt;http://www.fao.org/faostat/en/#data&lt;/url&gt;&lt;/related-urls&gt;&lt;/urls&gt;&lt;titles&gt;&lt;title&gt;Food and Agricultural Organization of the United Nations, FAOSTAT Statistics Database&lt;/title&gt;&lt;/titles&gt;&lt;contributors&gt;&lt;authors&gt;&lt;author&gt;FAOSTAT,&lt;/author&gt;&lt;/authors&gt;&lt;/contributors&gt;&lt;added-date format="utc"&gt;1501748484&lt;/added-date&gt;&lt;ref-type name="Dataset"&gt;59&lt;/ref-type&gt;&lt;dates&gt;&lt;year&gt;2017&lt;/year&gt;&lt;/dates&gt;&lt;rec-number&gt;263&lt;/rec-number&gt;&lt;publisher&gt;FAO&lt;/publisher&gt;&lt;last-updated-date format="utc"&gt;1501748784&lt;/last-updated-date&gt;&lt;/record&gt;&lt;/Cite&gt;&lt;/EndNote&gt;</w:instrText>
      </w:r>
      <w:r>
        <w:fldChar w:fldCharType="separate"/>
      </w:r>
      <w:r>
        <w:rPr>
          <w:noProof/>
        </w:rPr>
        <w:t>(FAOSTAT, 2017)</w:t>
      </w:r>
      <w:r>
        <w:fldChar w:fldCharType="end"/>
      </w:r>
      <w:r>
        <w:t>. Wheat contributes a</w:t>
      </w:r>
      <w:r w:rsidR="0019383D">
        <w:t>pproximately</w:t>
      </w:r>
      <w:r>
        <w:t xml:space="preserve"> 20% of the </w:t>
      </w:r>
      <w:r w:rsidR="00B27CB2">
        <w:t xml:space="preserve">global </w:t>
      </w:r>
      <w:r>
        <w:t>tota</w:t>
      </w:r>
      <w:r w:rsidR="00B27CB2">
        <w:t>l</w:t>
      </w:r>
      <w:r>
        <w:t xml:space="preserve"> calories and proteins necessary</w:t>
      </w:r>
      <w:r w:rsidR="00B27CB2">
        <w:t xml:space="preserve"> </w:t>
      </w:r>
      <w:r w:rsidR="0019383D">
        <w:t>for</w:t>
      </w:r>
      <w:r w:rsidR="00B27CB2">
        <w:t xml:space="preserve"> human diets</w:t>
      </w:r>
      <w:r>
        <w:t xml:space="preserve"> </w:t>
      </w:r>
      <w:r>
        <w:fldChar w:fldCharType="begin">
          <w:fldData xml:space="preserve">PEVuZE5vdGU+PENpdGU+PEF1dGhvcj5TaGlmZXJhdzwvQXV0aG9yPjxZZWFyPjIwMTM8L1llYXI+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</w:fldData>
        </w:fldChar>
      </w:r>
      <w:r>
        <w:instrText xml:space="preserve"> ADDIN EN.CITE </w:instrText>
      </w:r>
      <w:r>
        <w:fldChar w:fldCharType="begin">
          <w:fldData xml:space="preserve">PEVuZE5vdGU+PENpdGU+PEF1dGhvcj5TaGlmZXJhdzwvQXV0aG9yPjxZZWFyPjIwMTM8L1llYXI+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</w:fldData>
        </w:fldChar>
      </w:r>
      <w:r>
        <w:instrText xml:space="preserve"> ADDIN EN.CITE.DATA </w:instrText>
      </w:r>
      <w:r>
        <w:fldChar w:fldCharType="end"/>
      </w:r>
      <w:r>
        <w:fldChar w:fldCharType="separate"/>
      </w:r>
      <w:r>
        <w:rPr>
          <w:noProof/>
        </w:rPr>
        <w:t>(Shiferaw et al., 2013)</w:t>
      </w:r>
      <w:r>
        <w:fldChar w:fldCharType="end"/>
      </w:r>
      <w:r>
        <w:t>.</w:t>
      </w:r>
      <w:r w:rsidR="00B27CB2">
        <w:t xml:space="preserve"> </w:t>
      </w:r>
      <w:r w:rsidR="00FC6225">
        <w:t xml:space="preserve">In Mexico, wheat is </w:t>
      </w:r>
      <w:r w:rsidR="002E56D8">
        <w:t xml:space="preserve">one of the </w:t>
      </w:r>
      <w:r w:rsidR="00AB3D2B">
        <w:t xml:space="preserve">five </w:t>
      </w:r>
      <w:r w:rsidR="002E56D8">
        <w:t>highest produced crops</w:t>
      </w:r>
      <w:r w:rsidR="009879F0">
        <w:t xml:space="preserve"> and is a staple food for the population</w:t>
      </w:r>
      <w:r w:rsidR="002E56D8">
        <w:t xml:space="preserve">, </w:t>
      </w:r>
      <w:r w:rsidR="00A76535">
        <w:t>e.g.</w:t>
      </w:r>
      <w:r w:rsidR="002E56D8">
        <w:t xml:space="preserve"> 3.8 million tons cultivated on 720,000 ha for the 2015 to 2016 growing seaso</w:t>
      </w:r>
      <w:r w:rsidR="008B2F56">
        <w:t xml:space="preserve">n </w:t>
      </w:r>
      <w:r w:rsidR="008B2F56">
        <w:fldChar w:fldCharType="begin"/>
      </w:r>
      <w:r w:rsidR="008B2F56">
        <w:instrText xml:space="preserve"> ADDIN EN.CITE &lt;EndNote&gt;&lt;Cite&gt;&lt;Author&gt;SAGARPA&lt;/Author&gt;&lt;Year&gt;2016&lt;/Year&gt;&lt;IDText&gt;Crece 19 por ciento rendimiento en produccion de trigo en Mexico&lt;/IDText&gt;&lt;DisplayText&gt;(SAGARPA, 2016b)&lt;/DisplayText&gt;&lt;record&gt;&lt;titles&gt;&lt;title&gt;Crece 19 por ciento rendimiento en produccion de trigo en Mexico&lt;/title&gt;&lt;secondary-title&gt;Comunicado de prense&lt;/secondary-title&gt;&lt;/titles&gt;&lt;pages&gt;2&lt;/pages&gt;&lt;contributors&gt;&lt;authors&gt;&lt;author&gt;SAGARPA&lt;/author&gt;&lt;/authors&gt;&lt;/contributors&gt;&lt;added-date format="utc"&gt;1536797233&lt;/added-date&gt;&lt;pub-location&gt;Ciudad de Mexico, Mexico&lt;/pub-location&gt;&lt;ref-type name="Report"&gt;27&lt;/ref-type&gt;&lt;dates&gt;&lt;year&gt;2016&lt;/year&gt;&lt;/dates&gt;&lt;rec-number&gt;452&lt;/rec-number&gt;&lt;publisher&gt;Secretaria de Agricultura, Ganaderia, Desarrollo Rural, Pesca y Alimentacion&lt;/publisher&gt;&lt;last-updated-date format="utc"&gt;1537552287&lt;/last-updated-date&gt;&lt;/record&gt;&lt;/Cite&gt;&lt;/EndNote&gt;</w:instrText>
      </w:r>
      <w:r w:rsidR="008B2F56">
        <w:fldChar w:fldCharType="separate"/>
      </w:r>
      <w:r w:rsidR="008B2F56">
        <w:rPr>
          <w:noProof/>
        </w:rPr>
        <w:t>(SAGARPA, 2016b)</w:t>
      </w:r>
      <w:r w:rsidR="008B2F56">
        <w:fldChar w:fldCharType="end"/>
      </w:r>
      <w:r w:rsidR="002E56D8">
        <w:t>. Wheat production is concentrated in Northwest</w:t>
      </w:r>
      <w:r w:rsidR="00C879FC">
        <w:t xml:space="preserve"> Mexico</w:t>
      </w:r>
      <w:r w:rsidR="00945A1B">
        <w:t>. Approximately</w:t>
      </w:r>
      <w:r w:rsidR="009171B4">
        <w:t xml:space="preserve"> 65%</w:t>
      </w:r>
      <w:r w:rsidR="007D7CA7">
        <w:t xml:space="preserve"> </w:t>
      </w:r>
      <w:r w:rsidR="009171B4">
        <w:t xml:space="preserve">of </w:t>
      </w:r>
      <w:r w:rsidR="001404F3">
        <w:t xml:space="preserve">the </w:t>
      </w:r>
      <w:r w:rsidR="009171B4">
        <w:t xml:space="preserve">total production </w:t>
      </w:r>
      <w:r w:rsidR="001404F3">
        <w:t xml:space="preserve">comes </w:t>
      </w:r>
      <w:r w:rsidR="009171B4">
        <w:t>from</w:t>
      </w:r>
      <w:r w:rsidR="007D7CA7">
        <w:t xml:space="preserve"> </w:t>
      </w:r>
      <w:r w:rsidR="009879F0">
        <w:t xml:space="preserve">the northwestern states of </w:t>
      </w:r>
      <w:r w:rsidR="00C879FC">
        <w:t>Baja California and Sonora</w:t>
      </w:r>
      <w:r w:rsidR="007D6E05">
        <w:t xml:space="preserve"> </w:t>
      </w:r>
      <w:r w:rsidR="007D6E05">
        <w:fldChar w:fldCharType="begin"/>
      </w:r>
      <w:r w:rsidR="007D6E05">
        <w:instrText xml:space="preserve"> ADDIN EN.CITE &lt;EndNote&gt;&lt;Cite&gt;&lt;Author&gt;Lobell&lt;/Author&gt;&lt;Year&gt;2005&lt;/Year&gt;&lt;IDText&gt;Analysis of wheat yield and climatic trends in Mexico&lt;/IDText&gt;&lt;DisplayText&gt;(Lobell et al., 2005)&lt;/DisplayText&gt;&lt;record&gt;&lt;dates&gt;&lt;pub-dates&gt;&lt;date&gt;Nov&lt;/date&gt;&lt;/pub-dates&gt;&lt;year&gt;2005&lt;/year&gt;&lt;/dates&gt;&lt;urls&gt;&lt;related-urls&gt;&lt;url&gt;&amp;lt;Go to ISI&amp;gt;://WOS:000232196400012&lt;/url&gt;&lt;/related-urls&gt;&lt;/urls&gt;&lt;isbn&gt;0378-4290&lt;/isbn&gt;&lt;titles&gt;&lt;title&gt;Analysis of wheat yield and climatic trends in Mexico&lt;/title&gt;&lt;secondary-title&gt;Field Crops Research&lt;/secondary-title&gt;&lt;/titles&gt;&lt;pages&gt;250-256&lt;/pages&gt;&lt;number&gt;2-3&lt;/number&gt;&lt;contributors&gt;&lt;authors&gt;&lt;author&gt;Lobell, D. B.&lt;/author&gt;&lt;author&gt;Ortiz-Monasterio, J. I.&lt;/author&gt;&lt;author&gt;Asner, G. P.&lt;/author&gt;&lt;author&gt;Matson, P. A.&lt;/author&gt;&lt;author&gt;Naylor, R. L.&lt;/author&gt;&lt;author&gt;Falcon, W. P.&lt;/author&gt;&lt;/authors&gt;&lt;/contributors&gt;&lt;added-date format="utc"&gt;1536797233&lt;/added-date&gt;&lt;ref-type name="Journal Article"&gt;17&lt;/ref-type&gt;&lt;rec-number&gt;457&lt;/rec-number&gt;&lt;last-updated-date format="utc"&gt;1536797233&lt;/last-updated-date&gt;&lt;accession-num&gt;WOS:000232196400012&lt;/accession-num&gt;&lt;electronic-resource-num&gt;10.1016/j.fcr.2005.01.007&lt;/electronic-resource-num&gt;&lt;volume&gt;94&lt;/volume&gt;&lt;/record&gt;&lt;/Cite&gt;&lt;/EndNote&gt;</w:instrText>
      </w:r>
      <w:r w:rsidR="007D6E05">
        <w:fldChar w:fldCharType="separate"/>
      </w:r>
      <w:r w:rsidR="007D6E05">
        <w:rPr>
          <w:noProof/>
        </w:rPr>
        <w:t>(Lobell et al., 2005)</w:t>
      </w:r>
      <w:r w:rsidR="007D6E05">
        <w:fldChar w:fldCharType="end"/>
      </w:r>
      <w:r w:rsidR="009171B4">
        <w:t>,</w:t>
      </w:r>
      <w:r w:rsidR="00C879FC">
        <w:t xml:space="preserve"> with &gt;9</w:t>
      </w:r>
      <w:r w:rsidR="007D6E05">
        <w:t>0</w:t>
      </w:r>
      <w:r w:rsidR="00C879FC">
        <w:t xml:space="preserve">% of the </w:t>
      </w:r>
      <w:r w:rsidR="007D6E05">
        <w:t xml:space="preserve">national </w:t>
      </w:r>
      <w:r w:rsidR="00C879FC">
        <w:t xml:space="preserve">production </w:t>
      </w:r>
      <w:r w:rsidR="0019383D">
        <w:t>requiring irrigation</w:t>
      </w:r>
      <w:r w:rsidR="00C879FC">
        <w:t xml:space="preserve"> </w:t>
      </w:r>
      <w:r w:rsidR="0019383D">
        <w:t>because of</w:t>
      </w:r>
      <w:r w:rsidR="00C879FC">
        <w:t xml:space="preserve"> the arid and semi-arid climate </w:t>
      </w:r>
      <w:r w:rsidR="00A76535">
        <w:fldChar w:fldCharType="begin"/>
      </w:r>
      <w:r w:rsidR="008B2F56">
        <w:instrText xml:space="preserve"> ADDIN EN.CITE &lt;EndNote&gt;&lt;Cite&gt;&lt;Author&gt;SAGARPA&lt;/Author&gt;&lt;Year&gt;2016&lt;/Year&gt;&lt;IDText&gt;Anuario estadístico de la producción agrícola&lt;/IDText&gt;&lt;DisplayText&gt;(SAGARPA, 2016a)&lt;/DisplayText&gt;&lt;record&gt;&lt;titles&gt;&lt;title&gt;Anuario estadístico de la producción agrícola&lt;/title&gt;&lt;/titles&gt;&lt;contributors&gt;&lt;authors&gt;&lt;author&gt;SAGARPA&lt;/author&gt;&lt;/authors&gt;&lt;/contributors&gt;&lt;added-date format="utc"&gt;1536797233&lt;/added-date&gt;&lt;ref-type name="Generic"&gt;13&lt;/ref-type&gt;&lt;dates&gt;&lt;year&gt;2016&lt;/year&gt;&lt;/dates&gt;&lt;rec-number&gt;453&lt;/rec-number&gt;&lt;publisher&gt;Available at: http://infosiap.siap.gob.mx/aagricola_siap_gb/icultivo/index.jsp&lt;/publisher&gt;&lt;last-updated-date format="utc"&gt;1536797233&lt;/last-updated-date&gt;&lt;/record&gt;&lt;/Cite&gt;&lt;/EndNote&gt;</w:instrText>
      </w:r>
      <w:r w:rsidR="00A76535">
        <w:fldChar w:fldCharType="separate"/>
      </w:r>
      <w:r w:rsidR="008B2F56">
        <w:rPr>
          <w:noProof/>
        </w:rPr>
        <w:t>(SAGARPA, 2016a)</w:t>
      </w:r>
      <w:r w:rsidR="00A76535">
        <w:fldChar w:fldCharType="end"/>
      </w:r>
      <w:r w:rsidR="00C879FC">
        <w:t xml:space="preserve">. Rainfed wheat production </w:t>
      </w:r>
      <w:r w:rsidR="0019383D">
        <w:t>occurs in</w:t>
      </w:r>
      <w:r w:rsidR="007D7CA7">
        <w:t xml:space="preserve"> the</w:t>
      </w:r>
      <w:r w:rsidR="00A76535">
        <w:t xml:space="preserve"> areas with more moderate temperatures and higher rainfall, </w:t>
      </w:r>
      <w:r w:rsidR="00C879FC">
        <w:t>usually in the high elevat</w:t>
      </w:r>
      <w:r w:rsidR="00AB3D2B">
        <w:t>ion</w:t>
      </w:r>
      <w:r w:rsidR="00C879FC">
        <w:t xml:space="preserve"> areas of the central and southern states</w:t>
      </w:r>
      <w:r w:rsidR="00AB3D2B">
        <w:t xml:space="preserve"> and the northwestern Mediterranean climate of Baja California </w:t>
      </w:r>
      <w:r w:rsidR="00A76535">
        <w:fldChar w:fldCharType="begin"/>
      </w:r>
      <w:r w:rsidR="00A76535">
        <w:instrText xml:space="preserve"> ADDIN EN.CITE &lt;EndNote&gt;&lt;Cite&gt;&lt;Author&gt;Escobar&lt;/Author&gt;&lt;Year&gt;2014&lt;/Year&gt;&lt;IDText&gt;El cultivo de secano&lt;/IDText&gt;&lt;DisplayText&gt;(Escobar, 2014)&lt;/DisplayText&gt;&lt;record&gt;&lt;contributors&gt;&lt;tertiary-authors&gt;&lt;author&gt;Revista de Geografía Agrícola&lt;/author&gt;&lt;/tertiary-authors&gt;&lt;/contributors&gt;&lt;titles&gt;&lt;title&gt;El cultivo de secano&lt;/title&gt;&lt;/titles&gt;&lt;pages&gt;61-113&lt;/pages&gt;&lt;contributors&gt;&lt;authors&gt;&lt;author&gt;Escobar, R.&lt;/author&gt;&lt;/authors&gt;&lt;/contributors&gt;&lt;added-date format="utc"&gt;1536797233&lt;/added-date&gt;&lt;pub-location&gt;Texcoco, México&lt;/pub-location&gt;&lt;ref-type name="Report"&gt;27&lt;/ref-type&gt;&lt;dates&gt;&lt;year&gt;2014&lt;/year&gt;&lt;/dates&gt;&lt;rec-number&gt;454&lt;/rec-number&gt;&lt;publisher&gt;Universidad Autónoma Chapingo&lt;/publisher&gt;&lt;last-updated-date format="utc"&gt;1536800733&lt;/last-updated-date&gt;&lt;/record&gt;&lt;/Cite&gt;&lt;/EndNote&gt;</w:instrText>
      </w:r>
      <w:r w:rsidR="00A76535">
        <w:fldChar w:fldCharType="separate"/>
      </w:r>
      <w:r w:rsidR="00A76535">
        <w:rPr>
          <w:noProof/>
        </w:rPr>
        <w:t>(Escobar, 2014)</w:t>
      </w:r>
      <w:r w:rsidR="00A76535">
        <w:fldChar w:fldCharType="end"/>
      </w:r>
      <w:r w:rsidR="00C879FC">
        <w:t>.</w:t>
      </w:r>
    </w:p>
    <w:p w14:paraId="3E4D2899" w14:textId="494B70D1" w:rsidR="00B55500" w:rsidRDefault="004C765B" w:rsidP="001956D5">
      <w:pPr>
        <w:spacing w:line="480" w:lineRule="auto"/>
        <w:ind w:firstLine="720"/>
      </w:pPr>
      <w:r>
        <w:t xml:space="preserve">Depending on the developmental stage of wheat, abiotic stresses </w:t>
      </w:r>
      <w:r w:rsidR="00CA1999">
        <w:t>such as O</w:t>
      </w:r>
      <w:r w:rsidR="00CA1999">
        <w:rPr>
          <w:vertAlign w:val="subscript"/>
        </w:rPr>
        <w:t>3</w:t>
      </w:r>
      <w:r w:rsidR="00CA1999">
        <w:t xml:space="preserve"> stress </w:t>
      </w:r>
      <w:r w:rsidR="00E37EDC">
        <w:t xml:space="preserve">and heat stress </w:t>
      </w:r>
      <w:r>
        <w:t xml:space="preserve">can cause severe damage to the crop </w:t>
      </w:r>
      <w:r>
        <w:fldChar w:fldCharType="begin">
          <w:fldData xml:space="preserve">PEVuZE5vdGU+PENpdGU+PEF1dGhvcj5Qb3J0ZXI8L0F1dGhvcj48WWVhcj4xOTk5PC9ZZWFyPjxJ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</w:fldData>
        </w:fldChar>
      </w:r>
      <w:r w:rsidR="00CA1999">
        <w:instrText xml:space="preserve"> ADDIN EN.CITE </w:instrText>
      </w:r>
      <w:r w:rsidR="00CA1999">
        <w:fldChar w:fldCharType="begin">
          <w:fldData xml:space="preserve">PEVuZE5vdGU+PENpdGU+PEF1dGhvcj5Qb3J0ZXI8L0F1dGhvcj48WWVhcj4xOTk5PC9ZZWFyPjxJ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</w:fldData>
        </w:fldChar>
      </w:r>
      <w:r w:rsidR="00CA1999">
        <w:instrText xml:space="preserve"> ADDIN EN.CITE.DATA </w:instrText>
      </w:r>
      <w:r w:rsidR="00CA1999">
        <w:fldChar w:fldCharType="end"/>
      </w:r>
      <w:r>
        <w:fldChar w:fldCharType="separate"/>
      </w:r>
      <w:r w:rsidR="00CA1999">
        <w:rPr>
          <w:noProof/>
        </w:rPr>
        <w:t>(Ainsworth, 2017; Porter and Gawith, 1999)</w:t>
      </w:r>
      <w:r>
        <w:fldChar w:fldCharType="end"/>
      </w:r>
      <w:r>
        <w:t>.</w:t>
      </w:r>
      <w:r w:rsidR="00CA1999">
        <w:t xml:space="preserve"> This is especially true during the reproductive stage of growth</w:t>
      </w:r>
      <w:r w:rsidR="0019383D">
        <w:t xml:space="preserve"> because of the</w:t>
      </w:r>
      <w:r w:rsidR="00CA1999">
        <w:t xml:space="preserve"> </w:t>
      </w:r>
      <w:r w:rsidR="0061370A">
        <w:t>increased</w:t>
      </w:r>
      <w:r w:rsidR="00852E74">
        <w:t xml:space="preserve"> sensitivity</w:t>
      </w:r>
      <w:r w:rsidR="0061370A">
        <w:t xml:space="preserve"> and </w:t>
      </w:r>
      <w:r w:rsidR="00CA1999">
        <w:t xml:space="preserve">higher demand </w:t>
      </w:r>
      <w:r w:rsidR="0061370A">
        <w:t xml:space="preserve">of resources for seed development </w:t>
      </w:r>
      <w:r w:rsidR="0061370A">
        <w:fldChar w:fldCharType="begin">
          <w:fldData xml:space="preserve">PEVuZE5vdGU+PENpdGU+PEF1dGhvcj5MZWlzbmVyPC9BdXRob3I+PFllYXI+MjAxMjwvWWVhcj48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</w:fldData>
        </w:fldChar>
      </w:r>
      <w:r w:rsidR="0061370A">
        <w:instrText xml:space="preserve"> ADDIN EN.CITE </w:instrText>
      </w:r>
      <w:r w:rsidR="0061370A">
        <w:fldChar w:fldCharType="begin">
          <w:fldData xml:space="preserve">PEVuZE5vdGU+PENpdGU+PEF1dGhvcj5MZWlzbmVyPC9BdXRob3I+PFllYXI+MjAxMjwvWWVhcj48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</w:fldData>
        </w:fldChar>
      </w:r>
      <w:r w:rsidR="0061370A">
        <w:instrText xml:space="preserve"> ADDIN EN.CITE.DATA </w:instrText>
      </w:r>
      <w:r w:rsidR="0061370A">
        <w:fldChar w:fldCharType="end"/>
      </w:r>
      <w:r w:rsidR="0061370A">
        <w:fldChar w:fldCharType="separate"/>
      </w:r>
      <w:r w:rsidR="0061370A">
        <w:rPr>
          <w:noProof/>
        </w:rPr>
        <w:t>(Ferris et al., 1998; Leisner and Ainsworth, 2012)</w:t>
      </w:r>
      <w:r w:rsidR="0061370A">
        <w:fldChar w:fldCharType="end"/>
      </w:r>
      <w:r w:rsidR="0061370A">
        <w:t>.</w:t>
      </w:r>
      <w:r w:rsidR="00CA1999">
        <w:t xml:space="preserve"> </w:t>
      </w:r>
      <w:r w:rsidR="00E37EDC">
        <w:t xml:space="preserve">Wheat was </w:t>
      </w:r>
      <w:r w:rsidR="00005D60">
        <w:t>report</w:t>
      </w:r>
      <w:r w:rsidR="00E37EDC">
        <w:t>ed to be the most sensitive crop to O</w:t>
      </w:r>
      <w:r w:rsidR="00E37EDC">
        <w:rPr>
          <w:vertAlign w:val="subscript"/>
        </w:rPr>
        <w:t>3</w:t>
      </w:r>
      <w:r w:rsidR="00E37EDC">
        <w:t xml:space="preserve"> exposure when compa</w:t>
      </w:r>
      <w:r w:rsidR="00203C6B">
        <w:t xml:space="preserve">red to </w:t>
      </w:r>
      <w:r w:rsidR="00E37EDC">
        <w:t>1</w:t>
      </w:r>
      <w:r w:rsidR="00203C6B">
        <w:t>8</w:t>
      </w:r>
      <w:r w:rsidR="00E37EDC">
        <w:t xml:space="preserve"> </w:t>
      </w:r>
      <w:r w:rsidR="00203C6B">
        <w:t xml:space="preserve">other </w:t>
      </w:r>
      <w:r w:rsidR="00E37EDC">
        <w:t xml:space="preserve">major agricultural crops </w:t>
      </w:r>
      <w:r w:rsidR="00E37EDC">
        <w:fldChar w:fldCharType="begin">
          <w:fldData xml:space="preserve">PEVuZE5vdGU+PENpdGU+PEF1dGhvcj5NaWxsczwvQXV0aG9yPjxZZWFyPjIwMDc8L1llYXI+PElE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</w:fldData>
        </w:fldChar>
      </w:r>
      <w:r w:rsidR="00E37EDC">
        <w:instrText xml:space="preserve"> ADDIN EN.CITE </w:instrText>
      </w:r>
      <w:r w:rsidR="00E37EDC">
        <w:fldChar w:fldCharType="begin">
          <w:fldData xml:space="preserve">PEVuZE5vdGU+PENpdGU+PEF1dGhvcj5NaWxsczwvQXV0aG9yPjxZZWFyPjIwMDc8L1llYXI+PElE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</w:fldData>
        </w:fldChar>
      </w:r>
      <w:r w:rsidR="00E37EDC">
        <w:instrText xml:space="preserve"> ADDIN EN.CITE.DATA </w:instrText>
      </w:r>
      <w:r w:rsidR="00E37EDC">
        <w:fldChar w:fldCharType="end"/>
      </w:r>
      <w:r w:rsidR="00E37EDC">
        <w:fldChar w:fldCharType="separate"/>
      </w:r>
      <w:r w:rsidR="00E37EDC">
        <w:rPr>
          <w:noProof/>
        </w:rPr>
        <w:t>(Mills et al., 2007)</w:t>
      </w:r>
      <w:r w:rsidR="00E37EDC">
        <w:fldChar w:fldCharType="end"/>
      </w:r>
      <w:r w:rsidR="00E37EDC">
        <w:t xml:space="preserve">. </w:t>
      </w:r>
      <w:r w:rsidR="00B54127">
        <w:t>Many studies have been conducted to determine O</w:t>
      </w:r>
      <w:r w:rsidR="00B54127">
        <w:rPr>
          <w:vertAlign w:val="subscript"/>
        </w:rPr>
        <w:t>3</w:t>
      </w:r>
      <w:r w:rsidR="00B54127">
        <w:t xml:space="preserve"> impacts on wheat production </w:t>
      </w:r>
      <w:r w:rsidR="00B54127">
        <w:fldChar w:fldCharType="begin">
          <w:fldData xml:space="preserve">PEVuZE5vdGU+PENpdGU+PEF1dGhvcj5NYXV6ZXJhbGw8L0F1dGhvcj48WWVhcj4yMDAxPC9ZZWFy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</w:fldData>
        </w:fldChar>
      </w:r>
      <w:r w:rsidR="00203C6B">
        <w:instrText xml:space="preserve"> ADDIN EN.CITE </w:instrText>
      </w:r>
      <w:r w:rsidR="00203C6B">
        <w:fldChar w:fldCharType="begin">
          <w:fldData xml:space="preserve">PEVuZE5vdGU+PENpdGU+PEF1dGhvcj5NYXV6ZXJhbGw8L0F1dGhvcj48WWVhcj4yMDAxPC9ZZWFy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</w:fldData>
        </w:fldChar>
      </w:r>
      <w:r w:rsidR="00203C6B">
        <w:instrText xml:space="preserve"> ADDIN EN.CITE.DATA </w:instrText>
      </w:r>
      <w:r w:rsidR="00203C6B">
        <w:fldChar w:fldCharType="end"/>
      </w:r>
      <w:r w:rsidR="00B54127">
        <w:fldChar w:fldCharType="separate"/>
      </w:r>
      <w:r w:rsidR="00203C6B">
        <w:rPr>
          <w:noProof/>
        </w:rPr>
        <w:t>(Feng and Kobayashi, 2009; Heagle, 1989; Mauzerall and Wang, 2001; Wang and Mauzerall, 2004)</w:t>
      </w:r>
      <w:r w:rsidR="00B54127">
        <w:fldChar w:fldCharType="end"/>
      </w:r>
      <w:r w:rsidR="00B54127">
        <w:t>, but few studies have</w:t>
      </w:r>
      <w:r w:rsidR="00D64E9E">
        <w:t xml:space="preserve"> </w:t>
      </w:r>
      <w:r w:rsidR="00F45BF3">
        <w:t xml:space="preserve">estimated </w:t>
      </w:r>
      <w:r w:rsidR="00B54127">
        <w:t>the O</w:t>
      </w:r>
      <w:r w:rsidR="00B54127">
        <w:rPr>
          <w:vertAlign w:val="subscript"/>
        </w:rPr>
        <w:t>3</w:t>
      </w:r>
      <w:r w:rsidR="00B54127">
        <w:t xml:space="preserve"> impact on wheat production </w:t>
      </w:r>
      <w:r w:rsidR="00D64E9E">
        <w:t>in</w:t>
      </w:r>
      <w:r w:rsidR="00B54127">
        <w:t xml:space="preserve"> Mexico</w:t>
      </w:r>
      <w:r w:rsidR="00203C6B">
        <w:t xml:space="preserve"> </w:t>
      </w:r>
      <w:r w:rsidR="00203C6B">
        <w:fldChar w:fldCharType="begin">
          <w:fldData xml:space="preserve">PEVuZE5vdGU+PENpdGU+PEF1dGhvcj5Bdm5lcnk8L0F1dGhvcj48WWVhcj4yMDExPC9ZZWFyPjxJ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</w:fldData>
        </w:fldChar>
      </w:r>
      <w:r w:rsidR="00227E1D">
        <w:instrText xml:space="preserve"> ADDIN EN.CITE </w:instrText>
      </w:r>
      <w:r w:rsidR="00227E1D">
        <w:fldChar w:fldCharType="begin">
          <w:fldData xml:space="preserve">PEVuZE5vdGU+PENpdGU+PEF1dGhvcj5Bdm5lcnk8L0F1dGhvcj48WWVhcj4yMDExPC9ZZWFyPjxJ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</w:fldData>
        </w:fldChar>
      </w:r>
      <w:r w:rsidR="00227E1D">
        <w:instrText xml:space="preserve"> ADDIN EN.CITE.DATA </w:instrText>
      </w:r>
      <w:r w:rsidR="00227E1D">
        <w:fldChar w:fldCharType="end"/>
      </w:r>
      <w:r w:rsidR="00203C6B">
        <w:fldChar w:fldCharType="separate"/>
      </w:r>
      <w:r w:rsidR="00227E1D">
        <w:rPr>
          <w:noProof/>
        </w:rPr>
        <w:t>(Avnery et al., 2011; Mills et al., 2018b; Van Dingenen et al., 2009)</w:t>
      </w:r>
      <w:r w:rsidR="00203C6B">
        <w:fldChar w:fldCharType="end"/>
      </w:r>
      <w:r w:rsidR="00B54127">
        <w:t xml:space="preserve">. Van Dingenen et al. </w:t>
      </w:r>
      <w:r w:rsidR="00B54127">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B54127">
        <w:instrText xml:space="preserve"> ADDIN EN.CITE </w:instrText>
      </w:r>
      <w:r w:rsidR="00B54127">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B54127">
        <w:instrText xml:space="preserve"> ADDIN EN.CITE.DATA </w:instrText>
      </w:r>
      <w:r w:rsidR="00B54127">
        <w:fldChar w:fldCharType="end"/>
      </w:r>
      <w:r w:rsidR="00B54127">
        <w:fldChar w:fldCharType="separate"/>
      </w:r>
      <w:r w:rsidR="00B54127">
        <w:rPr>
          <w:noProof/>
        </w:rPr>
        <w:t>(2009)</w:t>
      </w:r>
      <w:r w:rsidR="00B54127">
        <w:fldChar w:fldCharType="end"/>
      </w:r>
      <w:r w:rsidR="00B54127">
        <w:t xml:space="preserve"> estimated </w:t>
      </w:r>
      <w:r w:rsidR="00D64E9E">
        <w:t xml:space="preserve">the </w:t>
      </w:r>
      <w:r w:rsidR="00B54127">
        <w:t>impact of O</w:t>
      </w:r>
      <w:r w:rsidR="00B54127">
        <w:rPr>
          <w:vertAlign w:val="subscript"/>
        </w:rPr>
        <w:t>3</w:t>
      </w:r>
      <w:r w:rsidR="00B54127">
        <w:t xml:space="preserve"> on </w:t>
      </w:r>
      <w:r w:rsidR="00203C6B">
        <w:t xml:space="preserve">global </w:t>
      </w:r>
      <w:r w:rsidR="00B54127">
        <w:t>crop product</w:t>
      </w:r>
      <w:r w:rsidR="00203C6B">
        <w:t>ion</w:t>
      </w:r>
      <w:r w:rsidR="00B54127">
        <w:t xml:space="preserve"> </w:t>
      </w:r>
      <w:r w:rsidR="00D64E9E">
        <w:t>by 2030</w:t>
      </w:r>
      <w:r w:rsidR="00E36E3C">
        <w:t xml:space="preserve">, assuming current air quality legislation is implemented, </w:t>
      </w:r>
      <w:r w:rsidR="00B54127">
        <w:t xml:space="preserve">and found a slight improvement </w:t>
      </w:r>
      <w:r w:rsidR="00D64E9E">
        <w:t>of</w:t>
      </w:r>
      <w:r w:rsidR="00B54127">
        <w:t xml:space="preserve"> wheat yield </w:t>
      </w:r>
      <w:r w:rsidR="00D64E9E">
        <w:t xml:space="preserve">in Mexico (1.7%) </w:t>
      </w:r>
      <w:r w:rsidR="00B54127">
        <w:t xml:space="preserve">due to </w:t>
      </w:r>
      <w:r w:rsidR="00E93300">
        <w:t xml:space="preserve">small changes </w:t>
      </w:r>
      <w:r w:rsidR="00B54127">
        <w:t>in future O</w:t>
      </w:r>
      <w:r w:rsidR="00B54127">
        <w:rPr>
          <w:vertAlign w:val="subscript"/>
        </w:rPr>
        <w:t>3</w:t>
      </w:r>
      <w:r w:rsidR="00B54127">
        <w:t xml:space="preserve"> </w:t>
      </w:r>
      <w:r w:rsidR="00D64E9E">
        <w:t>concentration</w:t>
      </w:r>
      <w:r w:rsidR="00B54127">
        <w:t>s</w:t>
      </w:r>
      <w:r w:rsidR="00E93300">
        <w:t xml:space="preserve"> </w:t>
      </w:r>
      <w:r w:rsidR="00E93300">
        <w:lastRenderedPageBreak/>
        <w:t>ranging between -3 to 3 parts-per-billion (ppb)</w:t>
      </w:r>
      <w:r w:rsidR="007307C6">
        <w:t>,</w:t>
      </w:r>
      <w:r w:rsidR="00B54127">
        <w:t xml:space="preserve"> </w:t>
      </w:r>
      <w:r w:rsidR="00E93300">
        <w:t>depending on the season and area of</w:t>
      </w:r>
      <w:r w:rsidR="00B54127">
        <w:t xml:space="preserve"> Mexico.</w:t>
      </w:r>
      <w:r w:rsidR="0047651A">
        <w:t xml:space="preserve"> </w:t>
      </w:r>
      <w:r w:rsidR="00B55500">
        <w:t xml:space="preserve">Mills et al. </w:t>
      </w:r>
      <w:r w:rsidR="00B55500">
        <w:fldChar w:fldCharType="begin">
          <w:fldData xml:space="preserve">PEVuZE5vdGU+PENpdGUgRXhjbHVkZUF1dGg9IjEiPjxBdXRob3I+TWlsbHM8L0F1dGhvcj48WWVh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</w:fldData>
        </w:fldChar>
      </w:r>
      <w:r w:rsidR="00227E1D">
        <w:instrText xml:space="preserve"> ADDIN EN.CITE </w:instrText>
      </w:r>
      <w:r w:rsidR="00227E1D">
        <w:fldChar w:fldCharType="begin">
          <w:fldData xml:space="preserve">PEVuZE5vdGU+PENpdGUgRXhjbHVkZUF1dGg9IjEiPjxBdXRob3I+TWlsbHM8L0F1dGhvcj48WWVh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</w:fldData>
        </w:fldChar>
      </w:r>
      <w:r w:rsidR="00227E1D">
        <w:instrText xml:space="preserve"> ADDIN EN.CITE.DATA </w:instrText>
      </w:r>
      <w:r w:rsidR="00227E1D">
        <w:fldChar w:fldCharType="end"/>
      </w:r>
      <w:r w:rsidR="00B55500">
        <w:fldChar w:fldCharType="separate"/>
      </w:r>
      <w:r w:rsidR="00227E1D">
        <w:rPr>
          <w:noProof/>
        </w:rPr>
        <w:t>(2018b)</w:t>
      </w:r>
      <w:r w:rsidR="00B55500">
        <w:fldChar w:fldCharType="end"/>
      </w:r>
      <w:r w:rsidR="00B55500">
        <w:t xml:space="preserve"> </w:t>
      </w:r>
      <w:r w:rsidR="00E17A3F">
        <w:t>used a more biologically</w:t>
      </w:r>
      <w:r w:rsidR="00DD49DA">
        <w:t xml:space="preserve"> relevant</w:t>
      </w:r>
      <w:r w:rsidR="00E17A3F">
        <w:t xml:space="preserve"> estimate based on O</w:t>
      </w:r>
      <w:r w:rsidR="00E17A3F">
        <w:rPr>
          <w:vertAlign w:val="subscript"/>
        </w:rPr>
        <w:t>3</w:t>
      </w:r>
      <w:r w:rsidR="00E17A3F">
        <w:t xml:space="preserve"> uptake rather than O</w:t>
      </w:r>
      <w:r w:rsidR="00E17A3F">
        <w:rPr>
          <w:vertAlign w:val="subscript"/>
        </w:rPr>
        <w:t>3</w:t>
      </w:r>
      <w:r w:rsidR="00E17A3F">
        <w:t xml:space="preserve"> concentrations to determine</w:t>
      </w:r>
      <w:r w:rsidR="00B55500">
        <w:t xml:space="preserve"> O</w:t>
      </w:r>
      <w:r w:rsidR="00B55500">
        <w:rPr>
          <w:vertAlign w:val="subscript"/>
        </w:rPr>
        <w:t>3</w:t>
      </w:r>
      <w:r w:rsidR="00B55500">
        <w:t xml:space="preserve"> impact </w:t>
      </w:r>
      <w:r w:rsidR="00C60AF5">
        <w:t>averaged over</w:t>
      </w:r>
      <w:r w:rsidR="00B55500">
        <w:t xml:space="preserve"> 2010 to 2012 on a global scale</w:t>
      </w:r>
      <w:r w:rsidR="00E17A3F">
        <w:t>,</w:t>
      </w:r>
      <w:r w:rsidR="00B55500">
        <w:t xml:space="preserve"> and </w:t>
      </w:r>
      <w:r w:rsidR="00D77193">
        <w:t>reported</w:t>
      </w:r>
      <w:r w:rsidR="00B55500">
        <w:t xml:space="preserve"> a 9.9% decrease in yields in the northern hemisphere</w:t>
      </w:r>
      <w:r w:rsidR="00620842">
        <w:t xml:space="preserve"> with yield decreases</w:t>
      </w:r>
      <w:r w:rsidR="00B55500">
        <w:t xml:space="preserve"> </w:t>
      </w:r>
      <w:r w:rsidR="00620842">
        <w:t>in</w:t>
      </w:r>
      <w:r w:rsidR="00313B58">
        <w:t xml:space="preserve"> Mexico </w:t>
      </w:r>
      <w:r w:rsidR="00620842">
        <w:t xml:space="preserve">ranging </w:t>
      </w:r>
      <w:r w:rsidR="00B55500">
        <w:t>from 10% to 25%.</w:t>
      </w:r>
    </w:p>
    <w:p w14:paraId="29705C86" w14:textId="3C5BFB00" w:rsidR="001956D5" w:rsidRDefault="00CE4944" w:rsidP="001956D5">
      <w:pPr>
        <w:spacing w:line="480" w:lineRule="auto"/>
        <w:ind w:firstLine="720"/>
      </w:pPr>
      <w:r>
        <w:t xml:space="preserve">Future climate change projections for Mexico vary in severity, but all projections estimate a warmer and drier climate by mid-century </w:t>
      </w:r>
      <w:r>
        <w:fldChar w:fldCharType="begin">
          <w:fldData xml:space="preserve">PEVuZE5vdGU+PENpdGU+PEF1dGhvcj5Db25kZTwvQXV0aG9yPjxZZWFyPjIwMTE8L1llYXI+PElE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</w:fldData>
        </w:fldChar>
      </w:r>
      <w:r>
        <w:instrText xml:space="preserve"> ADDIN EN.CITE </w:instrText>
      </w:r>
      <w:r>
        <w:fldChar w:fldCharType="begin">
          <w:fldData xml:space="preserve">PEVuZE5vdGU+PENpdGU+PEF1dGhvcj5Db25kZTwvQXV0aG9yPjxZZWFyPjIwMTE8L1llYXI+PElE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</w:fldData>
        </w:fldChar>
      </w:r>
      <w:r>
        <w:instrText xml:space="preserve"> ADDIN EN.CITE.DATA </w:instrText>
      </w:r>
      <w:r>
        <w:fldChar w:fldCharType="end"/>
      </w:r>
      <w:r>
        <w:fldChar w:fldCharType="separate"/>
      </w:r>
      <w:r>
        <w:rPr>
          <w:noProof/>
        </w:rPr>
        <w:t>(Conde et al., 2011; Karmalkar et al., 2011)</w:t>
      </w:r>
      <w:r>
        <w:fldChar w:fldCharType="end"/>
      </w:r>
      <w:r w:rsidR="0019383D">
        <w:t>.</w:t>
      </w:r>
      <w:r>
        <w:t xml:space="preserve"> </w:t>
      </w:r>
      <w:r w:rsidR="0019383D">
        <w:t>Th</w:t>
      </w:r>
      <w:r w:rsidR="00A013A6">
        <w:t>ese warmer and drier conditions</w:t>
      </w:r>
      <w:r>
        <w:t xml:space="preserve"> will likely result in more active photochemistry and higher O</w:t>
      </w:r>
      <w:r>
        <w:rPr>
          <w:vertAlign w:val="subscript"/>
        </w:rPr>
        <w:t>3</w:t>
      </w:r>
      <w:r>
        <w:t xml:space="preserve"> concentrations </w:t>
      </w:r>
      <w:r>
        <w:fldChar w:fldCharType="begin">
          <w:fldData xml:space="preserve">PEVuZE5vdGU+PENpdGU+PEF1dGhvcj5aaGFuZzwvQXV0aG9yPjxZZWFyPjIwMTY8L1llYXI+PElE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</w:fldData>
        </w:fldChar>
      </w:r>
      <w:r>
        <w:instrText xml:space="preserve"> ADDIN EN.CITE </w:instrText>
      </w:r>
      <w:r>
        <w:fldChar w:fldCharType="begin">
          <w:fldData xml:space="preserve">PEVuZE5vdGU+PENpdGU+PEF1dGhvcj5aaGFuZzwvQXV0aG9yPjxZZWFyPjIwMTY8L1llYXI+PElE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</w:fldData>
        </w:fldChar>
      </w:r>
      <w:r>
        <w:instrText xml:space="preserve"> ADDIN EN.CITE.DATA </w:instrText>
      </w:r>
      <w:r>
        <w:fldChar w:fldCharType="end"/>
      </w:r>
      <w:r>
        <w:fldChar w:fldCharType="separate"/>
      </w:r>
      <w:r>
        <w:rPr>
          <w:noProof/>
        </w:rPr>
        <w:t>(Zhang and Wang, 2016)</w:t>
      </w:r>
      <w:r>
        <w:fldChar w:fldCharType="end"/>
      </w:r>
      <w:r>
        <w:t xml:space="preserve">. </w:t>
      </w:r>
      <w:r w:rsidR="00D77193">
        <w:t>A</w:t>
      </w:r>
      <w:r w:rsidR="00A132EC">
        <w:t>n</w:t>
      </w:r>
      <w:r w:rsidR="00264CFA">
        <w:t xml:space="preserve"> analysis </w:t>
      </w:r>
      <w:r w:rsidR="00A132EC">
        <w:t>o</w:t>
      </w:r>
      <w:r w:rsidR="00DD49DA">
        <w:t>f</w:t>
      </w:r>
      <w:r w:rsidR="00A132EC">
        <w:t xml:space="preserve"> historical climate data </w:t>
      </w:r>
      <w:r w:rsidR="00264CFA">
        <w:t>found that the i</w:t>
      </w:r>
      <w:r w:rsidR="004C765B">
        <w:t xml:space="preserve">ncreased global mean temperature from 1980 to 2008 caused a 5.5% decline in global aggregated wheat production </w:t>
      </w:r>
      <w:r w:rsidR="004C765B">
        <w:fldChar w:fldCharType="begin"/>
      </w:r>
      <w:r w:rsidR="004C765B">
        <w:instrText xml:space="preserve"> ADDIN EN.CITE &lt;EndNote&gt;&lt;Cite&gt;&lt;Author&gt;Lobell&lt;/Author&gt;&lt;Year&gt;2011&lt;/Year&gt;&lt;IDText&gt;Climate Trends and Global Crop Production Since 1980&lt;/IDText&gt;&lt;DisplayText&gt;(Lobell et al., 2011)&lt;/DisplayText&gt;&lt;record&gt;&lt;dates&gt;&lt;pub-dates&gt;&lt;date&gt;Jul&lt;/date&gt;&lt;/pub-dates&gt;&lt;year&gt;2011&lt;/year&gt;&lt;/dates&gt;&lt;keywords&gt;&lt;keyword&gt;yield&lt;/keyword&gt;&lt;keyword&gt;temperature&lt;/keyword&gt;&lt;keyword&gt;food&lt;/keyword&gt;&lt;keyword&gt;india&lt;/keyword&gt;&lt;keyword&gt;asia&lt;/keyword&gt;&lt;keyword&gt;Science &amp;amp; Technology - Other Topics&lt;/keyword&gt;&lt;/keywords&gt;&lt;urls&gt;&lt;related-urls&gt;&lt;url&gt;&amp;lt;Go to ISI&amp;gt;://WOS:000293222400058&lt;/url&gt;&lt;/related-urls&gt;&lt;/urls&gt;&lt;isbn&gt;0036-8075&lt;/isbn&gt;&lt;work-type&gt;Article&lt;/work-type&gt;&lt;titles&gt;&lt;title&gt;Climate Trends and Global Crop Production Since 1980&lt;/title&gt;&lt;secondary-title&gt;Science&lt;/secondary-title&gt;&lt;alt-title&gt;Science&lt;/alt-title&gt;&lt;/titles&gt;&lt;pages&gt;616-620&lt;/pages&gt;&lt;number&gt;6042&lt;/number&gt;&lt;contributors&gt;&lt;authors&gt;&lt;author&gt;Lobell, D. B.&lt;/author&gt;&lt;author&gt;Schlenker, W.&lt;/author&gt;&lt;author&gt;Costa-Roberts, J.&lt;/author&gt;&lt;/authors&gt;&lt;/contributors&gt;&lt;language&gt;English&lt;/language&gt;&lt;added-date format="utc"&gt;1536791021&lt;/added-date&gt;&lt;ref-type name="Journal Article"&gt;17&lt;/ref-type&gt;&lt;auth-address&gt;[Lobell, David B.&amp;#xD;Costa-Roberts, Justin] Stanford Univ, Dept Environm Earth Syst Sci, Stanford, CA 94305 USA. [Lobell, David B.&amp;#xD;Costa-Roberts, Justin] Stanford Univ, Program Food Secur &amp;amp; Environm, Stanford, CA 94305 USA. [Schlenker, Wolfram] Columbia Univ, Dept Econ, New York, NY 10027 USA. [Schlenker, Wolfram] Columbia Univ, Sch Int &amp;amp; Publ Affairs, New York, NY 10027 USA. [Schlenker, Wolfram] Natl Bur Econ Res, New York, NY 10016 USA.&amp;#xD;Lobell, DB (reprint author), Stanford Univ, Dept Environm Earth Syst Sci, Stanford, CA 94305 USA.&amp;#xD;dlobell@stanford.edu&lt;/auth-address&gt;&lt;rec-number&gt;450&lt;/rec-number&gt;&lt;last-updated-date format="utc"&gt;1536791088&lt;/last-updated-date&gt;&lt;accession-num&gt;WOS:000293222400058&lt;/accession-num&gt;&lt;electronic-resource-num&gt;10.1126/science.1204531&lt;/electronic-resource-num&gt;&lt;volume&gt;333&lt;/volume&gt;&lt;/record&gt;&lt;/Cite&gt;&lt;/EndNote&gt;</w:instrText>
      </w:r>
      <w:r w:rsidR="004C765B">
        <w:fldChar w:fldCharType="separate"/>
      </w:r>
      <w:r w:rsidR="004C765B">
        <w:rPr>
          <w:noProof/>
        </w:rPr>
        <w:t>(Lobell et al., 2011)</w:t>
      </w:r>
      <w:r w:rsidR="004C765B">
        <w:fldChar w:fldCharType="end"/>
      </w:r>
      <w:r w:rsidR="00852E74">
        <w:t>. T</w:t>
      </w:r>
      <w:r w:rsidR="004949C4">
        <w:t>he increasing global temperature trend suggests a warming</w:t>
      </w:r>
      <w:r w:rsidR="00057B63">
        <w:t xml:space="preserve"> </w:t>
      </w:r>
      <w:r w:rsidR="00421C59">
        <w:t xml:space="preserve">of </w:t>
      </w:r>
      <w:r w:rsidR="00057B63">
        <w:t xml:space="preserve">up to 2°C by mid-century </w:t>
      </w:r>
      <w:r w:rsidR="00057B63">
        <w:fldChar w:fldCharType="begin"/>
      </w:r>
      <w:r w:rsidR="00057B63">
        <w:instrText xml:space="preserve"> ADDIN EN.CITE &lt;EndNote&gt;&lt;Cite&gt;&lt;Author&gt;IPCC&lt;/Author&gt;&lt;Year&gt;2013&lt;/Year&gt;&lt;IDText&gt;Climate Change 2013: The Physical Science Basis. Contribution of Working Group I to the Fifth Assessment Report of the Intergovernmental Panel on Climate Change&lt;/IDText&gt;&lt;DisplayText&gt;(IPCC, 2013)&lt;/DisplayText&gt;&lt;record&gt;&lt;contributors&gt;&lt;tertiary-authors&gt;&lt;author&gt;Cambridge University Press&lt;/author&gt;&lt;/tertiary-authors&gt;&lt;/contributors&gt;&lt;urls&gt;&lt;related-urls&gt;&lt;url&gt;http://www.ipcc.ch/report/ar5/wg1/&lt;/url&gt;&lt;/related-urls&gt;&lt;/urls&gt;&lt;titles&gt;&lt;title&gt;Climate Change 2013: The Physical Science Basis. Contribution of Working Group I to the Fifth Assessment Report of the Intergovernmental Panel on Climate Change&lt;/title&gt;&lt;/titles&gt;&lt;pages&gt;1535&lt;/pages&gt;&lt;contributors&gt;&lt;authors&gt;&lt;author&gt;IPCC,&lt;/author&gt;&lt;/authors&gt;&lt;/contributors&gt;&lt;added-date format="utc"&gt;1462391686&lt;/added-date&gt;&lt;pub-location&gt;Cambridge, United Kingdom and New York, NY, USA&lt;/pub-location&gt;&lt;ref-type name="Report"&gt;27&lt;/ref-type&gt;&lt;dates&gt;&lt;year&gt;2013&lt;/year&gt;&lt;/dates&gt;&lt;rec-number&gt;223&lt;/rec-number&gt;&lt;last-updated-date format="utc"&gt;1523675703&lt;/last-updated-date&gt;&lt;contribut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contributors&gt;&lt;electronic-resource-num&gt;10.1017/CBO9781107415324&lt;/electronic-resource-num&gt;&lt;/record&gt;&lt;/Cite&gt;&lt;/EndNote&gt;</w:instrText>
      </w:r>
      <w:r w:rsidR="00057B63">
        <w:fldChar w:fldCharType="separate"/>
      </w:r>
      <w:r w:rsidR="00057B63">
        <w:rPr>
          <w:noProof/>
        </w:rPr>
        <w:t>(IPCC, 2013)</w:t>
      </w:r>
      <w:r w:rsidR="00057B63">
        <w:fldChar w:fldCharType="end"/>
      </w:r>
      <w:r w:rsidR="00057B63">
        <w:t xml:space="preserve">, </w:t>
      </w:r>
      <w:r w:rsidR="00421C59">
        <w:t>and global wheat production is</w:t>
      </w:r>
      <w:r w:rsidR="00057B63">
        <w:t xml:space="preserve"> estimated to </w:t>
      </w:r>
      <w:r w:rsidR="00421C59">
        <w:t>decrease</w:t>
      </w:r>
      <w:r w:rsidR="00057B63">
        <w:t xml:space="preserve"> by 6% per </w:t>
      </w:r>
      <w:r w:rsidR="00D77193">
        <w:t>1</w:t>
      </w:r>
      <w:r w:rsidR="00057B63">
        <w:t>°C increase</w:t>
      </w:r>
      <w:r w:rsidR="00B42E7A">
        <w:t xml:space="preserve"> if no adaptation strategies are applied</w:t>
      </w:r>
      <w:r w:rsidR="003C3AB9">
        <w:t xml:space="preserve"> </w: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 </w:instrTex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DATA </w:instrText>
      </w:r>
      <w:r w:rsidR="003C3AB9">
        <w:fldChar w:fldCharType="end"/>
      </w:r>
      <w:r w:rsidR="003C3AB9">
        <w:fldChar w:fldCharType="separate"/>
      </w:r>
      <w:r w:rsidR="003C3AB9">
        <w:rPr>
          <w:noProof/>
        </w:rPr>
        <w:t>(Asseng et al., 2015)</w:t>
      </w:r>
      <w:r w:rsidR="003C3AB9">
        <w:fldChar w:fldCharType="end"/>
      </w:r>
      <w:r w:rsidR="00057B63">
        <w:t>.</w:t>
      </w:r>
      <w:r w:rsidR="00AA60B0">
        <w:t xml:space="preserve"> </w:t>
      </w:r>
      <w:r w:rsidR="0041206A">
        <w:t xml:space="preserve">Additionally, heat waves are expected to become more frequent in the future </w:t>
      </w:r>
      <w:r w:rsidR="0041206A">
        <w:fldChar w:fldCharType="begin">
          <w:fldData xml:space="preserve">PEVuZE5vdGU+PENpdGU+PEF1dGhvcj5TZW1lbm92PC9BdXRob3I+PFllYXI+MjAxMTwvWWVhcj48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</w:fldData>
        </w:fldChar>
      </w:r>
      <w:r w:rsidR="0041206A">
        <w:instrText xml:space="preserve"> ADDIN EN.CITE </w:instrText>
      </w:r>
      <w:r w:rsidR="0041206A">
        <w:fldChar w:fldCharType="begin">
          <w:fldData xml:space="preserve">PEVuZE5vdGU+PENpdGU+PEF1dGhvcj5TZW1lbm92PC9BdXRob3I+PFllYXI+MjAxMTwvWWVhcj48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</w:fldData>
        </w:fldChar>
      </w:r>
      <w:r w:rsidR="0041206A">
        <w:instrText xml:space="preserve"> ADDIN EN.CITE.DATA </w:instrText>
      </w:r>
      <w:r w:rsidR="0041206A">
        <w:fldChar w:fldCharType="end"/>
      </w:r>
      <w:r w:rsidR="0041206A">
        <w:fldChar w:fldCharType="separate"/>
      </w:r>
      <w:r w:rsidR="0041206A">
        <w:rPr>
          <w:noProof/>
        </w:rPr>
        <w:t>(Semenov and Shewry, 2011; Trnka et al., 2014)</w:t>
      </w:r>
      <w:r w:rsidR="0041206A">
        <w:fldChar w:fldCharType="end"/>
      </w:r>
      <w:r w:rsidR="0041206A">
        <w:t>, which may increase the likelihood of extreme O</w:t>
      </w:r>
      <w:r w:rsidR="0041206A">
        <w:rPr>
          <w:vertAlign w:val="subscript"/>
        </w:rPr>
        <w:t>3</w:t>
      </w:r>
      <w:r w:rsidR="0041206A">
        <w:t xml:space="preserve"> concentration events </w:t>
      </w:r>
      <w:r w:rsidR="0041206A">
        <w:fldChar w:fldCharType="begin">
          <w:fldData xml:space="preserve">PEVuZE5vdGU+PENpdGU+PEF1dGhvcj5Ib3U8L0F1dGhvcj48WWVhcj4yMDE2PC9ZZWFyPjxJRFRl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</w:fldData>
        </w:fldChar>
      </w:r>
      <w:r w:rsidR="0041206A">
        <w:instrText xml:space="preserve"> ADDIN EN.CITE </w:instrText>
      </w:r>
      <w:r w:rsidR="0041206A">
        <w:fldChar w:fldCharType="begin">
          <w:fldData xml:space="preserve">PEVuZE5vdGU+PENpdGU+PEF1dGhvcj5Ib3U8L0F1dGhvcj48WWVhcj4yMDE2PC9ZZWFyPjxJRFRl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</w:fldData>
        </w:fldChar>
      </w:r>
      <w:r w:rsidR="0041206A">
        <w:instrText xml:space="preserve"> ADDIN EN.CITE.DATA </w:instrText>
      </w:r>
      <w:r w:rsidR="0041206A">
        <w:fldChar w:fldCharType="end"/>
      </w:r>
      <w:r w:rsidR="0041206A">
        <w:fldChar w:fldCharType="separate"/>
      </w:r>
      <w:r w:rsidR="0041206A">
        <w:rPr>
          <w:noProof/>
        </w:rPr>
        <w:t>(Hou and Wu, 2016)</w:t>
      </w:r>
      <w:r w:rsidR="0041206A">
        <w:fldChar w:fldCharType="end"/>
      </w:r>
      <w:r w:rsidR="0041206A">
        <w:t xml:space="preserve">. </w:t>
      </w:r>
      <w:r w:rsidR="00AA60B0">
        <w:t>In Mexico, warming trends in Obregon, Sonora and Toluca, Mexico State have resulted in wheat yield declines of 2</w:t>
      </w:r>
      <w:r w:rsidR="0019383D">
        <w:t>%</w:t>
      </w:r>
      <w:r w:rsidR="00AA60B0">
        <w:t xml:space="preserve"> to 3% per decade from 1980 to 2010</w:t>
      </w:r>
      <w:r w:rsidR="003C3AB9">
        <w:t xml:space="preserve"> </w: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 </w:instrTex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DATA </w:instrText>
      </w:r>
      <w:r w:rsidR="003C3AB9">
        <w:fldChar w:fldCharType="end"/>
      </w:r>
      <w:r w:rsidR="003C3AB9">
        <w:fldChar w:fldCharType="separate"/>
      </w:r>
      <w:r w:rsidR="003C3AB9">
        <w:rPr>
          <w:noProof/>
        </w:rPr>
        <w:t>(Asseng et al., 2015)</w:t>
      </w:r>
      <w:r w:rsidR="003C3AB9">
        <w:fldChar w:fldCharType="end"/>
      </w:r>
      <w:r w:rsidR="00AA60B0">
        <w:t>.</w:t>
      </w:r>
      <w:r w:rsidR="00782430">
        <w:t xml:space="preserve"> </w:t>
      </w:r>
      <w:r w:rsidR="00414C3E">
        <w:t>Hernandez-Ochoa et al.</w:t>
      </w:r>
      <w:r w:rsidR="00721C7A">
        <w:t xml:space="preserve"> </w:t>
      </w:r>
      <w:r w:rsidR="00721C7A">
        <w:fldChar w:fldCharType="begin"/>
      </w:r>
      <w:r w:rsidR="00721C7A">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fldChar w:fldCharType="separate"/>
      </w:r>
      <w:r w:rsidR="00721C7A">
        <w:rPr>
          <w:noProof/>
        </w:rPr>
        <w:t>(2018)</w:t>
      </w:r>
      <w:r w:rsidR="00721C7A">
        <w:fldChar w:fldCharType="end"/>
      </w:r>
      <w:r w:rsidR="00414C3E">
        <w:t xml:space="preserve"> simulated the impact of climate change on wheat production in Mexico using five Global Climate Models (GCMs) under two RCPs, 4.5 and 8.5, with two wheat crop models</w:t>
      </w:r>
      <w:r w:rsidR="003A686D">
        <w:t xml:space="preserve">, </w:t>
      </w:r>
      <w:r w:rsidR="00414C3E">
        <w:t>DSSAT-CROPSIM and DSSAT-NWheat</w:t>
      </w:r>
      <w:r w:rsidR="003A686D">
        <w:t>,</w:t>
      </w:r>
      <w:r w:rsidR="005B2ACC">
        <w:t xml:space="preserve"> and projected that national wheat production is expected to decline </w:t>
      </w:r>
      <w:r w:rsidR="00172A99">
        <w:t xml:space="preserve">by </w:t>
      </w:r>
      <w:r w:rsidR="005B2ACC">
        <w:t>7.2% for RCP 8.5 by mid-century</w:t>
      </w:r>
      <w:r w:rsidR="00414C3E">
        <w:t>.</w:t>
      </w:r>
    </w:p>
    <w:p w14:paraId="42A636B6" w14:textId="0B032897" w:rsidR="008248FF" w:rsidRPr="00532591" w:rsidRDefault="00264CFA" w:rsidP="00782430">
      <w:pPr>
        <w:spacing w:line="480" w:lineRule="auto"/>
        <w:ind w:firstLine="720"/>
      </w:pPr>
      <w:r>
        <w:lastRenderedPageBreak/>
        <w:t xml:space="preserve">The </w:t>
      </w:r>
      <w:r w:rsidR="00532591">
        <w:t>aim</w:t>
      </w:r>
      <w:r>
        <w:t xml:space="preserve"> of this study is to determine the impact of O</w:t>
      </w:r>
      <w:r>
        <w:rPr>
          <w:vertAlign w:val="subscript"/>
        </w:rPr>
        <w:t>3</w:t>
      </w:r>
      <w:r>
        <w:t>, in addition to climate change, on wheat production in Mexico using five GCMs</w:t>
      </w:r>
      <w:r w:rsidR="005E7E37">
        <w:t xml:space="preserve"> under</w:t>
      </w:r>
      <w:r>
        <w:t xml:space="preserve"> the highest emissions scenario, RCP 8.5, </w:t>
      </w:r>
      <w:r w:rsidR="005E7E37">
        <w:t>paired with two O</w:t>
      </w:r>
      <w:r w:rsidR="005E7E37">
        <w:rPr>
          <w:vertAlign w:val="subscript"/>
        </w:rPr>
        <w:t>3</w:t>
      </w:r>
      <w:r w:rsidR="005E7E37">
        <w:t xml:space="preserve"> emissions scenarios </w:t>
      </w:r>
      <w:r>
        <w:t>using the Decision Support System for Agrotechnology Transfer (DSSAT) O</w:t>
      </w:r>
      <w:r>
        <w:rPr>
          <w:vertAlign w:val="subscript"/>
        </w:rPr>
        <w:t>3</w:t>
      </w:r>
      <w:r>
        <w:t>-modified wheat model, DSSAT-NWheat v.4.6.1.01. DSSAT is a crop</w:t>
      </w:r>
      <w:r w:rsidR="00DB0739">
        <w:t xml:space="preserve"> </w:t>
      </w:r>
      <w:r>
        <w:t>modeling platform that</w:t>
      </w:r>
      <w:r w:rsidR="005E7E37">
        <w:t xml:space="preserve"> provides software that facilitates evaluation and application of crop models for various objectives </w:t>
      </w:r>
      <w:r w:rsidR="005E7E37">
        <w:fldChar w:fldCharType="begin">
          <w:fldData xml:space="preserve">PEVuZE5vdGU+PENpdGU+PEF1dGhvcj5Kb25lczwvQXV0aG9yPjxZZWFyPjIwMDM8L1llYXI+PElE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</w:fldData>
        </w:fldChar>
      </w:r>
      <w:r w:rsidR="005E7E37">
        <w:instrText xml:space="preserve"> ADDIN EN.CITE </w:instrText>
      </w:r>
      <w:r w:rsidR="005E7E37">
        <w:fldChar w:fldCharType="begin">
          <w:fldData xml:space="preserve">PEVuZE5vdGU+PENpdGU+PEF1dGhvcj5Kb25lczwvQXV0aG9yPjxZZWFyPjIwMDM8L1llYXI+PElE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</w:fldData>
        </w:fldChar>
      </w:r>
      <w:r w:rsidR="005E7E37">
        <w:instrText xml:space="preserve"> ADDIN EN.CITE.DATA </w:instrText>
      </w:r>
      <w:r w:rsidR="005E7E37">
        <w:fldChar w:fldCharType="end"/>
      </w:r>
      <w:r w:rsidR="005E7E37">
        <w:fldChar w:fldCharType="separate"/>
      </w:r>
      <w:r w:rsidR="005E7E37">
        <w:rPr>
          <w:noProof/>
        </w:rPr>
        <w:t>(Jones et al., 2003)</w:t>
      </w:r>
      <w:r w:rsidR="005E7E37">
        <w:fldChar w:fldCharType="end"/>
      </w:r>
      <w:r w:rsidR="005E7E37">
        <w:t xml:space="preserve">. DSSAT-NWheat is a well-known and widely used model that was </w:t>
      </w:r>
      <w:r w:rsidR="00893CAC">
        <w:t xml:space="preserve">originally </w:t>
      </w:r>
      <w:r w:rsidR="005E7E37">
        <w:t xml:space="preserve">derived and validated as part of the </w:t>
      </w:r>
      <w:r w:rsidR="00893CAC">
        <w:t>Agricultural Production Systems Simulator (</w:t>
      </w:r>
      <w:r w:rsidR="005E7E37">
        <w:t>APSIM</w:t>
      </w:r>
      <w:r w:rsidR="00893CAC">
        <w:t>)</w:t>
      </w:r>
      <w:r w:rsidR="005E7E37">
        <w:t xml:space="preserve"> framework</w:t>
      </w:r>
      <w:r w:rsidR="00893CAC">
        <w:t xml:space="preserve"> </w:t>
      </w:r>
      <w:r w:rsidR="00893CAC">
        <w:fldChar w:fldCharType="begin">
          <w:fldData xml:space="preserve">PEVuZE5vdGU+PENpdGU+PEF1dGhvcj5Bc3Nlbmc8L0F1dGhvcj48WWVhcj4yMDAwPC9ZZWFyPjxJ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</w:fldData>
        </w:fldChar>
      </w:r>
      <w:r w:rsidR="00893CAC">
        <w:instrText xml:space="preserve"> ADDIN EN.CITE </w:instrText>
      </w:r>
      <w:r w:rsidR="00893CAC">
        <w:fldChar w:fldCharType="begin">
          <w:fldData xml:space="preserve">PEVuZE5vdGU+PENpdGU+PEF1dGhvcj5Bc3Nlbmc8L0F1dGhvcj48WWVhcj4yMDAwPC9ZZWFyPjxJ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</w:fldData>
        </w:fldChar>
      </w:r>
      <w:r w:rsidR="00893CAC">
        <w:instrText xml:space="preserve"> ADDIN EN.CITE.DATA </w:instrText>
      </w:r>
      <w:r w:rsidR="00893CAC">
        <w:fldChar w:fldCharType="end"/>
      </w:r>
      <w:r w:rsidR="00893CAC">
        <w:fldChar w:fldCharType="separate"/>
      </w:r>
      <w:r w:rsidR="00893CAC">
        <w:rPr>
          <w:noProof/>
        </w:rPr>
        <w:t>(Asseng et al., 2004; Asseng et al., 1998; Asseng et al., 2000)</w:t>
      </w:r>
      <w:r w:rsidR="00893CAC">
        <w:fldChar w:fldCharType="end"/>
      </w:r>
      <w:r w:rsidR="00893CAC">
        <w:t xml:space="preserve">. NWheat has also been validated with controlled field experiments and various agronomic treatments at many global locations </w:t>
      </w:r>
      <w:r w:rsidR="00893CAC">
        <w:fldChar w:fldCharType="begin">
          <w:fldData xml:space="preserve">PEVuZE5vdGU+PENpdGU+PEF1dGhvcj5MaXU8L0F1dGhvcj48WWVhcj4yMDE2PC9ZZWFyPjxJRFRl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</w:fldData>
        </w:fldChar>
      </w:r>
      <w:r w:rsidR="00893CAC">
        <w:instrText xml:space="preserve"> ADDIN EN.CITE </w:instrText>
      </w:r>
      <w:r w:rsidR="00893CAC">
        <w:fldChar w:fldCharType="begin">
          <w:fldData xml:space="preserve">PEVuZE5vdGU+PENpdGU+PEF1dGhvcj5MaXU8L0F1dGhvcj48WWVhcj4yMDE2PC9ZZWFyPjxJRFRl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</w:fldData>
        </w:fldChar>
      </w:r>
      <w:r w:rsidR="00893CAC">
        <w:instrText xml:space="preserve"> ADDIN EN.CITE.DATA </w:instrText>
      </w:r>
      <w:r w:rsidR="00893CAC">
        <w:fldChar w:fldCharType="end"/>
      </w:r>
      <w:r w:rsidR="00893CAC">
        <w:fldChar w:fldCharType="separate"/>
      </w:r>
      <w:r w:rsidR="00893CAC">
        <w:rPr>
          <w:noProof/>
        </w:rPr>
        <w:t>(Kassie et al., 2016; Liu et al., 2016)</w:t>
      </w:r>
      <w:r w:rsidR="00893CAC">
        <w:fldChar w:fldCharType="end"/>
      </w:r>
      <w:r w:rsidR="00893CAC">
        <w:t>.</w:t>
      </w:r>
      <w:r w:rsidR="00532591">
        <w:t xml:space="preserve"> Recently, NWheat was modified with an O</w:t>
      </w:r>
      <w:r w:rsidR="00532591">
        <w:rPr>
          <w:vertAlign w:val="subscript"/>
        </w:rPr>
        <w:t>3</w:t>
      </w:r>
      <w:r w:rsidR="00532591">
        <w:t xml:space="preserve"> </w:t>
      </w:r>
      <w:r w:rsidR="00A132EC">
        <w:t xml:space="preserve">impact </w:t>
      </w:r>
      <w:r w:rsidR="00532591">
        <w:t>subroutine that accounts for photosynthetic reduction and accelerated leaf senescence associated with O</w:t>
      </w:r>
      <w:r w:rsidR="00532591">
        <w:rPr>
          <w:vertAlign w:val="subscript"/>
        </w:rPr>
        <w:t>3</w:t>
      </w:r>
      <w:r w:rsidR="00532591">
        <w:t xml:space="preserve"> stress</w:t>
      </w:r>
      <w:r w:rsidR="00772744">
        <w:t xml:space="preserve"> </w:t>
      </w:r>
      <w:r w:rsidR="00772744">
        <w:fldChar w:fldCharType="begin"/>
      </w:r>
      <w:r w:rsidR="00772744">
        <w:instrText xml:space="preserve"> ADDIN EN.CITE &lt;EndNote&gt;&lt;Cite&gt;&lt;Author&gt;Guarin&lt;/Author&gt;&lt;Year&gt;2018&lt;/Year&gt;&lt;IDText&gt;Modeling the effects of tropospheric ozone on wheat growth and yield&lt;/IDText&gt;&lt;DisplayText&gt;(Guarin et al., 2018)&lt;/DisplayText&gt;&lt;record&gt;&lt;titles&gt;&lt;title&gt;Modeling the effects of tropospheric ozone on wheat growth and yield&lt;/title&gt;&lt;secondary-title&gt;European Journal of Agronomy&lt;/secondary-title&gt;&lt;/titles&gt;&lt;contributors&gt;&lt;authors&gt;&lt;author&gt;Guarin, J.R.&lt;/author&gt;&lt;author&gt;Kassie, B.&lt;/author&gt;&lt;author&gt;Mashaheet, A.M.&lt;/author&gt;&lt;author&gt;Burkey, K.&lt;/author&gt;&lt;author&gt;Asseng, S.&lt;/author&gt;&lt;/authors&gt;&lt;/contributors&gt;&lt;added-date format="utc"&gt;1541529752&lt;/added-date&gt;&lt;ref-type name="Journal Article"&gt;17&lt;/ref-type&gt;&lt;dates&gt;&lt;year&gt;2018&lt;/year&gt;&lt;/dates&gt;&lt;rec-number&gt;680&lt;/rec-number&gt;&lt;last-updated-date format="utc"&gt;1541529851&lt;/last-updated-date&gt;&lt;volume&gt;(Under Review)&lt;/volume&gt;&lt;/record&gt;&lt;/Cite&gt;&lt;/EndNote&gt;</w:instrText>
      </w:r>
      <w:r w:rsidR="00772744">
        <w:fldChar w:fldCharType="separate"/>
      </w:r>
      <w:r w:rsidR="00772744">
        <w:rPr>
          <w:noProof/>
        </w:rPr>
        <w:t>(Guarin et al., 2018)</w:t>
      </w:r>
      <w:r w:rsidR="00772744">
        <w:fldChar w:fldCharType="end"/>
      </w:r>
      <w:r w:rsidR="00532591">
        <w:t>.</w:t>
      </w:r>
      <w:r w:rsidR="00A132EC">
        <w:t xml:space="preserve"> Building on the study</w:t>
      </w:r>
      <w:r w:rsidR="00620842">
        <w:t xml:space="preserve"> </w:t>
      </w:r>
      <w:r w:rsidR="00A132EC">
        <w:t>by Hernandez-Ochoa et al.</w:t>
      </w:r>
      <w:r w:rsidR="00721C7A">
        <w:t xml:space="preserve"> </w:t>
      </w:r>
      <w:r w:rsidR="00721C7A">
        <w:fldChar w:fldCharType="begin"/>
      </w:r>
      <w:r w:rsidR="00721C7A">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fldChar w:fldCharType="separate"/>
      </w:r>
      <w:r w:rsidR="00721C7A">
        <w:rPr>
          <w:noProof/>
        </w:rPr>
        <w:t>(2018)</w:t>
      </w:r>
      <w:r w:rsidR="00721C7A">
        <w:fldChar w:fldCharType="end"/>
      </w:r>
      <w:r w:rsidR="00A132EC">
        <w:t>,</w:t>
      </w:r>
      <w:r w:rsidR="00620842">
        <w:t xml:space="preserve"> </w:t>
      </w:r>
      <w:r w:rsidR="00A132EC">
        <w:t>we extend the climate change impact assessment by including the impact of O</w:t>
      </w:r>
      <w:r w:rsidR="00A132EC">
        <w:rPr>
          <w:vertAlign w:val="subscript"/>
        </w:rPr>
        <w:t>3</w:t>
      </w:r>
      <w:r w:rsidR="00A132EC">
        <w:t xml:space="preserve"> stress on wheat production in Mexico.</w:t>
      </w:r>
    </w:p>
    <w:p w14:paraId="7D46061E" w14:textId="77777777" w:rsidR="008248FF" w:rsidRPr="006B1008" w:rsidRDefault="008248FF" w:rsidP="006B1008">
      <w:pPr>
        <w:spacing w:line="480" w:lineRule="auto"/>
        <w:ind w:firstLine="720"/>
      </w:pPr>
    </w:p>
    <w:p w14:paraId="3502F311" w14:textId="59E6752D" w:rsidR="00693A3D" w:rsidRDefault="00974831" w:rsidP="006B1008">
      <w:pPr>
        <w:spacing w:line="480" w:lineRule="auto"/>
        <w:rPr>
          <w:b/>
        </w:rPr>
      </w:pPr>
      <w:r>
        <w:rPr>
          <w:b/>
        </w:rPr>
        <w:t xml:space="preserve">2. </w:t>
      </w:r>
      <w:r w:rsidRPr="00974831">
        <w:rPr>
          <w:b/>
        </w:rPr>
        <w:t>Materials and Methods</w:t>
      </w:r>
    </w:p>
    <w:p w14:paraId="49CACF4A" w14:textId="018CD2F7" w:rsidR="00752F4C" w:rsidRDefault="00A117C1" w:rsidP="00A117C1">
      <w:pPr>
        <w:spacing w:line="480" w:lineRule="auto"/>
      </w:pPr>
      <w:r>
        <w:t xml:space="preserve">2.1 Mexico </w:t>
      </w:r>
      <w:r w:rsidR="006348C5">
        <w:t xml:space="preserve">wheat production </w:t>
      </w:r>
      <w:r>
        <w:t>representative locations</w:t>
      </w:r>
    </w:p>
    <w:p w14:paraId="75F63E5D" w14:textId="78AC6910" w:rsidR="009C0D8B" w:rsidRPr="003D32FB" w:rsidRDefault="00744B54" w:rsidP="009C0D8B">
      <w:pPr>
        <w:spacing w:line="480" w:lineRule="auto"/>
        <w:ind w:firstLine="720"/>
        <w:rPr>
          <w:color w:val="000000" w:themeColor="text1"/>
        </w:rPr>
      </w:pPr>
      <w:r>
        <w:t xml:space="preserve">Wheat production in Mexico was </w:t>
      </w:r>
      <w:r w:rsidR="00D50CB4">
        <w:t>simulated using 32 point-based re</w:t>
      </w:r>
      <w:r w:rsidR="00150214">
        <w:t>presentative</w:t>
      </w:r>
      <w:r w:rsidR="00D50CB4">
        <w:t xml:space="preserve"> locations</w:t>
      </w:r>
      <w:r w:rsidR="00A132EC">
        <w:t xml:space="preserve"> across major wheat</w:t>
      </w:r>
      <w:r w:rsidR="00DB0739">
        <w:t>-</w:t>
      </w:r>
      <w:r w:rsidR="00A132EC">
        <w:t>producing areas</w:t>
      </w:r>
      <w:r w:rsidR="00D50CB4">
        <w:t xml:space="preserve">. Locations were chosen based on observed five year (2010-2014) average yield levels that captured various environmental conditions for irrigated and rainfed wheat production </w:t>
      </w:r>
      <w:r w:rsidR="00D50CB4">
        <w:fldChar w:fldCharType="begin"/>
      </w:r>
      <w:r w:rsidR="008B2F56">
        <w:instrText xml:space="preserve"> ADDIN EN.CITE &lt;EndNote&gt;&lt;Cite&gt;&lt;Author&gt;SAGARPA&lt;/Author&gt;&lt;Year&gt;2016&lt;/Year&gt;&lt;IDText&gt;Anuario estadístico de la producción agrícola&lt;/IDText&gt;&lt;DisplayText&gt;(SAGARPA, 2016a)&lt;/DisplayText&gt;&lt;record&gt;&lt;titles&gt;&lt;title&gt;Anuario estadístico de la producción agrícola&lt;/title&gt;&lt;/titles&gt;&lt;contributors&gt;&lt;authors&gt;&lt;author&gt;SAGARPA&lt;/author&gt;&lt;/authors&gt;&lt;/contributors&gt;&lt;added-date format="utc"&gt;1536797233&lt;/added-date&gt;&lt;ref-type name="Generic"&gt;13&lt;/ref-type&gt;&lt;dates&gt;&lt;year&gt;2016&lt;/year&gt;&lt;/dates&gt;&lt;rec-number&gt;453&lt;/rec-number&gt;&lt;publisher&gt;Available at: http://infosiap.siap.gob.mx/aagricola_siap_gb/icultivo/index.jsp&lt;/publisher&gt;&lt;last-updated-date format="utc"&gt;1536801535&lt;/last-updated-date&gt;&lt;/record&gt;&lt;/Cite&gt;&lt;/EndNote&gt;</w:instrText>
      </w:r>
      <w:r w:rsidR="00D50CB4">
        <w:fldChar w:fldCharType="separate"/>
      </w:r>
      <w:r w:rsidR="008B2F56">
        <w:rPr>
          <w:noProof/>
        </w:rPr>
        <w:t>(SAGARPA, 2016a)</w:t>
      </w:r>
      <w:r w:rsidR="00D50CB4">
        <w:fldChar w:fldCharType="end"/>
      </w:r>
      <w:r w:rsidR="00D50CB4">
        <w:t xml:space="preserve">. </w:t>
      </w:r>
      <w:r w:rsidR="006348C5">
        <w:t xml:space="preserve">Many of the locations were in the </w:t>
      </w:r>
      <w:r w:rsidR="009356F9">
        <w:t>n</w:t>
      </w:r>
      <w:r w:rsidR="006348C5">
        <w:t>orthwestern states of Mexico</w:t>
      </w:r>
      <w:r w:rsidR="00296145">
        <w:t xml:space="preserve"> because of</w:t>
      </w:r>
      <w:r w:rsidR="00B164F2">
        <w:t xml:space="preserve"> the high</w:t>
      </w:r>
      <w:r w:rsidR="006348C5">
        <w:t xml:space="preserve"> </w:t>
      </w:r>
      <w:r w:rsidR="00601A1D">
        <w:t xml:space="preserve">volume of </w:t>
      </w:r>
      <w:r w:rsidR="006348C5">
        <w:t>wheat productio</w:t>
      </w:r>
      <w:r w:rsidR="00601A1D">
        <w:t>n</w:t>
      </w:r>
      <w:r w:rsidR="006348C5">
        <w:t xml:space="preserve"> </w:t>
      </w:r>
      <w:r w:rsidR="00B164F2">
        <w:t>in that area</w:t>
      </w:r>
      <w:r w:rsidR="00E77C58">
        <w:t xml:space="preserve">. Table 1 shows the </w:t>
      </w:r>
      <w:r w:rsidR="00E77C58">
        <w:lastRenderedPageBreak/>
        <w:t>soil texture</w:t>
      </w:r>
      <w:r w:rsidR="00692406">
        <w:t>,</w:t>
      </w:r>
      <w:r w:rsidR="00E77C58">
        <w:t xml:space="preserve"> temperature</w:t>
      </w:r>
      <w:r w:rsidR="00692406">
        <w:t>,</w:t>
      </w:r>
      <w:r w:rsidR="00E77C58">
        <w:t xml:space="preserve"> and</w:t>
      </w:r>
      <w:r w:rsidR="00692406">
        <w:t xml:space="preserve"> </w:t>
      </w:r>
      <w:r w:rsidR="00E77C58">
        <w:t>rainfall for both winter and summer wheat</w:t>
      </w:r>
      <w:r w:rsidR="00DB0739">
        <w:t>-</w:t>
      </w:r>
      <w:r w:rsidR="00D042CC">
        <w:t>growing seasons</w:t>
      </w:r>
      <w:r w:rsidR="00E77C58">
        <w:t xml:space="preserve"> at the 32 re</w:t>
      </w:r>
      <w:r w:rsidR="00150214">
        <w:t>presentative</w:t>
      </w:r>
      <w:r w:rsidR="00E77C58">
        <w:t xml:space="preserve"> locations.</w:t>
      </w:r>
      <w:r w:rsidR="004531B2">
        <w:t xml:space="preserve"> </w:t>
      </w:r>
      <w:r w:rsidR="004531B2">
        <w:rPr>
          <w:color w:val="000000" w:themeColor="text1"/>
        </w:rPr>
        <w:t>S</w:t>
      </w:r>
      <w:r w:rsidR="004531B2" w:rsidRPr="004531B2">
        <w:rPr>
          <w:color w:val="000000" w:themeColor="text1"/>
        </w:rPr>
        <w:t xml:space="preserve">oil data was based on the </w:t>
      </w:r>
      <w:r w:rsidR="004531B2" w:rsidRPr="00DE5C5C">
        <w:rPr>
          <w:color w:val="000000" w:themeColor="text1"/>
        </w:rPr>
        <w:t xml:space="preserve">HC27 global soil </w:t>
      </w:r>
      <w:r w:rsidR="00DE5C5C">
        <w:rPr>
          <w:color w:val="000000" w:themeColor="text1"/>
        </w:rPr>
        <w:t xml:space="preserve">profile </w:t>
      </w:r>
      <w:r w:rsidR="004531B2" w:rsidRPr="00DE5C5C">
        <w:rPr>
          <w:color w:val="000000" w:themeColor="text1"/>
        </w:rPr>
        <w:t>distribution map</w:t>
      </w:r>
      <w:r w:rsidR="004531B2" w:rsidRPr="004531B2">
        <w:rPr>
          <w:color w:val="000000" w:themeColor="text1"/>
        </w:rPr>
        <w:t xml:space="preserve"> </w:t>
      </w:r>
      <w:r w:rsidR="00DE5C5C">
        <w:rPr>
          <w:color w:val="000000" w:themeColor="text1"/>
        </w:rPr>
        <w:t xml:space="preserve">from Koo and Dimes </w:t>
      </w:r>
      <w:r w:rsidR="00DE5C5C">
        <w:rPr>
          <w:color w:val="000000" w:themeColor="text1"/>
        </w:rPr>
        <w:fldChar w:fldCharType="begin"/>
      </w:r>
      <w:r w:rsidR="00DE5C5C">
        <w:rPr>
          <w:color w:val="000000" w:themeColor="text1"/>
        </w:rPr>
        <w:instrText xml:space="preserve"> ADDIN EN.CITE &lt;EndNote&gt;&lt;Cite ExcludeAuth="1"&gt;&lt;Author&gt;Koo&lt;/Author&gt;&lt;Year&gt;2010&lt;/Year&gt;&lt;IDText&gt;HC27: Generic/Prototypical Soil Profiles&lt;/IDText&gt;&lt;DisplayText&gt;(2010)&lt;/DisplayText&gt;&lt;record&gt;&lt;titles&gt;&lt;title&gt;HC27: Generic/Prototypical Soil Profiles&lt;/title&gt;&lt;/titles&gt;&lt;contributors&gt;&lt;authors&gt;&lt;author&gt;Koo, J.&lt;/author&gt;&lt;author&gt;Dimes, J.&lt;/author&gt;&lt;/authors&gt;&lt;/contributors&gt;&lt;added-date format="utc"&gt;1536797234&lt;/added-date&gt;&lt;pub-location&gt;Washington, DC., and University of Minnesota, St. Paul, MN. Available online at http://harvestchoice.org/node/2239.&lt;/pub-location&gt;&lt;ref-type name="Web Page"&gt;12&lt;/ref-type&gt;&lt;dates&gt;&lt;year&gt;2010&lt;/year&gt;&lt;/dates&gt;&lt;rec-number&gt;516&lt;/rec-number&gt;&lt;publisher&gt;International Food Policy Research Institute&lt;/publisher&gt;&lt;last-updated-date format="utc"&gt;1536797234&lt;/last-updated-date&gt;&lt;/record&gt;&lt;/Cite&gt;&lt;/EndNote&gt;</w:instrText>
      </w:r>
      <w:r w:rsidR="00DE5C5C">
        <w:rPr>
          <w:color w:val="000000" w:themeColor="text1"/>
        </w:rPr>
        <w:fldChar w:fldCharType="separate"/>
      </w:r>
      <w:r w:rsidR="00DE5C5C">
        <w:rPr>
          <w:noProof/>
          <w:color w:val="000000" w:themeColor="text1"/>
        </w:rPr>
        <w:t>(2010)</w:t>
      </w:r>
      <w:r w:rsidR="00DE5C5C">
        <w:rPr>
          <w:color w:val="000000" w:themeColor="text1"/>
        </w:rPr>
        <w:fldChar w:fldCharType="end"/>
      </w:r>
      <w:r w:rsidR="00DE5C5C">
        <w:rPr>
          <w:color w:val="000000" w:themeColor="text1"/>
        </w:rPr>
        <w:t xml:space="preserve"> </w:t>
      </w:r>
      <w:r w:rsidR="00062165">
        <w:rPr>
          <w:color w:val="000000" w:themeColor="text1"/>
        </w:rPr>
        <w:t>and</w:t>
      </w:r>
      <w:r w:rsidR="00DE5C5C">
        <w:rPr>
          <w:color w:val="000000" w:themeColor="text1"/>
        </w:rPr>
        <w:t xml:space="preserve"> was </w:t>
      </w:r>
      <w:r w:rsidR="004531B2" w:rsidRPr="004531B2">
        <w:rPr>
          <w:color w:val="000000" w:themeColor="text1"/>
        </w:rPr>
        <w:t>derived from the combination of three major texture types (clay, loam, sand), organic carbon levels (high, medium, low), and depths (shallow, medium, deep)</w:t>
      </w:r>
      <w:r w:rsidR="00721C7A">
        <w:rPr>
          <w:color w:val="000000" w:themeColor="text1"/>
        </w:rPr>
        <w:t xml:space="preserve"> </w:t>
      </w:r>
      <w:r w:rsidR="00721C7A">
        <w:rPr>
          <w:color w:val="000000" w:themeColor="text1"/>
        </w:rPr>
        <w:fldChar w:fldCharType="begin"/>
      </w:r>
      <w:r w:rsidR="00721C7A">
        <w:rPr>
          <w:color w:val="000000" w:themeColor="text1"/>
        </w:rPr>
        <w:instrText xml:space="preserve"> ADDIN EN.CITE &lt;EndNote&gt;&lt;Cite&gt;&lt;Author&gt;Hernandez-Ochoa&lt;/Author&gt;&lt;Year&gt;2018&lt;/Year&gt;&lt;IDText&gt;Climate change impact on Mexico wheat production&lt;/IDText&gt;&lt;DisplayText&gt;(Hernandez-Ochoa et al., 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rPr>
          <w:color w:val="000000" w:themeColor="text1"/>
        </w:rPr>
        <w:fldChar w:fldCharType="separate"/>
      </w:r>
      <w:r w:rsidR="00721C7A">
        <w:rPr>
          <w:noProof/>
          <w:color w:val="000000" w:themeColor="text1"/>
        </w:rPr>
        <w:t>(Hernandez-Ochoa et al., 2018)</w:t>
      </w:r>
      <w:r w:rsidR="00721C7A">
        <w:rPr>
          <w:color w:val="000000" w:themeColor="text1"/>
        </w:rPr>
        <w:fldChar w:fldCharType="end"/>
      </w:r>
      <w:r w:rsidR="004531B2" w:rsidRPr="004531B2">
        <w:rPr>
          <w:color w:val="000000" w:themeColor="text1"/>
        </w:rPr>
        <w:t>. Most</w:t>
      </w:r>
      <w:r w:rsidR="004531B2" w:rsidRPr="00210B5A">
        <w:rPr>
          <w:color w:val="000000" w:themeColor="text1"/>
        </w:rPr>
        <w:t xml:space="preserve"> soils for the 32 </w:t>
      </w:r>
      <w:r w:rsidR="00150214">
        <w:rPr>
          <w:color w:val="000000" w:themeColor="text1"/>
        </w:rPr>
        <w:t>representative</w:t>
      </w:r>
      <w:r w:rsidR="004531B2" w:rsidRPr="00210B5A">
        <w:rPr>
          <w:color w:val="000000" w:themeColor="text1"/>
        </w:rPr>
        <w:t xml:space="preserve"> locations were considered loamy and clay soils, with variable organic carbon content and depth.</w:t>
      </w:r>
    </w:p>
    <w:p w14:paraId="2A7AB8D8" w14:textId="4CEE7302" w:rsidR="003D32FB" w:rsidRDefault="003D32FB" w:rsidP="003D32FB">
      <w:pPr>
        <w:pStyle w:val="Caption"/>
        <w:keepNext/>
      </w:pPr>
      <w:r w:rsidRPr="003A4878">
        <w:rPr>
          <w:b/>
          <w:i w:val="0"/>
          <w:color w:val="auto"/>
        </w:rPr>
        <w:t xml:space="preserve">Table </w:t>
      </w:r>
      <w:r w:rsidRPr="003A4878">
        <w:rPr>
          <w:b/>
          <w:i w:val="0"/>
          <w:color w:val="auto"/>
        </w:rPr>
        <w:fldChar w:fldCharType="begin"/>
      </w:r>
      <w:r w:rsidRPr="003A4878">
        <w:rPr>
          <w:b/>
          <w:i w:val="0"/>
          <w:color w:val="auto"/>
        </w:rPr>
        <w:instrText xml:space="preserve"> SEQ Table \* ARABIC </w:instrText>
      </w:r>
      <w:r w:rsidRPr="003A4878">
        <w:rPr>
          <w:b/>
          <w:i w:val="0"/>
          <w:color w:val="auto"/>
        </w:rPr>
        <w:fldChar w:fldCharType="separate"/>
      </w:r>
      <w:r w:rsidR="00A41D98">
        <w:rPr>
          <w:b/>
          <w:i w:val="0"/>
          <w:noProof/>
          <w:color w:val="auto"/>
        </w:rPr>
        <w:t>1</w:t>
      </w:r>
      <w:r w:rsidRPr="003A4878">
        <w:rPr>
          <w:b/>
          <w:i w:val="0"/>
          <w:color w:val="auto"/>
        </w:rPr>
        <w:fldChar w:fldCharType="end"/>
      </w:r>
      <w:r w:rsidRPr="003A4878">
        <w:rPr>
          <w:b/>
          <w:i w:val="0"/>
          <w:color w:val="auto"/>
        </w:rPr>
        <w:t>.</w:t>
      </w:r>
      <w:r w:rsidRPr="003A4878">
        <w:rPr>
          <w:i w:val="0"/>
          <w:color w:val="auto"/>
        </w:rPr>
        <w:t xml:space="preserve"> </w:t>
      </w:r>
      <w:r w:rsidR="003A4878" w:rsidRPr="003A4878">
        <w:rPr>
          <w:i w:val="0"/>
          <w:color w:val="auto"/>
        </w:rPr>
        <w:t xml:space="preserve">Locations </w:t>
      </w:r>
      <w:r w:rsidR="003A4878">
        <w:rPr>
          <w:i w:val="0"/>
          <w:color w:val="auto"/>
        </w:rPr>
        <w:t>representing wheat</w:t>
      </w:r>
      <w:r w:rsidR="00DB0739">
        <w:rPr>
          <w:i w:val="0"/>
          <w:color w:val="auto"/>
        </w:rPr>
        <w:t>-</w:t>
      </w:r>
      <w:r w:rsidR="003A4878">
        <w:rPr>
          <w:i w:val="0"/>
          <w:color w:val="auto"/>
        </w:rPr>
        <w:t>growing areas in Mexico. Modified after</w:t>
      </w:r>
      <w:r w:rsidR="003A4878" w:rsidRPr="008C04AD">
        <w:rPr>
          <w:i w:val="0"/>
          <w:color w:val="auto"/>
        </w:rPr>
        <w:t xml:space="preserve">: </w:t>
      </w:r>
      <w:r w:rsidR="003A4878" w:rsidRPr="00226B02">
        <w:rPr>
          <w:i w:val="0"/>
          <w:color w:val="auto"/>
        </w:rPr>
        <w:t>Hernandez-Ochoa et al.</w:t>
      </w:r>
      <w:r w:rsidR="003A4878">
        <w:rPr>
          <w:i w:val="0"/>
          <w:color w:val="auto"/>
        </w:rPr>
        <w:t xml:space="preserve"> </w:t>
      </w:r>
      <w:r w:rsidR="003A4878">
        <w:rPr>
          <w:i w:val="0"/>
          <w:color w:val="auto"/>
        </w:rPr>
        <w:fldChar w:fldCharType="begin"/>
      </w:r>
      <w:r w:rsidR="003A4878">
        <w:rPr>
          <w:i w:val="0"/>
          <w:color w:val="auto"/>
        </w:rPr>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3A4878">
        <w:rPr>
          <w:i w:val="0"/>
          <w:color w:val="auto"/>
        </w:rPr>
        <w:fldChar w:fldCharType="separate"/>
      </w:r>
      <w:r w:rsidR="003A4878">
        <w:rPr>
          <w:i w:val="0"/>
          <w:noProof/>
          <w:color w:val="auto"/>
        </w:rPr>
        <w:t>(2018)</w:t>
      </w:r>
      <w:r w:rsidR="003A4878">
        <w:rPr>
          <w:i w:val="0"/>
          <w:color w:val="auto"/>
        </w:rPr>
        <w:fldChar w:fldCharType="end"/>
      </w:r>
      <w:r w:rsidR="003A4878">
        <w:rPr>
          <w:i w:val="0"/>
          <w:color w:val="auto"/>
        </w:rPr>
        <w:t>.</w:t>
      </w:r>
    </w:p>
    <w:tbl>
      <w:tblPr>
        <w:tblW w:w="9360" w:type="dxa"/>
        <w:tblLook w:val="04A0" w:firstRow="1" w:lastRow="0" w:firstColumn="1" w:lastColumn="0" w:noHBand="0" w:noVBand="1"/>
      </w:tblPr>
      <w:tblGrid>
        <w:gridCol w:w="520"/>
        <w:gridCol w:w="1799"/>
        <w:gridCol w:w="949"/>
        <w:gridCol w:w="1412"/>
        <w:gridCol w:w="899"/>
        <w:gridCol w:w="1129"/>
        <w:gridCol w:w="919"/>
        <w:gridCol w:w="815"/>
        <w:gridCol w:w="918"/>
      </w:tblGrid>
      <w:tr w:rsidR="003D32FB" w:rsidRPr="003D32FB" w14:paraId="46F48E19" w14:textId="77777777" w:rsidTr="00C04467">
        <w:trPr>
          <w:trHeight w:val="340"/>
        </w:trPr>
        <w:tc>
          <w:tcPr>
            <w:tcW w:w="520" w:type="dxa"/>
            <w:vMerge w:val="restart"/>
            <w:tcBorders>
              <w:top w:val="single" w:sz="4" w:space="0" w:color="auto"/>
              <w:left w:val="nil"/>
              <w:bottom w:val="single" w:sz="4" w:space="0" w:color="000000"/>
              <w:right w:val="nil"/>
            </w:tcBorders>
            <w:shd w:val="clear" w:color="auto" w:fill="auto"/>
            <w:noWrap/>
            <w:vAlign w:val="bottom"/>
            <w:hideMark/>
          </w:tcPr>
          <w:p w14:paraId="6C0127E9"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w:t>
            </w:r>
          </w:p>
        </w:tc>
        <w:tc>
          <w:tcPr>
            <w:tcW w:w="1799" w:type="dxa"/>
            <w:vMerge w:val="restart"/>
            <w:tcBorders>
              <w:top w:val="single" w:sz="4" w:space="0" w:color="auto"/>
              <w:left w:val="nil"/>
              <w:bottom w:val="single" w:sz="4" w:space="0" w:color="000000"/>
              <w:right w:val="nil"/>
            </w:tcBorders>
            <w:shd w:val="clear" w:color="auto" w:fill="auto"/>
            <w:noWrap/>
            <w:vAlign w:val="bottom"/>
            <w:hideMark/>
          </w:tcPr>
          <w:p w14:paraId="03651314"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State</w:t>
            </w:r>
          </w:p>
        </w:tc>
        <w:tc>
          <w:tcPr>
            <w:tcW w:w="2361" w:type="dxa"/>
            <w:gridSpan w:val="2"/>
            <w:tcBorders>
              <w:top w:val="single" w:sz="4" w:space="0" w:color="auto"/>
              <w:left w:val="nil"/>
              <w:bottom w:val="single" w:sz="4" w:space="0" w:color="auto"/>
              <w:right w:val="nil"/>
            </w:tcBorders>
            <w:shd w:val="clear" w:color="auto" w:fill="auto"/>
            <w:noWrap/>
            <w:vAlign w:val="bottom"/>
            <w:hideMark/>
          </w:tcPr>
          <w:p w14:paraId="57999C70"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Coordinates</w:t>
            </w:r>
          </w:p>
        </w:tc>
        <w:tc>
          <w:tcPr>
            <w:tcW w:w="899" w:type="dxa"/>
            <w:tcBorders>
              <w:top w:val="single" w:sz="4" w:space="0" w:color="auto"/>
              <w:left w:val="nil"/>
              <w:bottom w:val="single" w:sz="4" w:space="0" w:color="auto"/>
              <w:right w:val="nil"/>
            </w:tcBorders>
            <w:shd w:val="clear" w:color="auto" w:fill="auto"/>
            <w:noWrap/>
            <w:vAlign w:val="bottom"/>
          </w:tcPr>
          <w:p w14:paraId="3B135B0A" w14:textId="77777777" w:rsidR="003D32FB" w:rsidRPr="003D32FB" w:rsidRDefault="003D32FB" w:rsidP="003D32FB">
            <w:pPr>
              <w:spacing w:after="0" w:line="240" w:lineRule="auto"/>
              <w:jc w:val="center"/>
              <w:rPr>
                <w:rFonts w:eastAsia="Times New Roman"/>
                <w:bCs/>
                <w:color w:val="000000"/>
                <w:sz w:val="20"/>
                <w:szCs w:val="20"/>
              </w:rPr>
            </w:pPr>
          </w:p>
        </w:tc>
        <w:tc>
          <w:tcPr>
            <w:tcW w:w="2048" w:type="dxa"/>
            <w:gridSpan w:val="2"/>
            <w:tcBorders>
              <w:top w:val="single" w:sz="4" w:space="0" w:color="auto"/>
              <w:left w:val="nil"/>
              <w:bottom w:val="single" w:sz="4" w:space="0" w:color="auto"/>
              <w:right w:val="nil"/>
            </w:tcBorders>
            <w:shd w:val="clear" w:color="auto" w:fill="auto"/>
            <w:noWrap/>
            <w:vAlign w:val="bottom"/>
            <w:hideMark/>
          </w:tcPr>
          <w:p w14:paraId="70986D1D"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Winter</w:t>
            </w:r>
            <w:r w:rsidRPr="003D32FB">
              <w:rPr>
                <w:rFonts w:eastAsia="Times New Roman"/>
                <w:bCs/>
                <w:color w:val="000000"/>
                <w:sz w:val="20"/>
                <w:szCs w:val="20"/>
                <w:vertAlign w:val="superscript"/>
              </w:rPr>
              <w:t>a</w:t>
            </w:r>
          </w:p>
        </w:tc>
        <w:tc>
          <w:tcPr>
            <w:tcW w:w="1733" w:type="dxa"/>
            <w:gridSpan w:val="2"/>
            <w:tcBorders>
              <w:top w:val="single" w:sz="4" w:space="0" w:color="auto"/>
              <w:left w:val="nil"/>
              <w:bottom w:val="single" w:sz="4" w:space="0" w:color="auto"/>
              <w:right w:val="nil"/>
            </w:tcBorders>
            <w:shd w:val="clear" w:color="auto" w:fill="auto"/>
            <w:noWrap/>
            <w:vAlign w:val="bottom"/>
            <w:hideMark/>
          </w:tcPr>
          <w:p w14:paraId="229EF39D"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Summer</w:t>
            </w:r>
            <w:r w:rsidRPr="003D32FB">
              <w:rPr>
                <w:rFonts w:eastAsia="Times New Roman"/>
                <w:bCs/>
                <w:color w:val="000000"/>
                <w:sz w:val="20"/>
                <w:szCs w:val="20"/>
                <w:vertAlign w:val="superscript"/>
              </w:rPr>
              <w:t>b</w:t>
            </w:r>
          </w:p>
        </w:tc>
      </w:tr>
      <w:tr w:rsidR="003D32FB" w:rsidRPr="003D32FB" w14:paraId="4AF21A9F" w14:textId="77777777" w:rsidTr="00C04467">
        <w:trPr>
          <w:trHeight w:val="340"/>
        </w:trPr>
        <w:tc>
          <w:tcPr>
            <w:tcW w:w="520" w:type="dxa"/>
            <w:vMerge/>
            <w:tcBorders>
              <w:top w:val="single" w:sz="4" w:space="0" w:color="auto"/>
              <w:left w:val="nil"/>
              <w:bottom w:val="single" w:sz="4" w:space="0" w:color="000000"/>
              <w:right w:val="nil"/>
            </w:tcBorders>
            <w:vAlign w:val="center"/>
            <w:hideMark/>
          </w:tcPr>
          <w:p w14:paraId="2EFC3A89" w14:textId="77777777" w:rsidR="003D32FB" w:rsidRPr="003D32FB" w:rsidRDefault="003D32FB" w:rsidP="003D32FB">
            <w:pPr>
              <w:spacing w:after="0" w:line="240" w:lineRule="auto"/>
              <w:rPr>
                <w:rFonts w:eastAsia="Times New Roman"/>
                <w:bCs/>
                <w:color w:val="000000"/>
                <w:sz w:val="20"/>
                <w:szCs w:val="20"/>
              </w:rPr>
            </w:pPr>
          </w:p>
        </w:tc>
        <w:tc>
          <w:tcPr>
            <w:tcW w:w="1799" w:type="dxa"/>
            <w:vMerge/>
            <w:tcBorders>
              <w:top w:val="single" w:sz="4" w:space="0" w:color="auto"/>
              <w:left w:val="nil"/>
              <w:bottom w:val="single" w:sz="4" w:space="0" w:color="000000"/>
              <w:right w:val="nil"/>
            </w:tcBorders>
            <w:vAlign w:val="center"/>
            <w:hideMark/>
          </w:tcPr>
          <w:p w14:paraId="1D5E715D" w14:textId="77777777" w:rsidR="003D32FB" w:rsidRPr="003D32FB" w:rsidRDefault="003D32FB" w:rsidP="003D32FB">
            <w:pPr>
              <w:spacing w:after="0" w:line="240" w:lineRule="auto"/>
              <w:rPr>
                <w:rFonts w:eastAsia="Times New Roman"/>
                <w:bCs/>
                <w:color w:val="000000"/>
                <w:sz w:val="20"/>
                <w:szCs w:val="20"/>
              </w:rPr>
            </w:pPr>
          </w:p>
        </w:tc>
        <w:tc>
          <w:tcPr>
            <w:tcW w:w="949" w:type="dxa"/>
            <w:tcBorders>
              <w:top w:val="nil"/>
              <w:left w:val="nil"/>
              <w:bottom w:val="single" w:sz="4" w:space="0" w:color="auto"/>
              <w:right w:val="nil"/>
            </w:tcBorders>
            <w:shd w:val="clear" w:color="auto" w:fill="auto"/>
            <w:noWrap/>
            <w:vAlign w:val="bottom"/>
            <w:hideMark/>
          </w:tcPr>
          <w:p w14:paraId="4B2FBD39"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Latitude</w:t>
            </w:r>
          </w:p>
        </w:tc>
        <w:tc>
          <w:tcPr>
            <w:tcW w:w="1412" w:type="dxa"/>
            <w:tcBorders>
              <w:top w:val="nil"/>
              <w:left w:val="nil"/>
              <w:bottom w:val="single" w:sz="4" w:space="0" w:color="auto"/>
              <w:right w:val="nil"/>
            </w:tcBorders>
            <w:shd w:val="clear" w:color="auto" w:fill="auto"/>
            <w:noWrap/>
            <w:vAlign w:val="bottom"/>
            <w:hideMark/>
          </w:tcPr>
          <w:p w14:paraId="017B15A4"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Longitude</w:t>
            </w:r>
          </w:p>
        </w:tc>
        <w:tc>
          <w:tcPr>
            <w:tcW w:w="899" w:type="dxa"/>
            <w:tcBorders>
              <w:top w:val="nil"/>
              <w:left w:val="nil"/>
              <w:bottom w:val="single" w:sz="4" w:space="0" w:color="auto"/>
              <w:right w:val="nil"/>
            </w:tcBorders>
            <w:shd w:val="clear" w:color="auto" w:fill="auto"/>
            <w:noWrap/>
            <w:vAlign w:val="bottom"/>
            <w:hideMark/>
          </w:tcPr>
          <w:p w14:paraId="69F9F790"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Soil Texture</w:t>
            </w:r>
          </w:p>
        </w:tc>
        <w:tc>
          <w:tcPr>
            <w:tcW w:w="1129" w:type="dxa"/>
            <w:tcBorders>
              <w:top w:val="nil"/>
              <w:left w:val="nil"/>
              <w:bottom w:val="single" w:sz="4" w:space="0" w:color="auto"/>
              <w:right w:val="nil"/>
            </w:tcBorders>
            <w:shd w:val="clear" w:color="auto" w:fill="auto"/>
            <w:noWrap/>
            <w:vAlign w:val="bottom"/>
            <w:hideMark/>
          </w:tcPr>
          <w:p w14:paraId="359B37FD"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Tmean (</w:t>
            </w:r>
            <w:r w:rsidRPr="003D32FB">
              <w:rPr>
                <w:rFonts w:eastAsia="Times New Roman"/>
                <w:bCs/>
                <w:color w:val="000000"/>
                <w:sz w:val="20"/>
                <w:szCs w:val="20"/>
                <w:vertAlign w:val="superscript"/>
              </w:rPr>
              <w:t>o</w:t>
            </w:r>
            <w:r w:rsidRPr="003D32FB">
              <w:rPr>
                <w:rFonts w:eastAsia="Times New Roman"/>
                <w:bCs/>
                <w:color w:val="000000"/>
                <w:sz w:val="20"/>
                <w:szCs w:val="20"/>
              </w:rPr>
              <w:t>C)</w:t>
            </w:r>
          </w:p>
        </w:tc>
        <w:tc>
          <w:tcPr>
            <w:tcW w:w="919" w:type="dxa"/>
            <w:tcBorders>
              <w:top w:val="nil"/>
              <w:left w:val="nil"/>
              <w:bottom w:val="single" w:sz="4" w:space="0" w:color="auto"/>
              <w:right w:val="nil"/>
            </w:tcBorders>
            <w:shd w:val="clear" w:color="auto" w:fill="auto"/>
            <w:noWrap/>
            <w:vAlign w:val="bottom"/>
            <w:hideMark/>
          </w:tcPr>
          <w:p w14:paraId="1EBFC0B3"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Rainfall (mm)</w:t>
            </w:r>
          </w:p>
        </w:tc>
        <w:tc>
          <w:tcPr>
            <w:tcW w:w="815" w:type="dxa"/>
            <w:tcBorders>
              <w:top w:val="nil"/>
              <w:left w:val="nil"/>
              <w:bottom w:val="single" w:sz="4" w:space="0" w:color="auto"/>
              <w:right w:val="nil"/>
            </w:tcBorders>
            <w:shd w:val="clear" w:color="auto" w:fill="auto"/>
            <w:noWrap/>
            <w:vAlign w:val="bottom"/>
            <w:hideMark/>
          </w:tcPr>
          <w:p w14:paraId="3D505A0F"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Tmean (</w:t>
            </w:r>
            <w:r w:rsidRPr="003D32FB">
              <w:rPr>
                <w:rFonts w:eastAsia="Times New Roman"/>
                <w:bCs/>
                <w:color w:val="000000"/>
                <w:sz w:val="20"/>
                <w:szCs w:val="20"/>
                <w:vertAlign w:val="superscript"/>
              </w:rPr>
              <w:t>o</w:t>
            </w:r>
            <w:r w:rsidRPr="003D32FB">
              <w:rPr>
                <w:rFonts w:eastAsia="Times New Roman"/>
                <w:bCs/>
                <w:color w:val="000000"/>
                <w:sz w:val="20"/>
                <w:szCs w:val="20"/>
              </w:rPr>
              <w:t>C)</w:t>
            </w:r>
          </w:p>
        </w:tc>
        <w:tc>
          <w:tcPr>
            <w:tcW w:w="918" w:type="dxa"/>
            <w:tcBorders>
              <w:top w:val="nil"/>
              <w:left w:val="nil"/>
              <w:bottom w:val="single" w:sz="4" w:space="0" w:color="auto"/>
              <w:right w:val="nil"/>
            </w:tcBorders>
            <w:shd w:val="clear" w:color="auto" w:fill="auto"/>
            <w:noWrap/>
            <w:vAlign w:val="bottom"/>
            <w:hideMark/>
          </w:tcPr>
          <w:p w14:paraId="4E9BD2C8" w14:textId="77777777" w:rsidR="003D32FB" w:rsidRPr="003D32FB" w:rsidRDefault="003D32FB" w:rsidP="003D32FB">
            <w:pPr>
              <w:spacing w:after="0" w:line="240" w:lineRule="auto"/>
              <w:jc w:val="center"/>
              <w:rPr>
                <w:rFonts w:eastAsia="Times New Roman"/>
                <w:bCs/>
                <w:color w:val="000000"/>
                <w:sz w:val="20"/>
                <w:szCs w:val="20"/>
              </w:rPr>
            </w:pPr>
            <w:r w:rsidRPr="003D32FB">
              <w:rPr>
                <w:rFonts w:eastAsia="Times New Roman"/>
                <w:bCs/>
                <w:color w:val="000000"/>
                <w:sz w:val="20"/>
                <w:szCs w:val="20"/>
              </w:rPr>
              <w:t>Rainfall (mm)</w:t>
            </w:r>
          </w:p>
        </w:tc>
      </w:tr>
      <w:tr w:rsidR="003D32FB" w:rsidRPr="003D32FB" w14:paraId="4B679684" w14:textId="77777777" w:rsidTr="00C04467">
        <w:trPr>
          <w:trHeight w:val="96"/>
        </w:trPr>
        <w:tc>
          <w:tcPr>
            <w:tcW w:w="520" w:type="dxa"/>
            <w:tcBorders>
              <w:top w:val="nil"/>
              <w:left w:val="nil"/>
              <w:bottom w:val="nil"/>
              <w:right w:val="nil"/>
            </w:tcBorders>
            <w:shd w:val="clear" w:color="auto" w:fill="auto"/>
            <w:noWrap/>
            <w:vAlign w:val="bottom"/>
            <w:hideMark/>
          </w:tcPr>
          <w:p w14:paraId="44F4290B"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w:t>
            </w:r>
          </w:p>
        </w:tc>
        <w:tc>
          <w:tcPr>
            <w:tcW w:w="1799" w:type="dxa"/>
            <w:tcBorders>
              <w:top w:val="nil"/>
              <w:left w:val="nil"/>
              <w:bottom w:val="nil"/>
              <w:right w:val="nil"/>
            </w:tcBorders>
            <w:shd w:val="clear" w:color="auto" w:fill="auto"/>
            <w:noWrap/>
            <w:vAlign w:val="bottom"/>
            <w:hideMark/>
          </w:tcPr>
          <w:p w14:paraId="65D75852"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11642D0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2.25</w:t>
            </w:r>
          </w:p>
        </w:tc>
        <w:tc>
          <w:tcPr>
            <w:tcW w:w="1412" w:type="dxa"/>
            <w:tcBorders>
              <w:top w:val="nil"/>
              <w:left w:val="nil"/>
              <w:bottom w:val="nil"/>
              <w:right w:val="nil"/>
            </w:tcBorders>
            <w:shd w:val="clear" w:color="auto" w:fill="auto"/>
            <w:noWrap/>
            <w:vAlign w:val="bottom"/>
            <w:hideMark/>
          </w:tcPr>
          <w:p w14:paraId="4B1FA32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4.75</w:t>
            </w:r>
          </w:p>
        </w:tc>
        <w:tc>
          <w:tcPr>
            <w:tcW w:w="899" w:type="dxa"/>
            <w:tcBorders>
              <w:top w:val="nil"/>
              <w:left w:val="nil"/>
              <w:bottom w:val="nil"/>
              <w:right w:val="nil"/>
            </w:tcBorders>
            <w:shd w:val="clear" w:color="auto" w:fill="auto"/>
            <w:noWrap/>
            <w:vAlign w:val="bottom"/>
            <w:hideMark/>
          </w:tcPr>
          <w:p w14:paraId="17C311E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31933CC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6</w:t>
            </w:r>
          </w:p>
        </w:tc>
        <w:tc>
          <w:tcPr>
            <w:tcW w:w="919" w:type="dxa"/>
            <w:tcBorders>
              <w:top w:val="nil"/>
              <w:left w:val="nil"/>
              <w:bottom w:val="nil"/>
              <w:right w:val="nil"/>
            </w:tcBorders>
            <w:shd w:val="clear" w:color="auto" w:fill="auto"/>
            <w:noWrap/>
            <w:vAlign w:val="bottom"/>
            <w:hideMark/>
          </w:tcPr>
          <w:p w14:paraId="788FD1B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6</w:t>
            </w:r>
          </w:p>
        </w:tc>
        <w:tc>
          <w:tcPr>
            <w:tcW w:w="815" w:type="dxa"/>
            <w:tcBorders>
              <w:top w:val="nil"/>
              <w:left w:val="nil"/>
              <w:bottom w:val="nil"/>
              <w:right w:val="nil"/>
            </w:tcBorders>
            <w:shd w:val="clear" w:color="auto" w:fill="auto"/>
            <w:noWrap/>
            <w:hideMark/>
          </w:tcPr>
          <w:p w14:paraId="406E675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7.5</w:t>
            </w:r>
          </w:p>
        </w:tc>
        <w:tc>
          <w:tcPr>
            <w:tcW w:w="918" w:type="dxa"/>
            <w:tcBorders>
              <w:top w:val="nil"/>
              <w:left w:val="nil"/>
              <w:bottom w:val="nil"/>
              <w:right w:val="nil"/>
            </w:tcBorders>
            <w:shd w:val="clear" w:color="auto" w:fill="auto"/>
            <w:noWrap/>
            <w:hideMark/>
          </w:tcPr>
          <w:p w14:paraId="667FAEF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2</w:t>
            </w:r>
          </w:p>
        </w:tc>
      </w:tr>
      <w:tr w:rsidR="003D32FB" w:rsidRPr="003D32FB" w14:paraId="7FD96035" w14:textId="77777777" w:rsidTr="00C04467">
        <w:trPr>
          <w:trHeight w:val="96"/>
        </w:trPr>
        <w:tc>
          <w:tcPr>
            <w:tcW w:w="520" w:type="dxa"/>
            <w:tcBorders>
              <w:top w:val="nil"/>
              <w:left w:val="nil"/>
              <w:bottom w:val="nil"/>
              <w:right w:val="nil"/>
            </w:tcBorders>
            <w:shd w:val="clear" w:color="auto" w:fill="auto"/>
            <w:noWrap/>
            <w:vAlign w:val="bottom"/>
            <w:hideMark/>
          </w:tcPr>
          <w:p w14:paraId="6006118E"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w:t>
            </w:r>
          </w:p>
        </w:tc>
        <w:tc>
          <w:tcPr>
            <w:tcW w:w="1799" w:type="dxa"/>
            <w:tcBorders>
              <w:top w:val="nil"/>
              <w:left w:val="nil"/>
              <w:bottom w:val="nil"/>
              <w:right w:val="nil"/>
            </w:tcBorders>
            <w:shd w:val="clear" w:color="auto" w:fill="auto"/>
            <w:noWrap/>
            <w:vAlign w:val="bottom"/>
            <w:hideMark/>
          </w:tcPr>
          <w:p w14:paraId="63DC58FD"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 xml:space="preserve">Baja California </w:t>
            </w:r>
          </w:p>
        </w:tc>
        <w:tc>
          <w:tcPr>
            <w:tcW w:w="949" w:type="dxa"/>
            <w:tcBorders>
              <w:top w:val="nil"/>
              <w:left w:val="nil"/>
              <w:bottom w:val="nil"/>
              <w:right w:val="nil"/>
            </w:tcBorders>
            <w:shd w:val="clear" w:color="auto" w:fill="auto"/>
            <w:noWrap/>
            <w:vAlign w:val="bottom"/>
            <w:hideMark/>
          </w:tcPr>
          <w:p w14:paraId="174ECB0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1.75</w:t>
            </w:r>
          </w:p>
        </w:tc>
        <w:tc>
          <w:tcPr>
            <w:tcW w:w="1412" w:type="dxa"/>
            <w:tcBorders>
              <w:top w:val="nil"/>
              <w:left w:val="nil"/>
              <w:bottom w:val="nil"/>
              <w:right w:val="nil"/>
            </w:tcBorders>
            <w:shd w:val="clear" w:color="auto" w:fill="auto"/>
            <w:noWrap/>
            <w:vAlign w:val="bottom"/>
            <w:hideMark/>
          </w:tcPr>
          <w:p w14:paraId="44CFEC0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6.25</w:t>
            </w:r>
          </w:p>
        </w:tc>
        <w:tc>
          <w:tcPr>
            <w:tcW w:w="899" w:type="dxa"/>
            <w:tcBorders>
              <w:top w:val="nil"/>
              <w:left w:val="nil"/>
              <w:bottom w:val="nil"/>
              <w:right w:val="nil"/>
            </w:tcBorders>
            <w:shd w:val="clear" w:color="auto" w:fill="auto"/>
            <w:noWrap/>
            <w:vAlign w:val="bottom"/>
            <w:hideMark/>
          </w:tcPr>
          <w:p w14:paraId="779F185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2D74CFB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7</w:t>
            </w:r>
          </w:p>
        </w:tc>
        <w:tc>
          <w:tcPr>
            <w:tcW w:w="919" w:type="dxa"/>
            <w:tcBorders>
              <w:top w:val="nil"/>
              <w:left w:val="nil"/>
              <w:bottom w:val="nil"/>
              <w:right w:val="nil"/>
            </w:tcBorders>
            <w:shd w:val="clear" w:color="auto" w:fill="auto"/>
            <w:noWrap/>
            <w:vAlign w:val="bottom"/>
            <w:hideMark/>
          </w:tcPr>
          <w:p w14:paraId="755175B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00</w:t>
            </w:r>
          </w:p>
        </w:tc>
        <w:tc>
          <w:tcPr>
            <w:tcW w:w="815" w:type="dxa"/>
            <w:tcBorders>
              <w:top w:val="nil"/>
              <w:left w:val="nil"/>
              <w:bottom w:val="nil"/>
              <w:right w:val="nil"/>
            </w:tcBorders>
            <w:shd w:val="clear" w:color="auto" w:fill="auto"/>
            <w:noWrap/>
            <w:hideMark/>
          </w:tcPr>
          <w:p w14:paraId="511E16A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4.0</w:t>
            </w:r>
          </w:p>
        </w:tc>
        <w:tc>
          <w:tcPr>
            <w:tcW w:w="918" w:type="dxa"/>
            <w:tcBorders>
              <w:top w:val="nil"/>
              <w:left w:val="nil"/>
              <w:bottom w:val="nil"/>
              <w:right w:val="nil"/>
            </w:tcBorders>
            <w:shd w:val="clear" w:color="auto" w:fill="auto"/>
            <w:noWrap/>
            <w:hideMark/>
          </w:tcPr>
          <w:p w14:paraId="0A587DA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4</w:t>
            </w:r>
          </w:p>
        </w:tc>
      </w:tr>
      <w:tr w:rsidR="003D32FB" w:rsidRPr="003D32FB" w14:paraId="22286605" w14:textId="77777777" w:rsidTr="00C04467">
        <w:trPr>
          <w:trHeight w:val="96"/>
        </w:trPr>
        <w:tc>
          <w:tcPr>
            <w:tcW w:w="520" w:type="dxa"/>
            <w:tcBorders>
              <w:top w:val="nil"/>
              <w:left w:val="nil"/>
              <w:bottom w:val="nil"/>
              <w:right w:val="nil"/>
            </w:tcBorders>
            <w:shd w:val="clear" w:color="auto" w:fill="auto"/>
            <w:noWrap/>
            <w:vAlign w:val="bottom"/>
            <w:hideMark/>
          </w:tcPr>
          <w:p w14:paraId="514CCAB6"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3</w:t>
            </w:r>
          </w:p>
        </w:tc>
        <w:tc>
          <w:tcPr>
            <w:tcW w:w="1799" w:type="dxa"/>
            <w:tcBorders>
              <w:top w:val="nil"/>
              <w:left w:val="nil"/>
              <w:bottom w:val="nil"/>
              <w:right w:val="nil"/>
            </w:tcBorders>
            <w:shd w:val="clear" w:color="auto" w:fill="auto"/>
            <w:noWrap/>
            <w:vAlign w:val="bottom"/>
            <w:hideMark/>
          </w:tcPr>
          <w:p w14:paraId="0A0992E5"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huahua</w:t>
            </w:r>
          </w:p>
        </w:tc>
        <w:tc>
          <w:tcPr>
            <w:tcW w:w="949" w:type="dxa"/>
            <w:tcBorders>
              <w:top w:val="nil"/>
              <w:left w:val="nil"/>
              <w:bottom w:val="nil"/>
              <w:right w:val="nil"/>
            </w:tcBorders>
            <w:shd w:val="clear" w:color="auto" w:fill="auto"/>
            <w:noWrap/>
            <w:vAlign w:val="bottom"/>
            <w:hideMark/>
          </w:tcPr>
          <w:p w14:paraId="2C55087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1.25</w:t>
            </w:r>
          </w:p>
        </w:tc>
        <w:tc>
          <w:tcPr>
            <w:tcW w:w="1412" w:type="dxa"/>
            <w:tcBorders>
              <w:top w:val="nil"/>
              <w:left w:val="nil"/>
              <w:bottom w:val="nil"/>
              <w:right w:val="nil"/>
            </w:tcBorders>
            <w:shd w:val="clear" w:color="auto" w:fill="auto"/>
            <w:noWrap/>
            <w:vAlign w:val="bottom"/>
            <w:hideMark/>
          </w:tcPr>
          <w:p w14:paraId="5531F28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8.25</w:t>
            </w:r>
          </w:p>
        </w:tc>
        <w:tc>
          <w:tcPr>
            <w:tcW w:w="899" w:type="dxa"/>
            <w:tcBorders>
              <w:top w:val="nil"/>
              <w:left w:val="nil"/>
              <w:bottom w:val="nil"/>
              <w:right w:val="nil"/>
            </w:tcBorders>
            <w:shd w:val="clear" w:color="auto" w:fill="auto"/>
            <w:noWrap/>
            <w:vAlign w:val="bottom"/>
            <w:hideMark/>
          </w:tcPr>
          <w:p w14:paraId="7831FB3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307F1C1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8.7</w:t>
            </w:r>
          </w:p>
        </w:tc>
        <w:tc>
          <w:tcPr>
            <w:tcW w:w="919" w:type="dxa"/>
            <w:tcBorders>
              <w:top w:val="nil"/>
              <w:left w:val="nil"/>
              <w:bottom w:val="nil"/>
              <w:right w:val="nil"/>
            </w:tcBorders>
            <w:shd w:val="clear" w:color="auto" w:fill="auto"/>
            <w:noWrap/>
            <w:vAlign w:val="bottom"/>
            <w:hideMark/>
          </w:tcPr>
          <w:p w14:paraId="176641C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52</w:t>
            </w:r>
          </w:p>
        </w:tc>
        <w:tc>
          <w:tcPr>
            <w:tcW w:w="815" w:type="dxa"/>
            <w:tcBorders>
              <w:top w:val="nil"/>
              <w:left w:val="nil"/>
              <w:bottom w:val="nil"/>
              <w:right w:val="nil"/>
            </w:tcBorders>
            <w:shd w:val="clear" w:color="auto" w:fill="auto"/>
            <w:noWrap/>
            <w:hideMark/>
          </w:tcPr>
          <w:p w14:paraId="48F54BF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3.6</w:t>
            </w:r>
          </w:p>
        </w:tc>
        <w:tc>
          <w:tcPr>
            <w:tcW w:w="918" w:type="dxa"/>
            <w:tcBorders>
              <w:top w:val="nil"/>
              <w:left w:val="nil"/>
              <w:bottom w:val="nil"/>
              <w:right w:val="nil"/>
            </w:tcBorders>
            <w:shd w:val="clear" w:color="auto" w:fill="auto"/>
            <w:noWrap/>
            <w:hideMark/>
          </w:tcPr>
          <w:p w14:paraId="056F840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71</w:t>
            </w:r>
          </w:p>
        </w:tc>
      </w:tr>
      <w:tr w:rsidR="003D32FB" w:rsidRPr="003D32FB" w14:paraId="22E4E6C3" w14:textId="77777777" w:rsidTr="00C04467">
        <w:trPr>
          <w:trHeight w:val="96"/>
        </w:trPr>
        <w:tc>
          <w:tcPr>
            <w:tcW w:w="520" w:type="dxa"/>
            <w:tcBorders>
              <w:top w:val="nil"/>
              <w:left w:val="nil"/>
              <w:bottom w:val="nil"/>
              <w:right w:val="nil"/>
            </w:tcBorders>
            <w:shd w:val="clear" w:color="auto" w:fill="auto"/>
            <w:noWrap/>
            <w:vAlign w:val="bottom"/>
            <w:hideMark/>
          </w:tcPr>
          <w:p w14:paraId="02DE9C1F"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4</w:t>
            </w:r>
          </w:p>
        </w:tc>
        <w:tc>
          <w:tcPr>
            <w:tcW w:w="1799" w:type="dxa"/>
            <w:tcBorders>
              <w:top w:val="nil"/>
              <w:left w:val="nil"/>
              <w:bottom w:val="nil"/>
              <w:right w:val="nil"/>
            </w:tcBorders>
            <w:shd w:val="clear" w:color="auto" w:fill="auto"/>
            <w:noWrap/>
            <w:vAlign w:val="bottom"/>
            <w:hideMark/>
          </w:tcPr>
          <w:p w14:paraId="3117FD9F"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006984A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0.75</w:t>
            </w:r>
          </w:p>
        </w:tc>
        <w:tc>
          <w:tcPr>
            <w:tcW w:w="1412" w:type="dxa"/>
            <w:tcBorders>
              <w:top w:val="nil"/>
              <w:left w:val="nil"/>
              <w:bottom w:val="nil"/>
              <w:right w:val="nil"/>
            </w:tcBorders>
            <w:shd w:val="clear" w:color="auto" w:fill="auto"/>
            <w:noWrap/>
            <w:vAlign w:val="bottom"/>
            <w:hideMark/>
          </w:tcPr>
          <w:p w14:paraId="6B1199A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2.75</w:t>
            </w:r>
          </w:p>
        </w:tc>
        <w:tc>
          <w:tcPr>
            <w:tcW w:w="899" w:type="dxa"/>
            <w:tcBorders>
              <w:top w:val="nil"/>
              <w:left w:val="nil"/>
              <w:bottom w:val="nil"/>
              <w:right w:val="nil"/>
            </w:tcBorders>
            <w:shd w:val="clear" w:color="auto" w:fill="auto"/>
            <w:noWrap/>
            <w:vAlign w:val="bottom"/>
            <w:hideMark/>
          </w:tcPr>
          <w:p w14:paraId="1D40B05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5B956C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2</w:t>
            </w:r>
          </w:p>
        </w:tc>
        <w:tc>
          <w:tcPr>
            <w:tcW w:w="919" w:type="dxa"/>
            <w:tcBorders>
              <w:top w:val="nil"/>
              <w:left w:val="nil"/>
              <w:bottom w:val="nil"/>
              <w:right w:val="nil"/>
            </w:tcBorders>
            <w:shd w:val="clear" w:color="auto" w:fill="auto"/>
            <w:noWrap/>
            <w:vAlign w:val="bottom"/>
            <w:hideMark/>
          </w:tcPr>
          <w:p w14:paraId="4242654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49</w:t>
            </w:r>
          </w:p>
        </w:tc>
        <w:tc>
          <w:tcPr>
            <w:tcW w:w="815" w:type="dxa"/>
            <w:tcBorders>
              <w:top w:val="nil"/>
              <w:left w:val="nil"/>
              <w:bottom w:val="nil"/>
              <w:right w:val="nil"/>
            </w:tcBorders>
            <w:shd w:val="clear" w:color="auto" w:fill="auto"/>
            <w:noWrap/>
            <w:hideMark/>
          </w:tcPr>
          <w:p w14:paraId="0834715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8.8</w:t>
            </w:r>
          </w:p>
        </w:tc>
        <w:tc>
          <w:tcPr>
            <w:tcW w:w="918" w:type="dxa"/>
            <w:tcBorders>
              <w:top w:val="nil"/>
              <w:left w:val="nil"/>
              <w:bottom w:val="nil"/>
              <w:right w:val="nil"/>
            </w:tcBorders>
            <w:shd w:val="clear" w:color="auto" w:fill="auto"/>
            <w:noWrap/>
            <w:hideMark/>
          </w:tcPr>
          <w:p w14:paraId="5EEC1B6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75</w:t>
            </w:r>
          </w:p>
        </w:tc>
      </w:tr>
      <w:tr w:rsidR="003D32FB" w:rsidRPr="003D32FB" w14:paraId="493218D5" w14:textId="77777777" w:rsidTr="00C04467">
        <w:trPr>
          <w:trHeight w:val="96"/>
        </w:trPr>
        <w:tc>
          <w:tcPr>
            <w:tcW w:w="520" w:type="dxa"/>
            <w:tcBorders>
              <w:top w:val="nil"/>
              <w:left w:val="nil"/>
              <w:bottom w:val="nil"/>
              <w:right w:val="nil"/>
            </w:tcBorders>
            <w:shd w:val="clear" w:color="auto" w:fill="auto"/>
            <w:noWrap/>
            <w:vAlign w:val="bottom"/>
            <w:hideMark/>
          </w:tcPr>
          <w:p w14:paraId="4275893A"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5</w:t>
            </w:r>
          </w:p>
        </w:tc>
        <w:tc>
          <w:tcPr>
            <w:tcW w:w="1799" w:type="dxa"/>
            <w:tcBorders>
              <w:top w:val="nil"/>
              <w:left w:val="nil"/>
              <w:bottom w:val="nil"/>
              <w:right w:val="nil"/>
            </w:tcBorders>
            <w:shd w:val="clear" w:color="auto" w:fill="auto"/>
            <w:noWrap/>
            <w:vAlign w:val="bottom"/>
            <w:hideMark/>
          </w:tcPr>
          <w:p w14:paraId="321E4D5D"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huahua</w:t>
            </w:r>
          </w:p>
        </w:tc>
        <w:tc>
          <w:tcPr>
            <w:tcW w:w="949" w:type="dxa"/>
            <w:tcBorders>
              <w:top w:val="nil"/>
              <w:left w:val="nil"/>
              <w:bottom w:val="nil"/>
              <w:right w:val="nil"/>
            </w:tcBorders>
            <w:shd w:val="clear" w:color="auto" w:fill="auto"/>
            <w:noWrap/>
            <w:vAlign w:val="bottom"/>
            <w:hideMark/>
          </w:tcPr>
          <w:p w14:paraId="4F8AB3B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0.75</w:t>
            </w:r>
          </w:p>
        </w:tc>
        <w:tc>
          <w:tcPr>
            <w:tcW w:w="1412" w:type="dxa"/>
            <w:tcBorders>
              <w:top w:val="nil"/>
              <w:left w:val="nil"/>
              <w:bottom w:val="nil"/>
              <w:right w:val="nil"/>
            </w:tcBorders>
            <w:shd w:val="clear" w:color="auto" w:fill="auto"/>
            <w:noWrap/>
            <w:vAlign w:val="bottom"/>
            <w:hideMark/>
          </w:tcPr>
          <w:p w14:paraId="171D3F8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6.75</w:t>
            </w:r>
          </w:p>
        </w:tc>
        <w:tc>
          <w:tcPr>
            <w:tcW w:w="899" w:type="dxa"/>
            <w:tcBorders>
              <w:top w:val="nil"/>
              <w:left w:val="nil"/>
              <w:bottom w:val="nil"/>
              <w:right w:val="nil"/>
            </w:tcBorders>
            <w:shd w:val="clear" w:color="auto" w:fill="auto"/>
            <w:noWrap/>
            <w:vAlign w:val="bottom"/>
            <w:hideMark/>
          </w:tcPr>
          <w:p w14:paraId="581B2C4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257DB06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8.5</w:t>
            </w:r>
          </w:p>
        </w:tc>
        <w:tc>
          <w:tcPr>
            <w:tcW w:w="919" w:type="dxa"/>
            <w:tcBorders>
              <w:top w:val="nil"/>
              <w:left w:val="nil"/>
              <w:bottom w:val="nil"/>
              <w:right w:val="nil"/>
            </w:tcBorders>
            <w:shd w:val="clear" w:color="auto" w:fill="auto"/>
            <w:noWrap/>
            <w:vAlign w:val="bottom"/>
            <w:hideMark/>
          </w:tcPr>
          <w:p w14:paraId="61E428E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40</w:t>
            </w:r>
          </w:p>
        </w:tc>
        <w:tc>
          <w:tcPr>
            <w:tcW w:w="815" w:type="dxa"/>
            <w:tcBorders>
              <w:top w:val="nil"/>
              <w:left w:val="nil"/>
              <w:bottom w:val="nil"/>
              <w:right w:val="nil"/>
            </w:tcBorders>
            <w:shd w:val="clear" w:color="auto" w:fill="auto"/>
            <w:noWrap/>
            <w:hideMark/>
          </w:tcPr>
          <w:p w14:paraId="0901A0C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5</w:t>
            </w:r>
          </w:p>
        </w:tc>
        <w:tc>
          <w:tcPr>
            <w:tcW w:w="918" w:type="dxa"/>
            <w:tcBorders>
              <w:top w:val="nil"/>
              <w:left w:val="nil"/>
              <w:bottom w:val="nil"/>
              <w:right w:val="nil"/>
            </w:tcBorders>
            <w:shd w:val="clear" w:color="auto" w:fill="auto"/>
            <w:noWrap/>
            <w:hideMark/>
          </w:tcPr>
          <w:p w14:paraId="1E80AB2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05</w:t>
            </w:r>
          </w:p>
        </w:tc>
      </w:tr>
      <w:tr w:rsidR="003D32FB" w:rsidRPr="003D32FB" w14:paraId="2DB9001F" w14:textId="77777777" w:rsidTr="00C04467">
        <w:trPr>
          <w:trHeight w:val="96"/>
        </w:trPr>
        <w:tc>
          <w:tcPr>
            <w:tcW w:w="520" w:type="dxa"/>
            <w:tcBorders>
              <w:top w:val="nil"/>
              <w:left w:val="nil"/>
              <w:bottom w:val="nil"/>
              <w:right w:val="nil"/>
            </w:tcBorders>
            <w:shd w:val="clear" w:color="auto" w:fill="auto"/>
            <w:noWrap/>
            <w:vAlign w:val="bottom"/>
            <w:hideMark/>
          </w:tcPr>
          <w:p w14:paraId="21EF8949"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6</w:t>
            </w:r>
          </w:p>
        </w:tc>
        <w:tc>
          <w:tcPr>
            <w:tcW w:w="1799" w:type="dxa"/>
            <w:tcBorders>
              <w:top w:val="nil"/>
              <w:left w:val="nil"/>
              <w:bottom w:val="nil"/>
              <w:right w:val="nil"/>
            </w:tcBorders>
            <w:shd w:val="clear" w:color="auto" w:fill="auto"/>
            <w:noWrap/>
            <w:vAlign w:val="bottom"/>
            <w:hideMark/>
          </w:tcPr>
          <w:p w14:paraId="7D726A31"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2960CE3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0.25</w:t>
            </w:r>
          </w:p>
        </w:tc>
        <w:tc>
          <w:tcPr>
            <w:tcW w:w="1412" w:type="dxa"/>
            <w:tcBorders>
              <w:top w:val="nil"/>
              <w:left w:val="nil"/>
              <w:bottom w:val="nil"/>
              <w:right w:val="nil"/>
            </w:tcBorders>
            <w:shd w:val="clear" w:color="auto" w:fill="auto"/>
            <w:noWrap/>
            <w:vAlign w:val="bottom"/>
            <w:hideMark/>
          </w:tcPr>
          <w:p w14:paraId="01D4DE7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1.25</w:t>
            </w:r>
          </w:p>
        </w:tc>
        <w:tc>
          <w:tcPr>
            <w:tcW w:w="899" w:type="dxa"/>
            <w:tcBorders>
              <w:top w:val="nil"/>
              <w:left w:val="nil"/>
              <w:bottom w:val="nil"/>
              <w:right w:val="nil"/>
            </w:tcBorders>
            <w:shd w:val="clear" w:color="auto" w:fill="auto"/>
            <w:noWrap/>
            <w:vAlign w:val="bottom"/>
            <w:hideMark/>
          </w:tcPr>
          <w:p w14:paraId="5E68439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60F4E99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4.1</w:t>
            </w:r>
          </w:p>
        </w:tc>
        <w:tc>
          <w:tcPr>
            <w:tcW w:w="919" w:type="dxa"/>
            <w:tcBorders>
              <w:top w:val="nil"/>
              <w:left w:val="nil"/>
              <w:bottom w:val="nil"/>
              <w:right w:val="nil"/>
            </w:tcBorders>
            <w:shd w:val="clear" w:color="auto" w:fill="auto"/>
            <w:noWrap/>
            <w:vAlign w:val="bottom"/>
            <w:hideMark/>
          </w:tcPr>
          <w:p w14:paraId="2EB152F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64</w:t>
            </w:r>
          </w:p>
        </w:tc>
        <w:tc>
          <w:tcPr>
            <w:tcW w:w="815" w:type="dxa"/>
            <w:tcBorders>
              <w:top w:val="nil"/>
              <w:left w:val="nil"/>
              <w:bottom w:val="nil"/>
              <w:right w:val="nil"/>
            </w:tcBorders>
            <w:shd w:val="clear" w:color="auto" w:fill="auto"/>
            <w:noWrap/>
            <w:hideMark/>
          </w:tcPr>
          <w:p w14:paraId="63C9A2A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8.5</w:t>
            </w:r>
          </w:p>
        </w:tc>
        <w:tc>
          <w:tcPr>
            <w:tcW w:w="918" w:type="dxa"/>
            <w:tcBorders>
              <w:top w:val="nil"/>
              <w:left w:val="nil"/>
              <w:bottom w:val="nil"/>
              <w:right w:val="nil"/>
            </w:tcBorders>
            <w:shd w:val="clear" w:color="auto" w:fill="auto"/>
            <w:noWrap/>
            <w:hideMark/>
          </w:tcPr>
          <w:p w14:paraId="4971CC5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05</w:t>
            </w:r>
          </w:p>
        </w:tc>
      </w:tr>
      <w:tr w:rsidR="003D32FB" w:rsidRPr="003D32FB" w14:paraId="07996457" w14:textId="77777777" w:rsidTr="00C04467">
        <w:trPr>
          <w:trHeight w:val="96"/>
        </w:trPr>
        <w:tc>
          <w:tcPr>
            <w:tcW w:w="520" w:type="dxa"/>
            <w:tcBorders>
              <w:top w:val="nil"/>
              <w:left w:val="nil"/>
              <w:bottom w:val="nil"/>
              <w:right w:val="nil"/>
            </w:tcBorders>
            <w:shd w:val="clear" w:color="auto" w:fill="auto"/>
            <w:noWrap/>
            <w:vAlign w:val="bottom"/>
            <w:hideMark/>
          </w:tcPr>
          <w:p w14:paraId="2D4668EC"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7</w:t>
            </w:r>
          </w:p>
        </w:tc>
        <w:tc>
          <w:tcPr>
            <w:tcW w:w="1799" w:type="dxa"/>
            <w:tcBorders>
              <w:top w:val="nil"/>
              <w:left w:val="nil"/>
              <w:bottom w:val="nil"/>
              <w:right w:val="nil"/>
            </w:tcBorders>
            <w:shd w:val="clear" w:color="auto" w:fill="auto"/>
            <w:noWrap/>
            <w:vAlign w:val="bottom"/>
            <w:hideMark/>
          </w:tcPr>
          <w:p w14:paraId="01340067"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 xml:space="preserve">Baja California </w:t>
            </w:r>
          </w:p>
        </w:tc>
        <w:tc>
          <w:tcPr>
            <w:tcW w:w="949" w:type="dxa"/>
            <w:tcBorders>
              <w:top w:val="nil"/>
              <w:left w:val="nil"/>
              <w:bottom w:val="nil"/>
              <w:right w:val="nil"/>
            </w:tcBorders>
            <w:shd w:val="clear" w:color="auto" w:fill="auto"/>
            <w:noWrap/>
            <w:vAlign w:val="bottom"/>
            <w:hideMark/>
          </w:tcPr>
          <w:p w14:paraId="43001AA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9.25</w:t>
            </w:r>
          </w:p>
        </w:tc>
        <w:tc>
          <w:tcPr>
            <w:tcW w:w="1412" w:type="dxa"/>
            <w:tcBorders>
              <w:top w:val="nil"/>
              <w:left w:val="nil"/>
              <w:bottom w:val="nil"/>
              <w:right w:val="nil"/>
            </w:tcBorders>
            <w:shd w:val="clear" w:color="auto" w:fill="auto"/>
            <w:noWrap/>
            <w:vAlign w:val="bottom"/>
            <w:hideMark/>
          </w:tcPr>
          <w:p w14:paraId="760B4B1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4.25</w:t>
            </w:r>
          </w:p>
        </w:tc>
        <w:tc>
          <w:tcPr>
            <w:tcW w:w="899" w:type="dxa"/>
            <w:tcBorders>
              <w:top w:val="nil"/>
              <w:left w:val="nil"/>
              <w:bottom w:val="nil"/>
              <w:right w:val="nil"/>
            </w:tcBorders>
            <w:shd w:val="clear" w:color="auto" w:fill="auto"/>
            <w:noWrap/>
            <w:vAlign w:val="bottom"/>
            <w:hideMark/>
          </w:tcPr>
          <w:p w14:paraId="2A4C8F2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61D27F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5.4</w:t>
            </w:r>
          </w:p>
        </w:tc>
        <w:tc>
          <w:tcPr>
            <w:tcW w:w="919" w:type="dxa"/>
            <w:tcBorders>
              <w:top w:val="nil"/>
              <w:left w:val="nil"/>
              <w:bottom w:val="nil"/>
              <w:right w:val="nil"/>
            </w:tcBorders>
            <w:shd w:val="clear" w:color="auto" w:fill="auto"/>
            <w:noWrap/>
            <w:vAlign w:val="bottom"/>
            <w:hideMark/>
          </w:tcPr>
          <w:p w14:paraId="3793AD5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60</w:t>
            </w:r>
          </w:p>
        </w:tc>
        <w:tc>
          <w:tcPr>
            <w:tcW w:w="815" w:type="dxa"/>
            <w:tcBorders>
              <w:top w:val="nil"/>
              <w:left w:val="nil"/>
              <w:bottom w:val="nil"/>
              <w:right w:val="nil"/>
            </w:tcBorders>
            <w:shd w:val="clear" w:color="auto" w:fill="auto"/>
            <w:noWrap/>
            <w:hideMark/>
          </w:tcPr>
          <w:p w14:paraId="376D9E5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7.1</w:t>
            </w:r>
          </w:p>
        </w:tc>
        <w:tc>
          <w:tcPr>
            <w:tcW w:w="918" w:type="dxa"/>
            <w:tcBorders>
              <w:top w:val="nil"/>
              <w:left w:val="nil"/>
              <w:bottom w:val="nil"/>
              <w:right w:val="nil"/>
            </w:tcBorders>
            <w:shd w:val="clear" w:color="auto" w:fill="auto"/>
            <w:noWrap/>
            <w:hideMark/>
          </w:tcPr>
          <w:p w14:paraId="035FA71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8</w:t>
            </w:r>
          </w:p>
        </w:tc>
      </w:tr>
      <w:tr w:rsidR="003D32FB" w:rsidRPr="003D32FB" w14:paraId="02FCB050" w14:textId="77777777" w:rsidTr="00C04467">
        <w:trPr>
          <w:trHeight w:val="96"/>
        </w:trPr>
        <w:tc>
          <w:tcPr>
            <w:tcW w:w="520" w:type="dxa"/>
            <w:tcBorders>
              <w:top w:val="nil"/>
              <w:left w:val="nil"/>
              <w:bottom w:val="nil"/>
              <w:right w:val="nil"/>
            </w:tcBorders>
            <w:shd w:val="clear" w:color="auto" w:fill="auto"/>
            <w:noWrap/>
            <w:vAlign w:val="bottom"/>
            <w:hideMark/>
          </w:tcPr>
          <w:p w14:paraId="22AB0851"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8</w:t>
            </w:r>
          </w:p>
        </w:tc>
        <w:tc>
          <w:tcPr>
            <w:tcW w:w="1799" w:type="dxa"/>
            <w:tcBorders>
              <w:top w:val="nil"/>
              <w:left w:val="nil"/>
              <w:bottom w:val="nil"/>
              <w:right w:val="nil"/>
            </w:tcBorders>
            <w:shd w:val="clear" w:color="auto" w:fill="auto"/>
            <w:noWrap/>
            <w:vAlign w:val="bottom"/>
            <w:hideMark/>
          </w:tcPr>
          <w:p w14:paraId="166AD36F"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1B3E122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9.25</w:t>
            </w:r>
          </w:p>
        </w:tc>
        <w:tc>
          <w:tcPr>
            <w:tcW w:w="1412" w:type="dxa"/>
            <w:tcBorders>
              <w:top w:val="nil"/>
              <w:left w:val="nil"/>
              <w:bottom w:val="nil"/>
              <w:right w:val="nil"/>
            </w:tcBorders>
            <w:shd w:val="clear" w:color="auto" w:fill="auto"/>
            <w:noWrap/>
            <w:vAlign w:val="bottom"/>
            <w:hideMark/>
          </w:tcPr>
          <w:p w14:paraId="374B514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1.25</w:t>
            </w:r>
          </w:p>
        </w:tc>
        <w:tc>
          <w:tcPr>
            <w:tcW w:w="899" w:type="dxa"/>
            <w:tcBorders>
              <w:top w:val="nil"/>
              <w:left w:val="nil"/>
              <w:bottom w:val="nil"/>
              <w:right w:val="nil"/>
            </w:tcBorders>
            <w:shd w:val="clear" w:color="auto" w:fill="auto"/>
            <w:noWrap/>
            <w:vAlign w:val="bottom"/>
            <w:hideMark/>
          </w:tcPr>
          <w:p w14:paraId="5F7A45A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70CF9D6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4.1</w:t>
            </w:r>
          </w:p>
        </w:tc>
        <w:tc>
          <w:tcPr>
            <w:tcW w:w="919" w:type="dxa"/>
            <w:tcBorders>
              <w:top w:val="nil"/>
              <w:left w:val="nil"/>
              <w:bottom w:val="nil"/>
              <w:right w:val="nil"/>
            </w:tcBorders>
            <w:shd w:val="clear" w:color="auto" w:fill="auto"/>
            <w:noWrap/>
            <w:vAlign w:val="bottom"/>
            <w:hideMark/>
          </w:tcPr>
          <w:p w14:paraId="67D5F13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50</w:t>
            </w:r>
          </w:p>
        </w:tc>
        <w:tc>
          <w:tcPr>
            <w:tcW w:w="815" w:type="dxa"/>
            <w:tcBorders>
              <w:top w:val="nil"/>
              <w:left w:val="nil"/>
              <w:bottom w:val="nil"/>
              <w:right w:val="nil"/>
            </w:tcBorders>
            <w:shd w:val="clear" w:color="auto" w:fill="auto"/>
            <w:noWrap/>
            <w:hideMark/>
          </w:tcPr>
          <w:p w14:paraId="1594072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8.5</w:t>
            </w:r>
          </w:p>
        </w:tc>
        <w:tc>
          <w:tcPr>
            <w:tcW w:w="918" w:type="dxa"/>
            <w:tcBorders>
              <w:top w:val="nil"/>
              <w:left w:val="nil"/>
              <w:bottom w:val="nil"/>
              <w:right w:val="nil"/>
            </w:tcBorders>
            <w:shd w:val="clear" w:color="auto" w:fill="auto"/>
            <w:noWrap/>
            <w:hideMark/>
          </w:tcPr>
          <w:p w14:paraId="6AE2344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09</w:t>
            </w:r>
          </w:p>
        </w:tc>
      </w:tr>
      <w:tr w:rsidR="003D32FB" w:rsidRPr="003D32FB" w14:paraId="5D475899" w14:textId="77777777" w:rsidTr="00C04467">
        <w:trPr>
          <w:trHeight w:val="96"/>
        </w:trPr>
        <w:tc>
          <w:tcPr>
            <w:tcW w:w="520" w:type="dxa"/>
            <w:tcBorders>
              <w:top w:val="nil"/>
              <w:left w:val="nil"/>
              <w:bottom w:val="nil"/>
              <w:right w:val="nil"/>
            </w:tcBorders>
            <w:shd w:val="clear" w:color="auto" w:fill="auto"/>
            <w:noWrap/>
            <w:vAlign w:val="bottom"/>
            <w:hideMark/>
          </w:tcPr>
          <w:p w14:paraId="33048DCF"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9</w:t>
            </w:r>
          </w:p>
        </w:tc>
        <w:tc>
          <w:tcPr>
            <w:tcW w:w="1799" w:type="dxa"/>
            <w:tcBorders>
              <w:top w:val="nil"/>
              <w:left w:val="nil"/>
              <w:bottom w:val="nil"/>
              <w:right w:val="nil"/>
            </w:tcBorders>
            <w:shd w:val="clear" w:color="auto" w:fill="auto"/>
            <w:noWrap/>
            <w:vAlign w:val="bottom"/>
            <w:hideMark/>
          </w:tcPr>
          <w:p w14:paraId="50C10023"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oahuila</w:t>
            </w:r>
          </w:p>
        </w:tc>
        <w:tc>
          <w:tcPr>
            <w:tcW w:w="949" w:type="dxa"/>
            <w:tcBorders>
              <w:top w:val="nil"/>
              <w:left w:val="nil"/>
              <w:bottom w:val="nil"/>
              <w:right w:val="nil"/>
            </w:tcBorders>
            <w:shd w:val="clear" w:color="auto" w:fill="auto"/>
            <w:noWrap/>
            <w:vAlign w:val="bottom"/>
            <w:hideMark/>
          </w:tcPr>
          <w:p w14:paraId="172F299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9.25</w:t>
            </w:r>
          </w:p>
        </w:tc>
        <w:tc>
          <w:tcPr>
            <w:tcW w:w="1412" w:type="dxa"/>
            <w:tcBorders>
              <w:top w:val="nil"/>
              <w:left w:val="nil"/>
              <w:bottom w:val="nil"/>
              <w:right w:val="nil"/>
            </w:tcBorders>
            <w:shd w:val="clear" w:color="auto" w:fill="auto"/>
            <w:noWrap/>
            <w:vAlign w:val="bottom"/>
            <w:hideMark/>
          </w:tcPr>
          <w:p w14:paraId="075A53E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2.25</w:t>
            </w:r>
          </w:p>
        </w:tc>
        <w:tc>
          <w:tcPr>
            <w:tcW w:w="899" w:type="dxa"/>
            <w:tcBorders>
              <w:top w:val="nil"/>
              <w:left w:val="nil"/>
              <w:bottom w:val="nil"/>
              <w:right w:val="nil"/>
            </w:tcBorders>
            <w:shd w:val="clear" w:color="auto" w:fill="auto"/>
            <w:noWrap/>
            <w:vAlign w:val="bottom"/>
            <w:hideMark/>
          </w:tcPr>
          <w:p w14:paraId="2F518F8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66FCC46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2.6</w:t>
            </w:r>
          </w:p>
        </w:tc>
        <w:tc>
          <w:tcPr>
            <w:tcW w:w="919" w:type="dxa"/>
            <w:tcBorders>
              <w:top w:val="nil"/>
              <w:left w:val="nil"/>
              <w:bottom w:val="nil"/>
              <w:right w:val="nil"/>
            </w:tcBorders>
            <w:shd w:val="clear" w:color="auto" w:fill="auto"/>
            <w:noWrap/>
            <w:vAlign w:val="bottom"/>
            <w:hideMark/>
          </w:tcPr>
          <w:p w14:paraId="0A07756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51</w:t>
            </w:r>
          </w:p>
        </w:tc>
        <w:tc>
          <w:tcPr>
            <w:tcW w:w="815" w:type="dxa"/>
            <w:tcBorders>
              <w:top w:val="nil"/>
              <w:left w:val="nil"/>
              <w:bottom w:val="nil"/>
              <w:right w:val="nil"/>
            </w:tcBorders>
            <w:shd w:val="clear" w:color="auto" w:fill="auto"/>
            <w:noWrap/>
            <w:hideMark/>
          </w:tcPr>
          <w:p w14:paraId="5B2F4C3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4.6</w:t>
            </w:r>
          </w:p>
        </w:tc>
        <w:tc>
          <w:tcPr>
            <w:tcW w:w="918" w:type="dxa"/>
            <w:tcBorders>
              <w:top w:val="nil"/>
              <w:left w:val="nil"/>
              <w:bottom w:val="nil"/>
              <w:right w:val="nil"/>
            </w:tcBorders>
            <w:shd w:val="clear" w:color="auto" w:fill="auto"/>
            <w:noWrap/>
            <w:hideMark/>
          </w:tcPr>
          <w:p w14:paraId="408C312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39</w:t>
            </w:r>
          </w:p>
        </w:tc>
      </w:tr>
      <w:tr w:rsidR="003D32FB" w:rsidRPr="003D32FB" w14:paraId="572C3566" w14:textId="77777777" w:rsidTr="00C04467">
        <w:trPr>
          <w:trHeight w:val="96"/>
        </w:trPr>
        <w:tc>
          <w:tcPr>
            <w:tcW w:w="520" w:type="dxa"/>
            <w:tcBorders>
              <w:top w:val="nil"/>
              <w:left w:val="nil"/>
              <w:bottom w:val="nil"/>
              <w:right w:val="nil"/>
            </w:tcBorders>
            <w:shd w:val="clear" w:color="auto" w:fill="auto"/>
            <w:noWrap/>
            <w:vAlign w:val="bottom"/>
            <w:hideMark/>
          </w:tcPr>
          <w:p w14:paraId="151EC9D7"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0</w:t>
            </w:r>
          </w:p>
        </w:tc>
        <w:tc>
          <w:tcPr>
            <w:tcW w:w="1799" w:type="dxa"/>
            <w:tcBorders>
              <w:top w:val="nil"/>
              <w:left w:val="nil"/>
              <w:bottom w:val="nil"/>
              <w:right w:val="nil"/>
            </w:tcBorders>
            <w:shd w:val="clear" w:color="auto" w:fill="auto"/>
            <w:noWrap/>
            <w:vAlign w:val="bottom"/>
            <w:hideMark/>
          </w:tcPr>
          <w:p w14:paraId="5931F1EE"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huahua</w:t>
            </w:r>
          </w:p>
        </w:tc>
        <w:tc>
          <w:tcPr>
            <w:tcW w:w="949" w:type="dxa"/>
            <w:tcBorders>
              <w:top w:val="nil"/>
              <w:left w:val="nil"/>
              <w:bottom w:val="nil"/>
              <w:right w:val="nil"/>
            </w:tcBorders>
            <w:shd w:val="clear" w:color="auto" w:fill="auto"/>
            <w:noWrap/>
            <w:vAlign w:val="bottom"/>
            <w:hideMark/>
          </w:tcPr>
          <w:p w14:paraId="6C1B137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8.75</w:t>
            </w:r>
          </w:p>
        </w:tc>
        <w:tc>
          <w:tcPr>
            <w:tcW w:w="1412" w:type="dxa"/>
            <w:tcBorders>
              <w:top w:val="nil"/>
              <w:left w:val="nil"/>
              <w:bottom w:val="nil"/>
              <w:right w:val="nil"/>
            </w:tcBorders>
            <w:shd w:val="clear" w:color="auto" w:fill="auto"/>
            <w:noWrap/>
            <w:vAlign w:val="bottom"/>
            <w:hideMark/>
          </w:tcPr>
          <w:p w14:paraId="65C6E4E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6.25</w:t>
            </w:r>
          </w:p>
        </w:tc>
        <w:tc>
          <w:tcPr>
            <w:tcW w:w="899" w:type="dxa"/>
            <w:tcBorders>
              <w:top w:val="nil"/>
              <w:left w:val="nil"/>
              <w:bottom w:val="nil"/>
              <w:right w:val="nil"/>
            </w:tcBorders>
            <w:shd w:val="clear" w:color="auto" w:fill="auto"/>
            <w:noWrap/>
            <w:vAlign w:val="bottom"/>
            <w:hideMark/>
          </w:tcPr>
          <w:p w14:paraId="1A47FA3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657AFD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4</w:t>
            </w:r>
          </w:p>
        </w:tc>
        <w:tc>
          <w:tcPr>
            <w:tcW w:w="919" w:type="dxa"/>
            <w:tcBorders>
              <w:top w:val="nil"/>
              <w:left w:val="nil"/>
              <w:bottom w:val="nil"/>
              <w:right w:val="nil"/>
            </w:tcBorders>
            <w:shd w:val="clear" w:color="auto" w:fill="auto"/>
            <w:noWrap/>
            <w:vAlign w:val="bottom"/>
            <w:hideMark/>
          </w:tcPr>
          <w:p w14:paraId="7D02392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3</w:t>
            </w:r>
          </w:p>
        </w:tc>
        <w:tc>
          <w:tcPr>
            <w:tcW w:w="815" w:type="dxa"/>
            <w:tcBorders>
              <w:top w:val="nil"/>
              <w:left w:val="nil"/>
              <w:bottom w:val="nil"/>
              <w:right w:val="nil"/>
            </w:tcBorders>
            <w:shd w:val="clear" w:color="auto" w:fill="auto"/>
            <w:noWrap/>
            <w:hideMark/>
          </w:tcPr>
          <w:p w14:paraId="595769C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1.6</w:t>
            </w:r>
          </w:p>
        </w:tc>
        <w:tc>
          <w:tcPr>
            <w:tcW w:w="918" w:type="dxa"/>
            <w:tcBorders>
              <w:top w:val="nil"/>
              <w:left w:val="nil"/>
              <w:bottom w:val="nil"/>
              <w:right w:val="nil"/>
            </w:tcBorders>
            <w:shd w:val="clear" w:color="auto" w:fill="auto"/>
            <w:noWrap/>
            <w:hideMark/>
          </w:tcPr>
          <w:p w14:paraId="0981E49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307</w:t>
            </w:r>
          </w:p>
        </w:tc>
      </w:tr>
      <w:tr w:rsidR="003D32FB" w:rsidRPr="003D32FB" w14:paraId="19A38AA7" w14:textId="77777777" w:rsidTr="00C04467">
        <w:trPr>
          <w:trHeight w:val="96"/>
        </w:trPr>
        <w:tc>
          <w:tcPr>
            <w:tcW w:w="520" w:type="dxa"/>
            <w:tcBorders>
              <w:top w:val="nil"/>
              <w:left w:val="nil"/>
              <w:bottom w:val="nil"/>
              <w:right w:val="nil"/>
            </w:tcBorders>
            <w:shd w:val="clear" w:color="auto" w:fill="auto"/>
            <w:noWrap/>
            <w:vAlign w:val="bottom"/>
            <w:hideMark/>
          </w:tcPr>
          <w:p w14:paraId="56096624"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1</w:t>
            </w:r>
          </w:p>
        </w:tc>
        <w:tc>
          <w:tcPr>
            <w:tcW w:w="1799" w:type="dxa"/>
            <w:tcBorders>
              <w:top w:val="nil"/>
              <w:left w:val="nil"/>
              <w:bottom w:val="nil"/>
              <w:right w:val="nil"/>
            </w:tcBorders>
            <w:shd w:val="clear" w:color="auto" w:fill="auto"/>
            <w:noWrap/>
            <w:vAlign w:val="bottom"/>
            <w:hideMark/>
          </w:tcPr>
          <w:p w14:paraId="41A055FC"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huahua</w:t>
            </w:r>
          </w:p>
        </w:tc>
        <w:tc>
          <w:tcPr>
            <w:tcW w:w="949" w:type="dxa"/>
            <w:tcBorders>
              <w:top w:val="nil"/>
              <w:left w:val="nil"/>
              <w:bottom w:val="nil"/>
              <w:right w:val="nil"/>
            </w:tcBorders>
            <w:shd w:val="clear" w:color="auto" w:fill="auto"/>
            <w:noWrap/>
            <w:vAlign w:val="bottom"/>
            <w:hideMark/>
          </w:tcPr>
          <w:p w14:paraId="3F0F756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8.25</w:t>
            </w:r>
          </w:p>
        </w:tc>
        <w:tc>
          <w:tcPr>
            <w:tcW w:w="1412" w:type="dxa"/>
            <w:tcBorders>
              <w:top w:val="nil"/>
              <w:left w:val="nil"/>
              <w:bottom w:val="nil"/>
              <w:right w:val="nil"/>
            </w:tcBorders>
            <w:shd w:val="clear" w:color="auto" w:fill="auto"/>
            <w:noWrap/>
            <w:vAlign w:val="bottom"/>
            <w:hideMark/>
          </w:tcPr>
          <w:p w14:paraId="4F177D2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4.25</w:t>
            </w:r>
          </w:p>
        </w:tc>
        <w:tc>
          <w:tcPr>
            <w:tcW w:w="899" w:type="dxa"/>
            <w:tcBorders>
              <w:top w:val="nil"/>
              <w:left w:val="nil"/>
              <w:bottom w:val="nil"/>
              <w:right w:val="nil"/>
            </w:tcBorders>
            <w:shd w:val="clear" w:color="auto" w:fill="auto"/>
            <w:noWrap/>
            <w:vAlign w:val="bottom"/>
            <w:hideMark/>
          </w:tcPr>
          <w:p w14:paraId="53293CB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700B733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4</w:t>
            </w:r>
          </w:p>
        </w:tc>
        <w:tc>
          <w:tcPr>
            <w:tcW w:w="919" w:type="dxa"/>
            <w:tcBorders>
              <w:top w:val="nil"/>
              <w:left w:val="nil"/>
              <w:bottom w:val="nil"/>
              <w:right w:val="nil"/>
            </w:tcBorders>
            <w:shd w:val="clear" w:color="auto" w:fill="auto"/>
            <w:noWrap/>
            <w:vAlign w:val="bottom"/>
            <w:hideMark/>
          </w:tcPr>
          <w:p w14:paraId="024F5E3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2</w:t>
            </w:r>
          </w:p>
        </w:tc>
        <w:tc>
          <w:tcPr>
            <w:tcW w:w="815" w:type="dxa"/>
            <w:tcBorders>
              <w:top w:val="nil"/>
              <w:left w:val="nil"/>
              <w:bottom w:val="nil"/>
              <w:right w:val="nil"/>
            </w:tcBorders>
            <w:shd w:val="clear" w:color="auto" w:fill="auto"/>
            <w:noWrap/>
            <w:hideMark/>
          </w:tcPr>
          <w:p w14:paraId="39DF4DF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3</w:t>
            </w:r>
          </w:p>
        </w:tc>
        <w:tc>
          <w:tcPr>
            <w:tcW w:w="918" w:type="dxa"/>
            <w:tcBorders>
              <w:top w:val="nil"/>
              <w:left w:val="nil"/>
              <w:bottom w:val="nil"/>
              <w:right w:val="nil"/>
            </w:tcBorders>
            <w:shd w:val="clear" w:color="auto" w:fill="auto"/>
            <w:noWrap/>
            <w:hideMark/>
          </w:tcPr>
          <w:p w14:paraId="46BE9D4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45</w:t>
            </w:r>
          </w:p>
        </w:tc>
      </w:tr>
      <w:tr w:rsidR="003D32FB" w:rsidRPr="003D32FB" w14:paraId="5D9E0233" w14:textId="77777777" w:rsidTr="00C04467">
        <w:trPr>
          <w:trHeight w:val="96"/>
        </w:trPr>
        <w:tc>
          <w:tcPr>
            <w:tcW w:w="520" w:type="dxa"/>
            <w:tcBorders>
              <w:top w:val="nil"/>
              <w:left w:val="nil"/>
              <w:bottom w:val="nil"/>
              <w:right w:val="nil"/>
            </w:tcBorders>
            <w:shd w:val="clear" w:color="auto" w:fill="auto"/>
            <w:noWrap/>
            <w:vAlign w:val="bottom"/>
            <w:hideMark/>
          </w:tcPr>
          <w:p w14:paraId="320AD973"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2</w:t>
            </w:r>
          </w:p>
        </w:tc>
        <w:tc>
          <w:tcPr>
            <w:tcW w:w="1799" w:type="dxa"/>
            <w:tcBorders>
              <w:top w:val="nil"/>
              <w:left w:val="nil"/>
              <w:bottom w:val="nil"/>
              <w:right w:val="nil"/>
            </w:tcBorders>
            <w:shd w:val="clear" w:color="auto" w:fill="auto"/>
            <w:noWrap/>
            <w:vAlign w:val="bottom"/>
            <w:hideMark/>
          </w:tcPr>
          <w:p w14:paraId="6544CDC4"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oahuila</w:t>
            </w:r>
          </w:p>
        </w:tc>
        <w:tc>
          <w:tcPr>
            <w:tcW w:w="949" w:type="dxa"/>
            <w:tcBorders>
              <w:top w:val="nil"/>
              <w:left w:val="nil"/>
              <w:bottom w:val="nil"/>
              <w:right w:val="nil"/>
            </w:tcBorders>
            <w:shd w:val="clear" w:color="auto" w:fill="auto"/>
            <w:noWrap/>
            <w:vAlign w:val="bottom"/>
            <w:hideMark/>
          </w:tcPr>
          <w:p w14:paraId="1B96D2D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8.25</w:t>
            </w:r>
          </w:p>
        </w:tc>
        <w:tc>
          <w:tcPr>
            <w:tcW w:w="1412" w:type="dxa"/>
            <w:tcBorders>
              <w:top w:val="nil"/>
              <w:left w:val="nil"/>
              <w:bottom w:val="nil"/>
              <w:right w:val="nil"/>
            </w:tcBorders>
            <w:shd w:val="clear" w:color="auto" w:fill="auto"/>
            <w:noWrap/>
            <w:vAlign w:val="bottom"/>
            <w:hideMark/>
          </w:tcPr>
          <w:p w14:paraId="0424290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1.75</w:t>
            </w:r>
          </w:p>
        </w:tc>
        <w:tc>
          <w:tcPr>
            <w:tcW w:w="899" w:type="dxa"/>
            <w:tcBorders>
              <w:top w:val="nil"/>
              <w:left w:val="nil"/>
              <w:bottom w:val="nil"/>
              <w:right w:val="nil"/>
            </w:tcBorders>
            <w:shd w:val="clear" w:color="auto" w:fill="auto"/>
            <w:noWrap/>
            <w:vAlign w:val="bottom"/>
            <w:hideMark/>
          </w:tcPr>
          <w:p w14:paraId="7A46A29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02D986A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5.1</w:t>
            </w:r>
          </w:p>
        </w:tc>
        <w:tc>
          <w:tcPr>
            <w:tcW w:w="919" w:type="dxa"/>
            <w:tcBorders>
              <w:top w:val="nil"/>
              <w:left w:val="nil"/>
              <w:bottom w:val="nil"/>
              <w:right w:val="nil"/>
            </w:tcBorders>
            <w:shd w:val="clear" w:color="auto" w:fill="auto"/>
            <w:noWrap/>
            <w:vAlign w:val="bottom"/>
            <w:hideMark/>
          </w:tcPr>
          <w:p w14:paraId="6E0E927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65</w:t>
            </w:r>
          </w:p>
        </w:tc>
        <w:tc>
          <w:tcPr>
            <w:tcW w:w="815" w:type="dxa"/>
            <w:tcBorders>
              <w:top w:val="nil"/>
              <w:left w:val="nil"/>
              <w:bottom w:val="nil"/>
              <w:right w:val="nil"/>
            </w:tcBorders>
            <w:shd w:val="clear" w:color="auto" w:fill="auto"/>
            <w:noWrap/>
            <w:hideMark/>
          </w:tcPr>
          <w:p w14:paraId="401515F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5.5</w:t>
            </w:r>
          </w:p>
        </w:tc>
        <w:tc>
          <w:tcPr>
            <w:tcW w:w="918" w:type="dxa"/>
            <w:tcBorders>
              <w:top w:val="nil"/>
              <w:left w:val="nil"/>
              <w:bottom w:val="nil"/>
              <w:right w:val="nil"/>
            </w:tcBorders>
            <w:shd w:val="clear" w:color="auto" w:fill="auto"/>
            <w:noWrap/>
            <w:hideMark/>
          </w:tcPr>
          <w:p w14:paraId="03F809D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8</w:t>
            </w:r>
          </w:p>
        </w:tc>
      </w:tr>
      <w:tr w:rsidR="003D32FB" w:rsidRPr="003D32FB" w14:paraId="74C2FA10" w14:textId="77777777" w:rsidTr="00C04467">
        <w:trPr>
          <w:trHeight w:val="96"/>
        </w:trPr>
        <w:tc>
          <w:tcPr>
            <w:tcW w:w="520" w:type="dxa"/>
            <w:tcBorders>
              <w:top w:val="nil"/>
              <w:left w:val="nil"/>
              <w:bottom w:val="nil"/>
              <w:right w:val="nil"/>
            </w:tcBorders>
            <w:shd w:val="clear" w:color="auto" w:fill="auto"/>
            <w:noWrap/>
            <w:vAlign w:val="bottom"/>
            <w:hideMark/>
          </w:tcPr>
          <w:p w14:paraId="11C745DB"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3</w:t>
            </w:r>
          </w:p>
        </w:tc>
        <w:tc>
          <w:tcPr>
            <w:tcW w:w="1799" w:type="dxa"/>
            <w:tcBorders>
              <w:top w:val="nil"/>
              <w:left w:val="nil"/>
              <w:bottom w:val="nil"/>
              <w:right w:val="nil"/>
            </w:tcBorders>
            <w:shd w:val="clear" w:color="auto" w:fill="auto"/>
            <w:noWrap/>
            <w:vAlign w:val="bottom"/>
            <w:hideMark/>
          </w:tcPr>
          <w:p w14:paraId="24CFA88B"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oahuila</w:t>
            </w:r>
          </w:p>
        </w:tc>
        <w:tc>
          <w:tcPr>
            <w:tcW w:w="949" w:type="dxa"/>
            <w:tcBorders>
              <w:top w:val="nil"/>
              <w:left w:val="nil"/>
              <w:bottom w:val="nil"/>
              <w:right w:val="nil"/>
            </w:tcBorders>
            <w:shd w:val="clear" w:color="auto" w:fill="auto"/>
            <w:noWrap/>
            <w:vAlign w:val="bottom"/>
            <w:hideMark/>
          </w:tcPr>
          <w:p w14:paraId="4D81A8F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8.25</w:t>
            </w:r>
          </w:p>
        </w:tc>
        <w:tc>
          <w:tcPr>
            <w:tcW w:w="1412" w:type="dxa"/>
            <w:tcBorders>
              <w:top w:val="nil"/>
              <w:left w:val="nil"/>
              <w:bottom w:val="nil"/>
              <w:right w:val="nil"/>
            </w:tcBorders>
            <w:shd w:val="clear" w:color="auto" w:fill="auto"/>
            <w:noWrap/>
            <w:vAlign w:val="bottom"/>
            <w:hideMark/>
          </w:tcPr>
          <w:p w14:paraId="023D29F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1.25</w:t>
            </w:r>
          </w:p>
        </w:tc>
        <w:tc>
          <w:tcPr>
            <w:tcW w:w="899" w:type="dxa"/>
            <w:tcBorders>
              <w:top w:val="nil"/>
              <w:left w:val="nil"/>
              <w:bottom w:val="nil"/>
              <w:right w:val="nil"/>
            </w:tcBorders>
            <w:shd w:val="clear" w:color="auto" w:fill="auto"/>
            <w:noWrap/>
            <w:vAlign w:val="bottom"/>
            <w:hideMark/>
          </w:tcPr>
          <w:p w14:paraId="7F7E93D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35FB373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5.1</w:t>
            </w:r>
          </w:p>
        </w:tc>
        <w:tc>
          <w:tcPr>
            <w:tcW w:w="919" w:type="dxa"/>
            <w:tcBorders>
              <w:top w:val="nil"/>
              <w:left w:val="nil"/>
              <w:bottom w:val="nil"/>
              <w:right w:val="nil"/>
            </w:tcBorders>
            <w:shd w:val="clear" w:color="auto" w:fill="auto"/>
            <w:noWrap/>
            <w:vAlign w:val="bottom"/>
            <w:hideMark/>
          </w:tcPr>
          <w:p w14:paraId="01811C4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67</w:t>
            </w:r>
          </w:p>
        </w:tc>
        <w:tc>
          <w:tcPr>
            <w:tcW w:w="815" w:type="dxa"/>
            <w:tcBorders>
              <w:top w:val="nil"/>
              <w:left w:val="nil"/>
              <w:bottom w:val="nil"/>
              <w:right w:val="nil"/>
            </w:tcBorders>
            <w:shd w:val="clear" w:color="auto" w:fill="auto"/>
            <w:noWrap/>
            <w:hideMark/>
          </w:tcPr>
          <w:p w14:paraId="5127BD7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5.5</w:t>
            </w:r>
          </w:p>
        </w:tc>
        <w:tc>
          <w:tcPr>
            <w:tcW w:w="918" w:type="dxa"/>
            <w:tcBorders>
              <w:top w:val="nil"/>
              <w:left w:val="nil"/>
              <w:bottom w:val="nil"/>
              <w:right w:val="nil"/>
            </w:tcBorders>
            <w:shd w:val="clear" w:color="auto" w:fill="auto"/>
            <w:noWrap/>
            <w:hideMark/>
          </w:tcPr>
          <w:p w14:paraId="7C9B817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08</w:t>
            </w:r>
          </w:p>
        </w:tc>
      </w:tr>
      <w:tr w:rsidR="003D32FB" w:rsidRPr="003D32FB" w14:paraId="45CE986E" w14:textId="77777777" w:rsidTr="00C04467">
        <w:trPr>
          <w:trHeight w:val="96"/>
        </w:trPr>
        <w:tc>
          <w:tcPr>
            <w:tcW w:w="520" w:type="dxa"/>
            <w:tcBorders>
              <w:top w:val="nil"/>
              <w:left w:val="nil"/>
              <w:bottom w:val="nil"/>
              <w:right w:val="nil"/>
            </w:tcBorders>
            <w:shd w:val="clear" w:color="auto" w:fill="auto"/>
            <w:noWrap/>
            <w:vAlign w:val="bottom"/>
            <w:hideMark/>
          </w:tcPr>
          <w:p w14:paraId="7700226F"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4</w:t>
            </w:r>
          </w:p>
        </w:tc>
        <w:tc>
          <w:tcPr>
            <w:tcW w:w="1799" w:type="dxa"/>
            <w:tcBorders>
              <w:top w:val="nil"/>
              <w:left w:val="nil"/>
              <w:bottom w:val="nil"/>
              <w:right w:val="nil"/>
            </w:tcBorders>
            <w:shd w:val="clear" w:color="auto" w:fill="auto"/>
            <w:noWrap/>
            <w:vAlign w:val="bottom"/>
            <w:hideMark/>
          </w:tcPr>
          <w:p w14:paraId="5B35E872"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3E233B7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8.25</w:t>
            </w:r>
          </w:p>
        </w:tc>
        <w:tc>
          <w:tcPr>
            <w:tcW w:w="1412" w:type="dxa"/>
            <w:tcBorders>
              <w:top w:val="nil"/>
              <w:left w:val="nil"/>
              <w:bottom w:val="nil"/>
              <w:right w:val="nil"/>
            </w:tcBorders>
            <w:shd w:val="clear" w:color="auto" w:fill="auto"/>
            <w:noWrap/>
            <w:vAlign w:val="bottom"/>
            <w:hideMark/>
          </w:tcPr>
          <w:p w14:paraId="68AC830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9.25</w:t>
            </w:r>
          </w:p>
        </w:tc>
        <w:tc>
          <w:tcPr>
            <w:tcW w:w="899" w:type="dxa"/>
            <w:tcBorders>
              <w:top w:val="nil"/>
              <w:left w:val="nil"/>
              <w:bottom w:val="nil"/>
              <w:right w:val="nil"/>
            </w:tcBorders>
            <w:shd w:val="clear" w:color="auto" w:fill="auto"/>
            <w:noWrap/>
            <w:vAlign w:val="bottom"/>
            <w:hideMark/>
          </w:tcPr>
          <w:p w14:paraId="3D2C15C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F4CA33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7</w:t>
            </w:r>
          </w:p>
        </w:tc>
        <w:tc>
          <w:tcPr>
            <w:tcW w:w="919" w:type="dxa"/>
            <w:tcBorders>
              <w:top w:val="nil"/>
              <w:left w:val="nil"/>
              <w:bottom w:val="nil"/>
              <w:right w:val="nil"/>
            </w:tcBorders>
            <w:shd w:val="clear" w:color="auto" w:fill="auto"/>
            <w:noWrap/>
            <w:vAlign w:val="bottom"/>
            <w:hideMark/>
          </w:tcPr>
          <w:p w14:paraId="1A1EAE6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0</w:t>
            </w:r>
          </w:p>
        </w:tc>
        <w:tc>
          <w:tcPr>
            <w:tcW w:w="815" w:type="dxa"/>
            <w:tcBorders>
              <w:top w:val="nil"/>
              <w:left w:val="nil"/>
              <w:bottom w:val="nil"/>
              <w:right w:val="nil"/>
            </w:tcBorders>
            <w:shd w:val="clear" w:color="auto" w:fill="auto"/>
            <w:noWrap/>
            <w:hideMark/>
          </w:tcPr>
          <w:p w14:paraId="26167AF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4.9</w:t>
            </w:r>
          </w:p>
        </w:tc>
        <w:tc>
          <w:tcPr>
            <w:tcW w:w="918" w:type="dxa"/>
            <w:tcBorders>
              <w:top w:val="nil"/>
              <w:left w:val="nil"/>
              <w:bottom w:val="nil"/>
              <w:right w:val="nil"/>
            </w:tcBorders>
            <w:shd w:val="clear" w:color="auto" w:fill="auto"/>
            <w:noWrap/>
            <w:hideMark/>
          </w:tcPr>
          <w:p w14:paraId="4777463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468</w:t>
            </w:r>
          </w:p>
        </w:tc>
      </w:tr>
      <w:tr w:rsidR="003D32FB" w:rsidRPr="003D32FB" w14:paraId="4B092D5E" w14:textId="77777777" w:rsidTr="00C04467">
        <w:trPr>
          <w:trHeight w:val="96"/>
        </w:trPr>
        <w:tc>
          <w:tcPr>
            <w:tcW w:w="520" w:type="dxa"/>
            <w:tcBorders>
              <w:top w:val="nil"/>
              <w:left w:val="nil"/>
              <w:bottom w:val="nil"/>
              <w:right w:val="nil"/>
            </w:tcBorders>
            <w:shd w:val="clear" w:color="auto" w:fill="auto"/>
            <w:noWrap/>
            <w:vAlign w:val="bottom"/>
            <w:hideMark/>
          </w:tcPr>
          <w:p w14:paraId="21BAA0FC"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5</w:t>
            </w:r>
          </w:p>
        </w:tc>
        <w:tc>
          <w:tcPr>
            <w:tcW w:w="1799" w:type="dxa"/>
            <w:tcBorders>
              <w:top w:val="nil"/>
              <w:left w:val="nil"/>
              <w:bottom w:val="nil"/>
              <w:right w:val="nil"/>
            </w:tcBorders>
            <w:shd w:val="clear" w:color="auto" w:fill="auto"/>
            <w:noWrap/>
            <w:vAlign w:val="bottom"/>
            <w:hideMark/>
          </w:tcPr>
          <w:p w14:paraId="0FBEA20A"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onora</w:t>
            </w:r>
          </w:p>
        </w:tc>
        <w:tc>
          <w:tcPr>
            <w:tcW w:w="949" w:type="dxa"/>
            <w:tcBorders>
              <w:top w:val="nil"/>
              <w:left w:val="nil"/>
              <w:bottom w:val="nil"/>
              <w:right w:val="nil"/>
            </w:tcBorders>
            <w:shd w:val="clear" w:color="auto" w:fill="auto"/>
            <w:noWrap/>
            <w:vAlign w:val="bottom"/>
            <w:hideMark/>
          </w:tcPr>
          <w:p w14:paraId="1F5B1FD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7.75</w:t>
            </w:r>
          </w:p>
        </w:tc>
        <w:tc>
          <w:tcPr>
            <w:tcW w:w="1412" w:type="dxa"/>
            <w:tcBorders>
              <w:top w:val="nil"/>
              <w:left w:val="nil"/>
              <w:bottom w:val="nil"/>
              <w:right w:val="nil"/>
            </w:tcBorders>
            <w:shd w:val="clear" w:color="auto" w:fill="auto"/>
            <w:noWrap/>
            <w:vAlign w:val="bottom"/>
            <w:hideMark/>
          </w:tcPr>
          <w:p w14:paraId="05E15C8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0.25</w:t>
            </w:r>
          </w:p>
        </w:tc>
        <w:tc>
          <w:tcPr>
            <w:tcW w:w="899" w:type="dxa"/>
            <w:tcBorders>
              <w:top w:val="nil"/>
              <w:left w:val="nil"/>
              <w:bottom w:val="nil"/>
              <w:right w:val="nil"/>
            </w:tcBorders>
            <w:shd w:val="clear" w:color="auto" w:fill="auto"/>
            <w:noWrap/>
            <w:vAlign w:val="bottom"/>
            <w:hideMark/>
          </w:tcPr>
          <w:p w14:paraId="31A6EC8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6BCCAFD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6.7</w:t>
            </w:r>
          </w:p>
        </w:tc>
        <w:tc>
          <w:tcPr>
            <w:tcW w:w="919" w:type="dxa"/>
            <w:tcBorders>
              <w:top w:val="nil"/>
              <w:left w:val="nil"/>
              <w:bottom w:val="nil"/>
              <w:right w:val="nil"/>
            </w:tcBorders>
            <w:shd w:val="clear" w:color="auto" w:fill="auto"/>
            <w:noWrap/>
            <w:vAlign w:val="bottom"/>
            <w:hideMark/>
          </w:tcPr>
          <w:p w14:paraId="268298C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55</w:t>
            </w:r>
          </w:p>
        </w:tc>
        <w:tc>
          <w:tcPr>
            <w:tcW w:w="815" w:type="dxa"/>
            <w:tcBorders>
              <w:top w:val="nil"/>
              <w:left w:val="nil"/>
              <w:bottom w:val="nil"/>
              <w:right w:val="nil"/>
            </w:tcBorders>
            <w:shd w:val="clear" w:color="auto" w:fill="auto"/>
            <w:noWrap/>
            <w:hideMark/>
          </w:tcPr>
          <w:p w14:paraId="7B2CFE9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8.7</w:t>
            </w:r>
          </w:p>
        </w:tc>
        <w:tc>
          <w:tcPr>
            <w:tcW w:w="918" w:type="dxa"/>
            <w:tcBorders>
              <w:top w:val="nil"/>
              <w:left w:val="nil"/>
              <w:bottom w:val="nil"/>
              <w:right w:val="nil"/>
            </w:tcBorders>
            <w:shd w:val="clear" w:color="auto" w:fill="auto"/>
            <w:noWrap/>
            <w:hideMark/>
          </w:tcPr>
          <w:p w14:paraId="0830967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5</w:t>
            </w:r>
          </w:p>
        </w:tc>
      </w:tr>
      <w:tr w:rsidR="003D32FB" w:rsidRPr="003D32FB" w14:paraId="16AF211E" w14:textId="77777777" w:rsidTr="00C04467">
        <w:trPr>
          <w:trHeight w:val="96"/>
        </w:trPr>
        <w:tc>
          <w:tcPr>
            <w:tcW w:w="520" w:type="dxa"/>
            <w:tcBorders>
              <w:top w:val="nil"/>
              <w:left w:val="nil"/>
              <w:bottom w:val="nil"/>
              <w:right w:val="nil"/>
            </w:tcBorders>
            <w:shd w:val="clear" w:color="auto" w:fill="auto"/>
            <w:noWrap/>
            <w:vAlign w:val="bottom"/>
            <w:hideMark/>
          </w:tcPr>
          <w:p w14:paraId="3A1E5CB2"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6</w:t>
            </w:r>
          </w:p>
        </w:tc>
        <w:tc>
          <w:tcPr>
            <w:tcW w:w="1799" w:type="dxa"/>
            <w:tcBorders>
              <w:top w:val="nil"/>
              <w:left w:val="nil"/>
              <w:bottom w:val="nil"/>
              <w:right w:val="nil"/>
            </w:tcBorders>
            <w:shd w:val="clear" w:color="auto" w:fill="auto"/>
            <w:noWrap/>
            <w:vAlign w:val="bottom"/>
            <w:hideMark/>
          </w:tcPr>
          <w:p w14:paraId="39D6E192"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oahuila</w:t>
            </w:r>
          </w:p>
        </w:tc>
        <w:tc>
          <w:tcPr>
            <w:tcW w:w="949" w:type="dxa"/>
            <w:tcBorders>
              <w:top w:val="nil"/>
              <w:left w:val="nil"/>
              <w:bottom w:val="nil"/>
              <w:right w:val="nil"/>
            </w:tcBorders>
            <w:shd w:val="clear" w:color="auto" w:fill="auto"/>
            <w:noWrap/>
            <w:vAlign w:val="bottom"/>
            <w:hideMark/>
          </w:tcPr>
          <w:p w14:paraId="03986DC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7.75</w:t>
            </w:r>
          </w:p>
        </w:tc>
        <w:tc>
          <w:tcPr>
            <w:tcW w:w="1412" w:type="dxa"/>
            <w:tcBorders>
              <w:top w:val="nil"/>
              <w:left w:val="nil"/>
              <w:bottom w:val="nil"/>
              <w:right w:val="nil"/>
            </w:tcBorders>
            <w:shd w:val="clear" w:color="auto" w:fill="auto"/>
            <w:noWrap/>
            <w:vAlign w:val="bottom"/>
            <w:hideMark/>
          </w:tcPr>
          <w:p w14:paraId="09B7B5D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3.25</w:t>
            </w:r>
          </w:p>
        </w:tc>
        <w:tc>
          <w:tcPr>
            <w:tcW w:w="899" w:type="dxa"/>
            <w:tcBorders>
              <w:top w:val="nil"/>
              <w:left w:val="nil"/>
              <w:bottom w:val="nil"/>
              <w:right w:val="nil"/>
            </w:tcBorders>
            <w:shd w:val="clear" w:color="auto" w:fill="auto"/>
            <w:noWrap/>
            <w:vAlign w:val="bottom"/>
            <w:hideMark/>
          </w:tcPr>
          <w:p w14:paraId="67C8F24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23040FA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0</w:t>
            </w:r>
          </w:p>
        </w:tc>
        <w:tc>
          <w:tcPr>
            <w:tcW w:w="919" w:type="dxa"/>
            <w:tcBorders>
              <w:top w:val="nil"/>
              <w:left w:val="nil"/>
              <w:bottom w:val="nil"/>
              <w:right w:val="nil"/>
            </w:tcBorders>
            <w:shd w:val="clear" w:color="auto" w:fill="auto"/>
            <w:noWrap/>
            <w:vAlign w:val="bottom"/>
            <w:hideMark/>
          </w:tcPr>
          <w:p w14:paraId="6DD8219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7</w:t>
            </w:r>
          </w:p>
        </w:tc>
        <w:tc>
          <w:tcPr>
            <w:tcW w:w="815" w:type="dxa"/>
            <w:tcBorders>
              <w:top w:val="nil"/>
              <w:left w:val="nil"/>
              <w:bottom w:val="nil"/>
              <w:right w:val="nil"/>
            </w:tcBorders>
            <w:shd w:val="clear" w:color="auto" w:fill="auto"/>
            <w:noWrap/>
            <w:hideMark/>
          </w:tcPr>
          <w:p w14:paraId="178CE3F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2</w:t>
            </w:r>
          </w:p>
        </w:tc>
        <w:tc>
          <w:tcPr>
            <w:tcW w:w="918" w:type="dxa"/>
            <w:tcBorders>
              <w:top w:val="nil"/>
              <w:left w:val="nil"/>
              <w:bottom w:val="nil"/>
              <w:right w:val="nil"/>
            </w:tcBorders>
            <w:shd w:val="clear" w:color="auto" w:fill="auto"/>
            <w:noWrap/>
            <w:hideMark/>
          </w:tcPr>
          <w:p w14:paraId="1311387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50</w:t>
            </w:r>
          </w:p>
        </w:tc>
      </w:tr>
      <w:tr w:rsidR="003D32FB" w:rsidRPr="003D32FB" w14:paraId="7076C52E" w14:textId="77777777" w:rsidTr="00C04467">
        <w:trPr>
          <w:trHeight w:val="96"/>
        </w:trPr>
        <w:tc>
          <w:tcPr>
            <w:tcW w:w="520" w:type="dxa"/>
            <w:tcBorders>
              <w:top w:val="nil"/>
              <w:left w:val="nil"/>
              <w:bottom w:val="nil"/>
              <w:right w:val="nil"/>
            </w:tcBorders>
            <w:shd w:val="clear" w:color="auto" w:fill="auto"/>
            <w:noWrap/>
            <w:vAlign w:val="bottom"/>
            <w:hideMark/>
          </w:tcPr>
          <w:p w14:paraId="57963C1C"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7</w:t>
            </w:r>
          </w:p>
        </w:tc>
        <w:tc>
          <w:tcPr>
            <w:tcW w:w="1799" w:type="dxa"/>
            <w:tcBorders>
              <w:top w:val="nil"/>
              <w:left w:val="nil"/>
              <w:bottom w:val="nil"/>
              <w:right w:val="nil"/>
            </w:tcBorders>
            <w:shd w:val="clear" w:color="auto" w:fill="auto"/>
            <w:noWrap/>
            <w:vAlign w:val="bottom"/>
            <w:hideMark/>
          </w:tcPr>
          <w:p w14:paraId="398CF190"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huahua</w:t>
            </w:r>
          </w:p>
        </w:tc>
        <w:tc>
          <w:tcPr>
            <w:tcW w:w="949" w:type="dxa"/>
            <w:tcBorders>
              <w:top w:val="nil"/>
              <w:left w:val="nil"/>
              <w:bottom w:val="nil"/>
              <w:right w:val="nil"/>
            </w:tcBorders>
            <w:shd w:val="clear" w:color="auto" w:fill="auto"/>
            <w:noWrap/>
            <w:vAlign w:val="bottom"/>
            <w:hideMark/>
          </w:tcPr>
          <w:p w14:paraId="6F1BF0A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7.75</w:t>
            </w:r>
          </w:p>
        </w:tc>
        <w:tc>
          <w:tcPr>
            <w:tcW w:w="1412" w:type="dxa"/>
            <w:tcBorders>
              <w:top w:val="nil"/>
              <w:left w:val="nil"/>
              <w:bottom w:val="nil"/>
              <w:right w:val="nil"/>
            </w:tcBorders>
            <w:shd w:val="clear" w:color="auto" w:fill="auto"/>
            <w:noWrap/>
            <w:vAlign w:val="bottom"/>
            <w:hideMark/>
          </w:tcPr>
          <w:p w14:paraId="1DEC6AF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8.25</w:t>
            </w:r>
          </w:p>
        </w:tc>
        <w:tc>
          <w:tcPr>
            <w:tcW w:w="899" w:type="dxa"/>
            <w:tcBorders>
              <w:top w:val="nil"/>
              <w:left w:val="nil"/>
              <w:bottom w:val="nil"/>
              <w:right w:val="nil"/>
            </w:tcBorders>
            <w:shd w:val="clear" w:color="auto" w:fill="auto"/>
            <w:noWrap/>
            <w:vAlign w:val="bottom"/>
            <w:hideMark/>
          </w:tcPr>
          <w:p w14:paraId="11CFA0F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655E7EB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7</w:t>
            </w:r>
          </w:p>
        </w:tc>
        <w:tc>
          <w:tcPr>
            <w:tcW w:w="919" w:type="dxa"/>
            <w:tcBorders>
              <w:top w:val="nil"/>
              <w:left w:val="nil"/>
              <w:bottom w:val="nil"/>
              <w:right w:val="nil"/>
            </w:tcBorders>
            <w:shd w:val="clear" w:color="auto" w:fill="auto"/>
            <w:noWrap/>
            <w:vAlign w:val="bottom"/>
            <w:hideMark/>
          </w:tcPr>
          <w:p w14:paraId="753016A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6</w:t>
            </w:r>
          </w:p>
        </w:tc>
        <w:tc>
          <w:tcPr>
            <w:tcW w:w="815" w:type="dxa"/>
            <w:tcBorders>
              <w:top w:val="nil"/>
              <w:left w:val="nil"/>
              <w:bottom w:val="nil"/>
              <w:right w:val="nil"/>
            </w:tcBorders>
            <w:shd w:val="clear" w:color="auto" w:fill="auto"/>
            <w:noWrap/>
            <w:hideMark/>
          </w:tcPr>
          <w:p w14:paraId="50E2259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4.9</w:t>
            </w:r>
          </w:p>
        </w:tc>
        <w:tc>
          <w:tcPr>
            <w:tcW w:w="918" w:type="dxa"/>
            <w:tcBorders>
              <w:top w:val="nil"/>
              <w:left w:val="nil"/>
              <w:bottom w:val="nil"/>
              <w:right w:val="nil"/>
            </w:tcBorders>
            <w:shd w:val="clear" w:color="auto" w:fill="auto"/>
            <w:noWrap/>
            <w:hideMark/>
          </w:tcPr>
          <w:p w14:paraId="0EC9D82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558</w:t>
            </w:r>
          </w:p>
        </w:tc>
      </w:tr>
      <w:tr w:rsidR="003D32FB" w:rsidRPr="003D32FB" w14:paraId="4C2E0BE9" w14:textId="77777777" w:rsidTr="00C04467">
        <w:trPr>
          <w:trHeight w:val="96"/>
        </w:trPr>
        <w:tc>
          <w:tcPr>
            <w:tcW w:w="520" w:type="dxa"/>
            <w:tcBorders>
              <w:top w:val="nil"/>
              <w:left w:val="nil"/>
              <w:bottom w:val="nil"/>
              <w:right w:val="nil"/>
            </w:tcBorders>
            <w:shd w:val="clear" w:color="auto" w:fill="auto"/>
            <w:noWrap/>
            <w:vAlign w:val="bottom"/>
            <w:hideMark/>
          </w:tcPr>
          <w:p w14:paraId="17777491"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8</w:t>
            </w:r>
          </w:p>
        </w:tc>
        <w:tc>
          <w:tcPr>
            <w:tcW w:w="1799" w:type="dxa"/>
            <w:tcBorders>
              <w:top w:val="nil"/>
              <w:left w:val="nil"/>
              <w:bottom w:val="nil"/>
              <w:right w:val="nil"/>
            </w:tcBorders>
            <w:shd w:val="clear" w:color="auto" w:fill="auto"/>
            <w:noWrap/>
            <w:vAlign w:val="bottom"/>
            <w:hideMark/>
          </w:tcPr>
          <w:p w14:paraId="5CBFA615"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Sinaloa</w:t>
            </w:r>
          </w:p>
        </w:tc>
        <w:tc>
          <w:tcPr>
            <w:tcW w:w="949" w:type="dxa"/>
            <w:tcBorders>
              <w:top w:val="nil"/>
              <w:left w:val="nil"/>
              <w:bottom w:val="nil"/>
              <w:right w:val="nil"/>
            </w:tcBorders>
            <w:shd w:val="clear" w:color="auto" w:fill="auto"/>
            <w:noWrap/>
            <w:vAlign w:val="bottom"/>
            <w:hideMark/>
          </w:tcPr>
          <w:p w14:paraId="3F53517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6.25</w:t>
            </w:r>
          </w:p>
        </w:tc>
        <w:tc>
          <w:tcPr>
            <w:tcW w:w="1412" w:type="dxa"/>
            <w:tcBorders>
              <w:top w:val="nil"/>
              <w:left w:val="nil"/>
              <w:bottom w:val="nil"/>
              <w:right w:val="nil"/>
            </w:tcBorders>
            <w:shd w:val="clear" w:color="auto" w:fill="auto"/>
            <w:noWrap/>
            <w:vAlign w:val="bottom"/>
            <w:hideMark/>
          </w:tcPr>
          <w:p w14:paraId="7A681F6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8.25</w:t>
            </w:r>
          </w:p>
        </w:tc>
        <w:tc>
          <w:tcPr>
            <w:tcW w:w="899" w:type="dxa"/>
            <w:tcBorders>
              <w:top w:val="nil"/>
              <w:left w:val="nil"/>
              <w:bottom w:val="nil"/>
              <w:right w:val="nil"/>
            </w:tcBorders>
            <w:shd w:val="clear" w:color="auto" w:fill="auto"/>
            <w:noWrap/>
            <w:vAlign w:val="bottom"/>
            <w:hideMark/>
          </w:tcPr>
          <w:p w14:paraId="0789E44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500819D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7.7</w:t>
            </w:r>
          </w:p>
        </w:tc>
        <w:tc>
          <w:tcPr>
            <w:tcW w:w="919" w:type="dxa"/>
            <w:tcBorders>
              <w:top w:val="nil"/>
              <w:left w:val="nil"/>
              <w:bottom w:val="nil"/>
              <w:right w:val="nil"/>
            </w:tcBorders>
            <w:shd w:val="clear" w:color="auto" w:fill="auto"/>
            <w:noWrap/>
            <w:vAlign w:val="bottom"/>
            <w:hideMark/>
          </w:tcPr>
          <w:p w14:paraId="61D42BF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87</w:t>
            </w:r>
          </w:p>
        </w:tc>
        <w:tc>
          <w:tcPr>
            <w:tcW w:w="815" w:type="dxa"/>
            <w:tcBorders>
              <w:top w:val="nil"/>
              <w:left w:val="nil"/>
              <w:bottom w:val="nil"/>
              <w:right w:val="nil"/>
            </w:tcBorders>
            <w:shd w:val="clear" w:color="auto" w:fill="auto"/>
            <w:noWrap/>
            <w:hideMark/>
          </w:tcPr>
          <w:p w14:paraId="23A77AE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5.8</w:t>
            </w:r>
          </w:p>
        </w:tc>
        <w:tc>
          <w:tcPr>
            <w:tcW w:w="918" w:type="dxa"/>
            <w:tcBorders>
              <w:top w:val="nil"/>
              <w:left w:val="nil"/>
              <w:bottom w:val="nil"/>
              <w:right w:val="nil"/>
            </w:tcBorders>
            <w:shd w:val="clear" w:color="auto" w:fill="auto"/>
            <w:noWrap/>
            <w:hideMark/>
          </w:tcPr>
          <w:p w14:paraId="6B23818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566</w:t>
            </w:r>
          </w:p>
        </w:tc>
      </w:tr>
      <w:tr w:rsidR="003D32FB" w:rsidRPr="003D32FB" w14:paraId="73B07E1F" w14:textId="77777777" w:rsidTr="00C04467">
        <w:trPr>
          <w:trHeight w:val="96"/>
        </w:trPr>
        <w:tc>
          <w:tcPr>
            <w:tcW w:w="520" w:type="dxa"/>
            <w:tcBorders>
              <w:top w:val="nil"/>
              <w:left w:val="nil"/>
              <w:bottom w:val="nil"/>
              <w:right w:val="nil"/>
            </w:tcBorders>
            <w:shd w:val="clear" w:color="auto" w:fill="auto"/>
            <w:noWrap/>
            <w:vAlign w:val="bottom"/>
            <w:hideMark/>
          </w:tcPr>
          <w:p w14:paraId="1D8BD611"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19</w:t>
            </w:r>
          </w:p>
        </w:tc>
        <w:tc>
          <w:tcPr>
            <w:tcW w:w="1799" w:type="dxa"/>
            <w:tcBorders>
              <w:top w:val="nil"/>
              <w:left w:val="nil"/>
              <w:bottom w:val="nil"/>
              <w:right w:val="nil"/>
            </w:tcBorders>
            <w:shd w:val="clear" w:color="auto" w:fill="auto"/>
            <w:noWrap/>
            <w:vAlign w:val="bottom"/>
            <w:hideMark/>
          </w:tcPr>
          <w:p w14:paraId="18A01DA6"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Baja California Sur</w:t>
            </w:r>
          </w:p>
        </w:tc>
        <w:tc>
          <w:tcPr>
            <w:tcW w:w="949" w:type="dxa"/>
            <w:tcBorders>
              <w:top w:val="nil"/>
              <w:left w:val="nil"/>
              <w:bottom w:val="nil"/>
              <w:right w:val="nil"/>
            </w:tcBorders>
            <w:shd w:val="clear" w:color="auto" w:fill="auto"/>
            <w:noWrap/>
            <w:vAlign w:val="bottom"/>
            <w:hideMark/>
          </w:tcPr>
          <w:p w14:paraId="519E2A1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5.25</w:t>
            </w:r>
          </w:p>
        </w:tc>
        <w:tc>
          <w:tcPr>
            <w:tcW w:w="1412" w:type="dxa"/>
            <w:tcBorders>
              <w:top w:val="nil"/>
              <w:left w:val="nil"/>
              <w:bottom w:val="nil"/>
              <w:right w:val="nil"/>
            </w:tcBorders>
            <w:shd w:val="clear" w:color="auto" w:fill="auto"/>
            <w:noWrap/>
            <w:vAlign w:val="bottom"/>
            <w:hideMark/>
          </w:tcPr>
          <w:p w14:paraId="3BC29F4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11.25</w:t>
            </w:r>
          </w:p>
        </w:tc>
        <w:tc>
          <w:tcPr>
            <w:tcW w:w="899" w:type="dxa"/>
            <w:tcBorders>
              <w:top w:val="nil"/>
              <w:left w:val="nil"/>
              <w:bottom w:val="nil"/>
              <w:right w:val="nil"/>
            </w:tcBorders>
            <w:shd w:val="clear" w:color="auto" w:fill="auto"/>
            <w:noWrap/>
            <w:vAlign w:val="bottom"/>
            <w:hideMark/>
          </w:tcPr>
          <w:p w14:paraId="34666E7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8A7CF9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9.1</w:t>
            </w:r>
          </w:p>
        </w:tc>
        <w:tc>
          <w:tcPr>
            <w:tcW w:w="919" w:type="dxa"/>
            <w:tcBorders>
              <w:top w:val="nil"/>
              <w:left w:val="nil"/>
              <w:bottom w:val="nil"/>
              <w:right w:val="nil"/>
            </w:tcBorders>
            <w:shd w:val="clear" w:color="auto" w:fill="auto"/>
            <w:noWrap/>
            <w:vAlign w:val="bottom"/>
            <w:hideMark/>
          </w:tcPr>
          <w:p w14:paraId="38D405A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6</w:t>
            </w:r>
          </w:p>
        </w:tc>
        <w:tc>
          <w:tcPr>
            <w:tcW w:w="815" w:type="dxa"/>
            <w:tcBorders>
              <w:top w:val="nil"/>
              <w:left w:val="nil"/>
              <w:bottom w:val="nil"/>
              <w:right w:val="nil"/>
            </w:tcBorders>
            <w:shd w:val="clear" w:color="auto" w:fill="auto"/>
            <w:noWrap/>
            <w:hideMark/>
          </w:tcPr>
          <w:p w14:paraId="38E9FF8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7.5</w:t>
            </w:r>
          </w:p>
        </w:tc>
        <w:tc>
          <w:tcPr>
            <w:tcW w:w="918" w:type="dxa"/>
            <w:tcBorders>
              <w:top w:val="nil"/>
              <w:left w:val="nil"/>
              <w:bottom w:val="nil"/>
              <w:right w:val="nil"/>
            </w:tcBorders>
            <w:shd w:val="clear" w:color="auto" w:fill="auto"/>
            <w:noWrap/>
            <w:hideMark/>
          </w:tcPr>
          <w:p w14:paraId="03FBF34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53</w:t>
            </w:r>
          </w:p>
        </w:tc>
      </w:tr>
      <w:tr w:rsidR="003D32FB" w:rsidRPr="003D32FB" w14:paraId="1B2B2C65" w14:textId="77777777" w:rsidTr="00C04467">
        <w:trPr>
          <w:trHeight w:val="96"/>
        </w:trPr>
        <w:tc>
          <w:tcPr>
            <w:tcW w:w="520" w:type="dxa"/>
            <w:tcBorders>
              <w:top w:val="nil"/>
              <w:left w:val="nil"/>
              <w:bottom w:val="nil"/>
              <w:right w:val="nil"/>
            </w:tcBorders>
            <w:shd w:val="clear" w:color="auto" w:fill="auto"/>
            <w:noWrap/>
            <w:vAlign w:val="bottom"/>
            <w:hideMark/>
          </w:tcPr>
          <w:p w14:paraId="54E36638"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0</w:t>
            </w:r>
          </w:p>
        </w:tc>
        <w:tc>
          <w:tcPr>
            <w:tcW w:w="1799" w:type="dxa"/>
            <w:tcBorders>
              <w:top w:val="nil"/>
              <w:left w:val="nil"/>
              <w:bottom w:val="nil"/>
              <w:right w:val="nil"/>
            </w:tcBorders>
            <w:shd w:val="clear" w:color="auto" w:fill="auto"/>
            <w:noWrap/>
            <w:vAlign w:val="bottom"/>
            <w:hideMark/>
          </w:tcPr>
          <w:p w14:paraId="32D54F08"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oahuila</w:t>
            </w:r>
          </w:p>
        </w:tc>
        <w:tc>
          <w:tcPr>
            <w:tcW w:w="949" w:type="dxa"/>
            <w:tcBorders>
              <w:top w:val="nil"/>
              <w:left w:val="nil"/>
              <w:bottom w:val="nil"/>
              <w:right w:val="nil"/>
            </w:tcBorders>
            <w:shd w:val="clear" w:color="auto" w:fill="auto"/>
            <w:noWrap/>
            <w:vAlign w:val="bottom"/>
            <w:hideMark/>
          </w:tcPr>
          <w:p w14:paraId="3C45B3D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5.25</w:t>
            </w:r>
          </w:p>
        </w:tc>
        <w:tc>
          <w:tcPr>
            <w:tcW w:w="1412" w:type="dxa"/>
            <w:tcBorders>
              <w:top w:val="nil"/>
              <w:left w:val="nil"/>
              <w:bottom w:val="nil"/>
              <w:right w:val="nil"/>
            </w:tcBorders>
            <w:shd w:val="clear" w:color="auto" w:fill="auto"/>
            <w:noWrap/>
            <w:vAlign w:val="bottom"/>
            <w:hideMark/>
          </w:tcPr>
          <w:p w14:paraId="5910C89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1.75</w:t>
            </w:r>
          </w:p>
        </w:tc>
        <w:tc>
          <w:tcPr>
            <w:tcW w:w="899" w:type="dxa"/>
            <w:tcBorders>
              <w:top w:val="nil"/>
              <w:left w:val="nil"/>
              <w:bottom w:val="nil"/>
              <w:right w:val="nil"/>
            </w:tcBorders>
            <w:shd w:val="clear" w:color="auto" w:fill="auto"/>
            <w:noWrap/>
            <w:vAlign w:val="bottom"/>
            <w:hideMark/>
          </w:tcPr>
          <w:p w14:paraId="73ED583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735E621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4.9</w:t>
            </w:r>
          </w:p>
        </w:tc>
        <w:tc>
          <w:tcPr>
            <w:tcW w:w="919" w:type="dxa"/>
            <w:tcBorders>
              <w:top w:val="nil"/>
              <w:left w:val="nil"/>
              <w:bottom w:val="nil"/>
              <w:right w:val="nil"/>
            </w:tcBorders>
            <w:shd w:val="clear" w:color="auto" w:fill="auto"/>
            <w:noWrap/>
            <w:vAlign w:val="bottom"/>
            <w:hideMark/>
          </w:tcPr>
          <w:p w14:paraId="06E5EF0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6</w:t>
            </w:r>
          </w:p>
        </w:tc>
        <w:tc>
          <w:tcPr>
            <w:tcW w:w="815" w:type="dxa"/>
            <w:tcBorders>
              <w:top w:val="nil"/>
              <w:left w:val="nil"/>
              <w:bottom w:val="nil"/>
              <w:right w:val="nil"/>
            </w:tcBorders>
            <w:shd w:val="clear" w:color="auto" w:fill="auto"/>
            <w:noWrap/>
            <w:hideMark/>
          </w:tcPr>
          <w:p w14:paraId="3E100EA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1</w:t>
            </w:r>
          </w:p>
        </w:tc>
        <w:tc>
          <w:tcPr>
            <w:tcW w:w="918" w:type="dxa"/>
            <w:tcBorders>
              <w:top w:val="nil"/>
              <w:left w:val="nil"/>
              <w:bottom w:val="nil"/>
              <w:right w:val="nil"/>
            </w:tcBorders>
            <w:shd w:val="clear" w:color="auto" w:fill="auto"/>
            <w:noWrap/>
            <w:hideMark/>
          </w:tcPr>
          <w:p w14:paraId="090EE31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1</w:t>
            </w:r>
          </w:p>
        </w:tc>
      </w:tr>
      <w:tr w:rsidR="003D32FB" w:rsidRPr="003D32FB" w14:paraId="39C1F4F8" w14:textId="77777777" w:rsidTr="00C04467">
        <w:trPr>
          <w:trHeight w:val="96"/>
        </w:trPr>
        <w:tc>
          <w:tcPr>
            <w:tcW w:w="520" w:type="dxa"/>
            <w:tcBorders>
              <w:top w:val="nil"/>
              <w:left w:val="nil"/>
              <w:bottom w:val="nil"/>
              <w:right w:val="nil"/>
            </w:tcBorders>
            <w:shd w:val="clear" w:color="auto" w:fill="auto"/>
            <w:noWrap/>
            <w:vAlign w:val="bottom"/>
            <w:hideMark/>
          </w:tcPr>
          <w:p w14:paraId="6252F143"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1</w:t>
            </w:r>
          </w:p>
        </w:tc>
        <w:tc>
          <w:tcPr>
            <w:tcW w:w="1799" w:type="dxa"/>
            <w:tcBorders>
              <w:top w:val="nil"/>
              <w:left w:val="nil"/>
              <w:bottom w:val="nil"/>
              <w:right w:val="nil"/>
            </w:tcBorders>
            <w:shd w:val="clear" w:color="auto" w:fill="auto"/>
            <w:noWrap/>
            <w:vAlign w:val="bottom"/>
            <w:hideMark/>
          </w:tcPr>
          <w:p w14:paraId="22FE77A0"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Durango</w:t>
            </w:r>
          </w:p>
        </w:tc>
        <w:tc>
          <w:tcPr>
            <w:tcW w:w="949" w:type="dxa"/>
            <w:tcBorders>
              <w:top w:val="nil"/>
              <w:left w:val="nil"/>
              <w:bottom w:val="nil"/>
              <w:right w:val="nil"/>
            </w:tcBorders>
            <w:shd w:val="clear" w:color="auto" w:fill="auto"/>
            <w:noWrap/>
            <w:vAlign w:val="bottom"/>
            <w:hideMark/>
          </w:tcPr>
          <w:p w14:paraId="173FF84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5.25</w:t>
            </w:r>
          </w:p>
        </w:tc>
        <w:tc>
          <w:tcPr>
            <w:tcW w:w="1412" w:type="dxa"/>
            <w:tcBorders>
              <w:top w:val="nil"/>
              <w:left w:val="nil"/>
              <w:bottom w:val="nil"/>
              <w:right w:val="nil"/>
            </w:tcBorders>
            <w:shd w:val="clear" w:color="auto" w:fill="auto"/>
            <w:noWrap/>
            <w:vAlign w:val="bottom"/>
            <w:hideMark/>
          </w:tcPr>
          <w:p w14:paraId="0C23F29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6.25</w:t>
            </w:r>
          </w:p>
        </w:tc>
        <w:tc>
          <w:tcPr>
            <w:tcW w:w="899" w:type="dxa"/>
            <w:tcBorders>
              <w:top w:val="nil"/>
              <w:left w:val="nil"/>
              <w:bottom w:val="nil"/>
              <w:right w:val="nil"/>
            </w:tcBorders>
            <w:shd w:val="clear" w:color="auto" w:fill="auto"/>
            <w:noWrap/>
            <w:vAlign w:val="bottom"/>
            <w:hideMark/>
          </w:tcPr>
          <w:p w14:paraId="5A1E52E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586090F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4.2</w:t>
            </w:r>
          </w:p>
        </w:tc>
        <w:tc>
          <w:tcPr>
            <w:tcW w:w="919" w:type="dxa"/>
            <w:tcBorders>
              <w:top w:val="nil"/>
              <w:left w:val="nil"/>
              <w:bottom w:val="nil"/>
              <w:right w:val="nil"/>
            </w:tcBorders>
            <w:shd w:val="clear" w:color="auto" w:fill="auto"/>
            <w:noWrap/>
            <w:vAlign w:val="bottom"/>
            <w:hideMark/>
          </w:tcPr>
          <w:p w14:paraId="0BA6FE8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3</w:t>
            </w:r>
          </w:p>
        </w:tc>
        <w:tc>
          <w:tcPr>
            <w:tcW w:w="815" w:type="dxa"/>
            <w:tcBorders>
              <w:top w:val="nil"/>
              <w:left w:val="nil"/>
              <w:bottom w:val="nil"/>
              <w:right w:val="nil"/>
            </w:tcBorders>
            <w:shd w:val="clear" w:color="auto" w:fill="auto"/>
            <w:noWrap/>
            <w:hideMark/>
          </w:tcPr>
          <w:p w14:paraId="2080030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1.3</w:t>
            </w:r>
          </w:p>
        </w:tc>
        <w:tc>
          <w:tcPr>
            <w:tcW w:w="918" w:type="dxa"/>
            <w:tcBorders>
              <w:top w:val="nil"/>
              <w:left w:val="nil"/>
              <w:bottom w:val="nil"/>
              <w:right w:val="nil"/>
            </w:tcBorders>
            <w:shd w:val="clear" w:color="auto" w:fill="auto"/>
            <w:noWrap/>
            <w:hideMark/>
          </w:tcPr>
          <w:p w14:paraId="6A00BF9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705</w:t>
            </w:r>
          </w:p>
        </w:tc>
      </w:tr>
      <w:tr w:rsidR="003D32FB" w:rsidRPr="003D32FB" w14:paraId="3EDBCA14" w14:textId="77777777" w:rsidTr="00C04467">
        <w:trPr>
          <w:trHeight w:val="96"/>
        </w:trPr>
        <w:tc>
          <w:tcPr>
            <w:tcW w:w="520" w:type="dxa"/>
            <w:tcBorders>
              <w:top w:val="nil"/>
              <w:left w:val="nil"/>
              <w:bottom w:val="nil"/>
              <w:right w:val="nil"/>
            </w:tcBorders>
            <w:shd w:val="clear" w:color="auto" w:fill="auto"/>
            <w:noWrap/>
            <w:vAlign w:val="bottom"/>
            <w:hideMark/>
          </w:tcPr>
          <w:p w14:paraId="60DF9905"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2</w:t>
            </w:r>
          </w:p>
        </w:tc>
        <w:tc>
          <w:tcPr>
            <w:tcW w:w="1799" w:type="dxa"/>
            <w:tcBorders>
              <w:top w:val="nil"/>
              <w:left w:val="nil"/>
              <w:bottom w:val="nil"/>
              <w:right w:val="nil"/>
            </w:tcBorders>
            <w:shd w:val="clear" w:color="auto" w:fill="auto"/>
            <w:noWrap/>
            <w:vAlign w:val="bottom"/>
            <w:hideMark/>
          </w:tcPr>
          <w:p w14:paraId="7CFE473A"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Nuevo Leon</w:t>
            </w:r>
          </w:p>
        </w:tc>
        <w:tc>
          <w:tcPr>
            <w:tcW w:w="949" w:type="dxa"/>
            <w:tcBorders>
              <w:top w:val="nil"/>
              <w:left w:val="nil"/>
              <w:bottom w:val="nil"/>
              <w:right w:val="nil"/>
            </w:tcBorders>
            <w:shd w:val="clear" w:color="auto" w:fill="auto"/>
            <w:noWrap/>
            <w:vAlign w:val="bottom"/>
            <w:hideMark/>
          </w:tcPr>
          <w:p w14:paraId="41FF8A4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5.25</w:t>
            </w:r>
          </w:p>
        </w:tc>
        <w:tc>
          <w:tcPr>
            <w:tcW w:w="1412" w:type="dxa"/>
            <w:tcBorders>
              <w:top w:val="nil"/>
              <w:left w:val="nil"/>
              <w:bottom w:val="nil"/>
              <w:right w:val="nil"/>
            </w:tcBorders>
            <w:shd w:val="clear" w:color="auto" w:fill="auto"/>
            <w:noWrap/>
            <w:vAlign w:val="bottom"/>
            <w:hideMark/>
          </w:tcPr>
          <w:p w14:paraId="0368E31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8.75</w:t>
            </w:r>
          </w:p>
        </w:tc>
        <w:tc>
          <w:tcPr>
            <w:tcW w:w="899" w:type="dxa"/>
            <w:tcBorders>
              <w:top w:val="nil"/>
              <w:left w:val="nil"/>
              <w:bottom w:val="nil"/>
              <w:right w:val="nil"/>
            </w:tcBorders>
            <w:shd w:val="clear" w:color="auto" w:fill="auto"/>
            <w:noWrap/>
            <w:vAlign w:val="bottom"/>
            <w:hideMark/>
          </w:tcPr>
          <w:p w14:paraId="69DBE72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343EC2A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7.8</w:t>
            </w:r>
          </w:p>
        </w:tc>
        <w:tc>
          <w:tcPr>
            <w:tcW w:w="919" w:type="dxa"/>
            <w:tcBorders>
              <w:top w:val="nil"/>
              <w:left w:val="nil"/>
              <w:bottom w:val="nil"/>
              <w:right w:val="nil"/>
            </w:tcBorders>
            <w:shd w:val="clear" w:color="auto" w:fill="auto"/>
            <w:noWrap/>
            <w:vAlign w:val="bottom"/>
            <w:hideMark/>
          </w:tcPr>
          <w:p w14:paraId="66BEE04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86</w:t>
            </w:r>
          </w:p>
        </w:tc>
        <w:tc>
          <w:tcPr>
            <w:tcW w:w="815" w:type="dxa"/>
            <w:tcBorders>
              <w:top w:val="nil"/>
              <w:left w:val="nil"/>
              <w:bottom w:val="nil"/>
              <w:right w:val="nil"/>
            </w:tcBorders>
            <w:shd w:val="clear" w:color="auto" w:fill="auto"/>
            <w:noWrap/>
            <w:hideMark/>
          </w:tcPr>
          <w:p w14:paraId="43ADF80D"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5.5</w:t>
            </w:r>
          </w:p>
        </w:tc>
        <w:tc>
          <w:tcPr>
            <w:tcW w:w="918" w:type="dxa"/>
            <w:tcBorders>
              <w:top w:val="nil"/>
              <w:left w:val="nil"/>
              <w:bottom w:val="nil"/>
              <w:right w:val="nil"/>
            </w:tcBorders>
            <w:shd w:val="clear" w:color="auto" w:fill="auto"/>
            <w:noWrap/>
            <w:hideMark/>
          </w:tcPr>
          <w:p w14:paraId="0411EDC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325</w:t>
            </w:r>
          </w:p>
        </w:tc>
      </w:tr>
      <w:tr w:rsidR="003D32FB" w:rsidRPr="003D32FB" w14:paraId="36535E30" w14:textId="77777777" w:rsidTr="00C04467">
        <w:trPr>
          <w:trHeight w:val="96"/>
        </w:trPr>
        <w:tc>
          <w:tcPr>
            <w:tcW w:w="520" w:type="dxa"/>
            <w:tcBorders>
              <w:top w:val="nil"/>
              <w:left w:val="nil"/>
              <w:bottom w:val="nil"/>
              <w:right w:val="nil"/>
            </w:tcBorders>
            <w:shd w:val="clear" w:color="auto" w:fill="auto"/>
            <w:noWrap/>
            <w:vAlign w:val="bottom"/>
            <w:hideMark/>
          </w:tcPr>
          <w:p w14:paraId="10E4327E"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3</w:t>
            </w:r>
          </w:p>
        </w:tc>
        <w:tc>
          <w:tcPr>
            <w:tcW w:w="1799" w:type="dxa"/>
            <w:tcBorders>
              <w:top w:val="nil"/>
              <w:left w:val="nil"/>
              <w:bottom w:val="nil"/>
              <w:right w:val="nil"/>
            </w:tcBorders>
            <w:shd w:val="clear" w:color="auto" w:fill="auto"/>
            <w:noWrap/>
            <w:vAlign w:val="bottom"/>
            <w:hideMark/>
          </w:tcPr>
          <w:p w14:paraId="1D71BB5B"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Nuevo Leon</w:t>
            </w:r>
          </w:p>
        </w:tc>
        <w:tc>
          <w:tcPr>
            <w:tcW w:w="949" w:type="dxa"/>
            <w:tcBorders>
              <w:top w:val="nil"/>
              <w:left w:val="nil"/>
              <w:bottom w:val="nil"/>
              <w:right w:val="nil"/>
            </w:tcBorders>
            <w:shd w:val="clear" w:color="auto" w:fill="auto"/>
            <w:noWrap/>
            <w:vAlign w:val="bottom"/>
            <w:hideMark/>
          </w:tcPr>
          <w:p w14:paraId="2F2D52A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4.25</w:t>
            </w:r>
          </w:p>
        </w:tc>
        <w:tc>
          <w:tcPr>
            <w:tcW w:w="1412" w:type="dxa"/>
            <w:tcBorders>
              <w:top w:val="nil"/>
              <w:left w:val="nil"/>
              <w:bottom w:val="nil"/>
              <w:right w:val="nil"/>
            </w:tcBorders>
            <w:shd w:val="clear" w:color="auto" w:fill="auto"/>
            <w:noWrap/>
            <w:vAlign w:val="bottom"/>
            <w:hideMark/>
          </w:tcPr>
          <w:p w14:paraId="78C873C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0.25</w:t>
            </w:r>
          </w:p>
        </w:tc>
        <w:tc>
          <w:tcPr>
            <w:tcW w:w="899" w:type="dxa"/>
            <w:tcBorders>
              <w:top w:val="nil"/>
              <w:left w:val="nil"/>
              <w:bottom w:val="nil"/>
              <w:right w:val="nil"/>
            </w:tcBorders>
            <w:shd w:val="clear" w:color="auto" w:fill="auto"/>
            <w:noWrap/>
            <w:vAlign w:val="bottom"/>
            <w:hideMark/>
          </w:tcPr>
          <w:p w14:paraId="3D0FAD4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1D7872C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8.0</w:t>
            </w:r>
          </w:p>
        </w:tc>
        <w:tc>
          <w:tcPr>
            <w:tcW w:w="919" w:type="dxa"/>
            <w:tcBorders>
              <w:top w:val="nil"/>
              <w:left w:val="nil"/>
              <w:bottom w:val="nil"/>
              <w:right w:val="nil"/>
            </w:tcBorders>
            <w:shd w:val="clear" w:color="auto" w:fill="auto"/>
            <w:noWrap/>
            <w:vAlign w:val="bottom"/>
            <w:hideMark/>
          </w:tcPr>
          <w:p w14:paraId="30D76C1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61</w:t>
            </w:r>
          </w:p>
        </w:tc>
        <w:tc>
          <w:tcPr>
            <w:tcW w:w="815" w:type="dxa"/>
            <w:tcBorders>
              <w:top w:val="nil"/>
              <w:left w:val="nil"/>
              <w:bottom w:val="nil"/>
              <w:right w:val="nil"/>
            </w:tcBorders>
            <w:shd w:val="clear" w:color="auto" w:fill="auto"/>
            <w:noWrap/>
            <w:hideMark/>
          </w:tcPr>
          <w:p w14:paraId="535BAD7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7</w:t>
            </w:r>
          </w:p>
        </w:tc>
        <w:tc>
          <w:tcPr>
            <w:tcW w:w="918" w:type="dxa"/>
            <w:tcBorders>
              <w:top w:val="nil"/>
              <w:left w:val="nil"/>
              <w:bottom w:val="nil"/>
              <w:right w:val="nil"/>
            </w:tcBorders>
            <w:shd w:val="clear" w:color="auto" w:fill="auto"/>
            <w:noWrap/>
            <w:hideMark/>
          </w:tcPr>
          <w:p w14:paraId="7F1A7DA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12</w:t>
            </w:r>
          </w:p>
        </w:tc>
      </w:tr>
      <w:tr w:rsidR="003D32FB" w:rsidRPr="003D32FB" w14:paraId="2DFA9954" w14:textId="77777777" w:rsidTr="00C04467">
        <w:trPr>
          <w:trHeight w:val="96"/>
        </w:trPr>
        <w:tc>
          <w:tcPr>
            <w:tcW w:w="520" w:type="dxa"/>
            <w:tcBorders>
              <w:top w:val="nil"/>
              <w:left w:val="nil"/>
              <w:bottom w:val="nil"/>
              <w:right w:val="nil"/>
            </w:tcBorders>
            <w:shd w:val="clear" w:color="auto" w:fill="auto"/>
            <w:noWrap/>
            <w:vAlign w:val="bottom"/>
            <w:hideMark/>
          </w:tcPr>
          <w:p w14:paraId="37512E48"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4</w:t>
            </w:r>
          </w:p>
        </w:tc>
        <w:tc>
          <w:tcPr>
            <w:tcW w:w="1799" w:type="dxa"/>
            <w:tcBorders>
              <w:top w:val="nil"/>
              <w:left w:val="nil"/>
              <w:bottom w:val="nil"/>
              <w:right w:val="nil"/>
            </w:tcBorders>
            <w:shd w:val="clear" w:color="auto" w:fill="auto"/>
            <w:noWrap/>
            <w:vAlign w:val="bottom"/>
            <w:hideMark/>
          </w:tcPr>
          <w:p w14:paraId="406947A3"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Durango</w:t>
            </w:r>
          </w:p>
        </w:tc>
        <w:tc>
          <w:tcPr>
            <w:tcW w:w="949" w:type="dxa"/>
            <w:tcBorders>
              <w:top w:val="nil"/>
              <w:left w:val="nil"/>
              <w:bottom w:val="nil"/>
              <w:right w:val="nil"/>
            </w:tcBorders>
            <w:shd w:val="clear" w:color="auto" w:fill="auto"/>
            <w:noWrap/>
            <w:vAlign w:val="bottom"/>
            <w:hideMark/>
          </w:tcPr>
          <w:p w14:paraId="21EE1CF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4.25</w:t>
            </w:r>
          </w:p>
        </w:tc>
        <w:tc>
          <w:tcPr>
            <w:tcW w:w="1412" w:type="dxa"/>
            <w:tcBorders>
              <w:top w:val="nil"/>
              <w:left w:val="nil"/>
              <w:bottom w:val="nil"/>
              <w:right w:val="nil"/>
            </w:tcBorders>
            <w:shd w:val="clear" w:color="auto" w:fill="auto"/>
            <w:noWrap/>
            <w:vAlign w:val="bottom"/>
            <w:hideMark/>
          </w:tcPr>
          <w:p w14:paraId="46DB21E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4.75</w:t>
            </w:r>
          </w:p>
        </w:tc>
        <w:tc>
          <w:tcPr>
            <w:tcW w:w="899" w:type="dxa"/>
            <w:tcBorders>
              <w:top w:val="nil"/>
              <w:left w:val="nil"/>
              <w:bottom w:val="nil"/>
              <w:right w:val="nil"/>
            </w:tcBorders>
            <w:shd w:val="clear" w:color="auto" w:fill="auto"/>
            <w:noWrap/>
            <w:vAlign w:val="bottom"/>
            <w:hideMark/>
          </w:tcPr>
          <w:p w14:paraId="5FAF73E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68FE437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5.2</w:t>
            </w:r>
          </w:p>
        </w:tc>
        <w:tc>
          <w:tcPr>
            <w:tcW w:w="919" w:type="dxa"/>
            <w:tcBorders>
              <w:top w:val="nil"/>
              <w:left w:val="nil"/>
              <w:bottom w:val="nil"/>
              <w:right w:val="nil"/>
            </w:tcBorders>
            <w:shd w:val="clear" w:color="auto" w:fill="auto"/>
            <w:noWrap/>
            <w:vAlign w:val="bottom"/>
            <w:hideMark/>
          </w:tcPr>
          <w:p w14:paraId="7D6F81F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40</w:t>
            </w:r>
          </w:p>
        </w:tc>
        <w:tc>
          <w:tcPr>
            <w:tcW w:w="815" w:type="dxa"/>
            <w:tcBorders>
              <w:top w:val="nil"/>
              <w:left w:val="nil"/>
              <w:bottom w:val="nil"/>
              <w:right w:val="nil"/>
            </w:tcBorders>
            <w:shd w:val="clear" w:color="auto" w:fill="auto"/>
            <w:noWrap/>
            <w:hideMark/>
          </w:tcPr>
          <w:p w14:paraId="39DB1C4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6</w:t>
            </w:r>
          </w:p>
        </w:tc>
        <w:tc>
          <w:tcPr>
            <w:tcW w:w="918" w:type="dxa"/>
            <w:tcBorders>
              <w:top w:val="nil"/>
              <w:left w:val="nil"/>
              <w:bottom w:val="nil"/>
              <w:right w:val="nil"/>
            </w:tcBorders>
            <w:shd w:val="clear" w:color="auto" w:fill="auto"/>
            <w:noWrap/>
            <w:hideMark/>
          </w:tcPr>
          <w:p w14:paraId="25D9C22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350</w:t>
            </w:r>
          </w:p>
        </w:tc>
      </w:tr>
      <w:tr w:rsidR="003D32FB" w:rsidRPr="003D32FB" w14:paraId="42BBF109" w14:textId="77777777" w:rsidTr="00C04467">
        <w:trPr>
          <w:trHeight w:val="96"/>
        </w:trPr>
        <w:tc>
          <w:tcPr>
            <w:tcW w:w="520" w:type="dxa"/>
            <w:tcBorders>
              <w:top w:val="nil"/>
              <w:left w:val="nil"/>
              <w:bottom w:val="nil"/>
              <w:right w:val="nil"/>
            </w:tcBorders>
            <w:shd w:val="clear" w:color="auto" w:fill="auto"/>
            <w:noWrap/>
            <w:vAlign w:val="bottom"/>
            <w:hideMark/>
          </w:tcPr>
          <w:p w14:paraId="01D8FDB7"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5</w:t>
            </w:r>
          </w:p>
        </w:tc>
        <w:tc>
          <w:tcPr>
            <w:tcW w:w="1799" w:type="dxa"/>
            <w:tcBorders>
              <w:top w:val="nil"/>
              <w:left w:val="nil"/>
              <w:bottom w:val="nil"/>
              <w:right w:val="nil"/>
            </w:tcBorders>
            <w:shd w:val="clear" w:color="auto" w:fill="auto"/>
            <w:noWrap/>
            <w:vAlign w:val="bottom"/>
            <w:hideMark/>
          </w:tcPr>
          <w:p w14:paraId="7C8A12EB"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Zacatecas</w:t>
            </w:r>
          </w:p>
        </w:tc>
        <w:tc>
          <w:tcPr>
            <w:tcW w:w="949" w:type="dxa"/>
            <w:tcBorders>
              <w:top w:val="nil"/>
              <w:left w:val="nil"/>
              <w:bottom w:val="nil"/>
              <w:right w:val="nil"/>
            </w:tcBorders>
            <w:shd w:val="clear" w:color="auto" w:fill="auto"/>
            <w:noWrap/>
            <w:vAlign w:val="bottom"/>
            <w:hideMark/>
          </w:tcPr>
          <w:p w14:paraId="5804BF7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4.25</w:t>
            </w:r>
          </w:p>
        </w:tc>
        <w:tc>
          <w:tcPr>
            <w:tcW w:w="1412" w:type="dxa"/>
            <w:tcBorders>
              <w:top w:val="nil"/>
              <w:left w:val="nil"/>
              <w:bottom w:val="nil"/>
              <w:right w:val="nil"/>
            </w:tcBorders>
            <w:shd w:val="clear" w:color="auto" w:fill="auto"/>
            <w:noWrap/>
            <w:vAlign w:val="bottom"/>
            <w:hideMark/>
          </w:tcPr>
          <w:p w14:paraId="493290B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2.25</w:t>
            </w:r>
          </w:p>
        </w:tc>
        <w:tc>
          <w:tcPr>
            <w:tcW w:w="899" w:type="dxa"/>
            <w:tcBorders>
              <w:top w:val="nil"/>
              <w:left w:val="nil"/>
              <w:bottom w:val="nil"/>
              <w:right w:val="nil"/>
            </w:tcBorders>
            <w:shd w:val="clear" w:color="auto" w:fill="auto"/>
            <w:noWrap/>
            <w:vAlign w:val="bottom"/>
            <w:hideMark/>
          </w:tcPr>
          <w:p w14:paraId="33E5F3A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17C1123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2.6</w:t>
            </w:r>
          </w:p>
        </w:tc>
        <w:tc>
          <w:tcPr>
            <w:tcW w:w="919" w:type="dxa"/>
            <w:tcBorders>
              <w:top w:val="nil"/>
              <w:left w:val="nil"/>
              <w:bottom w:val="nil"/>
              <w:right w:val="nil"/>
            </w:tcBorders>
            <w:shd w:val="clear" w:color="auto" w:fill="auto"/>
            <w:noWrap/>
            <w:vAlign w:val="bottom"/>
            <w:hideMark/>
          </w:tcPr>
          <w:p w14:paraId="64E51CA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7</w:t>
            </w:r>
          </w:p>
        </w:tc>
        <w:tc>
          <w:tcPr>
            <w:tcW w:w="815" w:type="dxa"/>
            <w:tcBorders>
              <w:top w:val="nil"/>
              <w:left w:val="nil"/>
              <w:bottom w:val="nil"/>
              <w:right w:val="nil"/>
            </w:tcBorders>
            <w:shd w:val="clear" w:color="auto" w:fill="auto"/>
            <w:noWrap/>
            <w:hideMark/>
          </w:tcPr>
          <w:p w14:paraId="448812F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6.8</w:t>
            </w:r>
          </w:p>
        </w:tc>
        <w:tc>
          <w:tcPr>
            <w:tcW w:w="918" w:type="dxa"/>
            <w:tcBorders>
              <w:top w:val="nil"/>
              <w:left w:val="nil"/>
              <w:bottom w:val="nil"/>
              <w:right w:val="nil"/>
            </w:tcBorders>
            <w:shd w:val="clear" w:color="auto" w:fill="auto"/>
            <w:noWrap/>
            <w:hideMark/>
          </w:tcPr>
          <w:p w14:paraId="334D978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89</w:t>
            </w:r>
          </w:p>
        </w:tc>
      </w:tr>
      <w:tr w:rsidR="003D32FB" w:rsidRPr="003D32FB" w14:paraId="7D4B0EC6" w14:textId="77777777" w:rsidTr="00C04467">
        <w:trPr>
          <w:trHeight w:val="96"/>
        </w:trPr>
        <w:tc>
          <w:tcPr>
            <w:tcW w:w="520" w:type="dxa"/>
            <w:tcBorders>
              <w:top w:val="nil"/>
              <w:left w:val="nil"/>
              <w:bottom w:val="nil"/>
              <w:right w:val="nil"/>
            </w:tcBorders>
            <w:shd w:val="clear" w:color="auto" w:fill="auto"/>
            <w:noWrap/>
            <w:vAlign w:val="bottom"/>
            <w:hideMark/>
          </w:tcPr>
          <w:p w14:paraId="3F1AC6ED"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6</w:t>
            </w:r>
          </w:p>
        </w:tc>
        <w:tc>
          <w:tcPr>
            <w:tcW w:w="1799" w:type="dxa"/>
            <w:tcBorders>
              <w:top w:val="nil"/>
              <w:left w:val="nil"/>
              <w:bottom w:val="nil"/>
              <w:right w:val="nil"/>
            </w:tcBorders>
            <w:shd w:val="clear" w:color="auto" w:fill="auto"/>
            <w:noWrap/>
            <w:vAlign w:val="bottom"/>
            <w:hideMark/>
          </w:tcPr>
          <w:p w14:paraId="014E5814"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Zacatecas</w:t>
            </w:r>
          </w:p>
        </w:tc>
        <w:tc>
          <w:tcPr>
            <w:tcW w:w="949" w:type="dxa"/>
            <w:tcBorders>
              <w:top w:val="nil"/>
              <w:left w:val="nil"/>
              <w:bottom w:val="nil"/>
              <w:right w:val="nil"/>
            </w:tcBorders>
            <w:shd w:val="clear" w:color="auto" w:fill="auto"/>
            <w:noWrap/>
            <w:vAlign w:val="bottom"/>
            <w:hideMark/>
          </w:tcPr>
          <w:p w14:paraId="3595B2E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3.75</w:t>
            </w:r>
          </w:p>
        </w:tc>
        <w:tc>
          <w:tcPr>
            <w:tcW w:w="1412" w:type="dxa"/>
            <w:tcBorders>
              <w:top w:val="nil"/>
              <w:left w:val="nil"/>
              <w:bottom w:val="nil"/>
              <w:right w:val="nil"/>
            </w:tcBorders>
            <w:shd w:val="clear" w:color="auto" w:fill="auto"/>
            <w:noWrap/>
            <w:vAlign w:val="bottom"/>
            <w:hideMark/>
          </w:tcPr>
          <w:p w14:paraId="4AFD5E9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3.25</w:t>
            </w:r>
          </w:p>
        </w:tc>
        <w:tc>
          <w:tcPr>
            <w:tcW w:w="899" w:type="dxa"/>
            <w:tcBorders>
              <w:top w:val="nil"/>
              <w:left w:val="nil"/>
              <w:bottom w:val="nil"/>
              <w:right w:val="nil"/>
            </w:tcBorders>
            <w:shd w:val="clear" w:color="auto" w:fill="auto"/>
            <w:noWrap/>
            <w:vAlign w:val="bottom"/>
            <w:hideMark/>
          </w:tcPr>
          <w:p w14:paraId="7523039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5B4DF3A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2.6</w:t>
            </w:r>
          </w:p>
        </w:tc>
        <w:tc>
          <w:tcPr>
            <w:tcW w:w="919" w:type="dxa"/>
            <w:tcBorders>
              <w:top w:val="nil"/>
              <w:left w:val="nil"/>
              <w:bottom w:val="nil"/>
              <w:right w:val="nil"/>
            </w:tcBorders>
            <w:shd w:val="clear" w:color="auto" w:fill="auto"/>
            <w:noWrap/>
            <w:vAlign w:val="bottom"/>
            <w:hideMark/>
          </w:tcPr>
          <w:p w14:paraId="5888227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7</w:t>
            </w:r>
          </w:p>
        </w:tc>
        <w:tc>
          <w:tcPr>
            <w:tcW w:w="815" w:type="dxa"/>
            <w:tcBorders>
              <w:top w:val="nil"/>
              <w:left w:val="nil"/>
              <w:bottom w:val="nil"/>
              <w:right w:val="nil"/>
            </w:tcBorders>
            <w:shd w:val="clear" w:color="auto" w:fill="auto"/>
            <w:noWrap/>
            <w:hideMark/>
          </w:tcPr>
          <w:p w14:paraId="799EBA77"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6.8</w:t>
            </w:r>
          </w:p>
        </w:tc>
        <w:tc>
          <w:tcPr>
            <w:tcW w:w="918" w:type="dxa"/>
            <w:tcBorders>
              <w:top w:val="nil"/>
              <w:left w:val="nil"/>
              <w:bottom w:val="nil"/>
              <w:right w:val="nil"/>
            </w:tcBorders>
            <w:shd w:val="clear" w:color="auto" w:fill="auto"/>
            <w:noWrap/>
            <w:hideMark/>
          </w:tcPr>
          <w:p w14:paraId="596470D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76</w:t>
            </w:r>
          </w:p>
        </w:tc>
      </w:tr>
      <w:tr w:rsidR="003D32FB" w:rsidRPr="003D32FB" w14:paraId="53E50989" w14:textId="77777777" w:rsidTr="00C04467">
        <w:trPr>
          <w:trHeight w:val="96"/>
        </w:trPr>
        <w:tc>
          <w:tcPr>
            <w:tcW w:w="520" w:type="dxa"/>
            <w:tcBorders>
              <w:top w:val="nil"/>
              <w:left w:val="nil"/>
              <w:bottom w:val="nil"/>
              <w:right w:val="nil"/>
            </w:tcBorders>
            <w:shd w:val="clear" w:color="auto" w:fill="auto"/>
            <w:noWrap/>
            <w:vAlign w:val="bottom"/>
            <w:hideMark/>
          </w:tcPr>
          <w:p w14:paraId="4382B41F"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7</w:t>
            </w:r>
          </w:p>
        </w:tc>
        <w:tc>
          <w:tcPr>
            <w:tcW w:w="1799" w:type="dxa"/>
            <w:tcBorders>
              <w:top w:val="nil"/>
              <w:left w:val="nil"/>
              <w:bottom w:val="nil"/>
              <w:right w:val="nil"/>
            </w:tcBorders>
            <w:shd w:val="clear" w:color="auto" w:fill="auto"/>
            <w:noWrap/>
            <w:vAlign w:val="bottom"/>
            <w:hideMark/>
          </w:tcPr>
          <w:p w14:paraId="0844DC36"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Michoacán</w:t>
            </w:r>
          </w:p>
        </w:tc>
        <w:tc>
          <w:tcPr>
            <w:tcW w:w="949" w:type="dxa"/>
            <w:tcBorders>
              <w:top w:val="nil"/>
              <w:left w:val="nil"/>
              <w:bottom w:val="nil"/>
              <w:right w:val="nil"/>
            </w:tcBorders>
            <w:shd w:val="clear" w:color="auto" w:fill="auto"/>
            <w:noWrap/>
            <w:vAlign w:val="bottom"/>
            <w:hideMark/>
          </w:tcPr>
          <w:p w14:paraId="54C0BA0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0.25</w:t>
            </w:r>
          </w:p>
        </w:tc>
        <w:tc>
          <w:tcPr>
            <w:tcW w:w="1412" w:type="dxa"/>
            <w:tcBorders>
              <w:top w:val="nil"/>
              <w:left w:val="nil"/>
              <w:bottom w:val="nil"/>
              <w:right w:val="nil"/>
            </w:tcBorders>
            <w:shd w:val="clear" w:color="auto" w:fill="auto"/>
            <w:noWrap/>
            <w:vAlign w:val="bottom"/>
            <w:hideMark/>
          </w:tcPr>
          <w:p w14:paraId="00AD005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0.25</w:t>
            </w:r>
          </w:p>
        </w:tc>
        <w:tc>
          <w:tcPr>
            <w:tcW w:w="899" w:type="dxa"/>
            <w:tcBorders>
              <w:top w:val="nil"/>
              <w:left w:val="nil"/>
              <w:bottom w:val="nil"/>
              <w:right w:val="nil"/>
            </w:tcBorders>
            <w:shd w:val="clear" w:color="auto" w:fill="auto"/>
            <w:noWrap/>
            <w:vAlign w:val="bottom"/>
            <w:hideMark/>
          </w:tcPr>
          <w:p w14:paraId="07F3287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1663C6F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8</w:t>
            </w:r>
          </w:p>
        </w:tc>
        <w:tc>
          <w:tcPr>
            <w:tcW w:w="919" w:type="dxa"/>
            <w:tcBorders>
              <w:top w:val="nil"/>
              <w:left w:val="nil"/>
              <w:bottom w:val="nil"/>
              <w:right w:val="nil"/>
            </w:tcBorders>
            <w:shd w:val="clear" w:color="auto" w:fill="auto"/>
            <w:noWrap/>
            <w:vAlign w:val="bottom"/>
            <w:hideMark/>
          </w:tcPr>
          <w:p w14:paraId="0CD54C3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8</w:t>
            </w:r>
          </w:p>
        </w:tc>
        <w:tc>
          <w:tcPr>
            <w:tcW w:w="815" w:type="dxa"/>
            <w:tcBorders>
              <w:top w:val="nil"/>
              <w:left w:val="nil"/>
              <w:bottom w:val="nil"/>
              <w:right w:val="nil"/>
            </w:tcBorders>
            <w:shd w:val="clear" w:color="auto" w:fill="auto"/>
            <w:noWrap/>
            <w:hideMark/>
          </w:tcPr>
          <w:p w14:paraId="6DD883B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6.3</w:t>
            </w:r>
          </w:p>
        </w:tc>
        <w:tc>
          <w:tcPr>
            <w:tcW w:w="918" w:type="dxa"/>
            <w:tcBorders>
              <w:top w:val="nil"/>
              <w:left w:val="nil"/>
              <w:bottom w:val="nil"/>
              <w:right w:val="nil"/>
            </w:tcBorders>
            <w:shd w:val="clear" w:color="auto" w:fill="auto"/>
            <w:noWrap/>
            <w:hideMark/>
          </w:tcPr>
          <w:p w14:paraId="26422DD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459</w:t>
            </w:r>
          </w:p>
        </w:tc>
      </w:tr>
      <w:tr w:rsidR="003D32FB" w:rsidRPr="003D32FB" w14:paraId="462EC56C" w14:textId="77777777" w:rsidTr="00C04467">
        <w:trPr>
          <w:trHeight w:val="96"/>
        </w:trPr>
        <w:tc>
          <w:tcPr>
            <w:tcW w:w="520" w:type="dxa"/>
            <w:tcBorders>
              <w:top w:val="nil"/>
              <w:left w:val="nil"/>
              <w:bottom w:val="nil"/>
              <w:right w:val="nil"/>
            </w:tcBorders>
            <w:shd w:val="clear" w:color="auto" w:fill="auto"/>
            <w:noWrap/>
            <w:vAlign w:val="bottom"/>
            <w:hideMark/>
          </w:tcPr>
          <w:p w14:paraId="14ABBFB6"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8</w:t>
            </w:r>
          </w:p>
        </w:tc>
        <w:tc>
          <w:tcPr>
            <w:tcW w:w="1799" w:type="dxa"/>
            <w:tcBorders>
              <w:top w:val="nil"/>
              <w:left w:val="nil"/>
              <w:bottom w:val="nil"/>
              <w:right w:val="nil"/>
            </w:tcBorders>
            <w:shd w:val="clear" w:color="auto" w:fill="auto"/>
            <w:noWrap/>
            <w:vAlign w:val="bottom"/>
            <w:hideMark/>
          </w:tcPr>
          <w:p w14:paraId="1BE67506"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Hidalgo</w:t>
            </w:r>
          </w:p>
        </w:tc>
        <w:tc>
          <w:tcPr>
            <w:tcW w:w="949" w:type="dxa"/>
            <w:tcBorders>
              <w:top w:val="nil"/>
              <w:left w:val="nil"/>
              <w:bottom w:val="nil"/>
              <w:right w:val="nil"/>
            </w:tcBorders>
            <w:shd w:val="clear" w:color="auto" w:fill="auto"/>
            <w:noWrap/>
            <w:vAlign w:val="bottom"/>
            <w:hideMark/>
          </w:tcPr>
          <w:p w14:paraId="73241AB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0.25</w:t>
            </w:r>
          </w:p>
        </w:tc>
        <w:tc>
          <w:tcPr>
            <w:tcW w:w="1412" w:type="dxa"/>
            <w:tcBorders>
              <w:top w:val="nil"/>
              <w:left w:val="nil"/>
              <w:bottom w:val="nil"/>
              <w:right w:val="nil"/>
            </w:tcBorders>
            <w:shd w:val="clear" w:color="auto" w:fill="auto"/>
            <w:noWrap/>
            <w:vAlign w:val="bottom"/>
            <w:hideMark/>
          </w:tcPr>
          <w:p w14:paraId="4B22509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9.25</w:t>
            </w:r>
          </w:p>
        </w:tc>
        <w:tc>
          <w:tcPr>
            <w:tcW w:w="899" w:type="dxa"/>
            <w:tcBorders>
              <w:top w:val="nil"/>
              <w:left w:val="nil"/>
              <w:bottom w:val="nil"/>
              <w:right w:val="nil"/>
            </w:tcBorders>
            <w:shd w:val="clear" w:color="auto" w:fill="auto"/>
            <w:noWrap/>
            <w:vAlign w:val="bottom"/>
            <w:hideMark/>
          </w:tcPr>
          <w:p w14:paraId="7E79ECB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267C30F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3.8</w:t>
            </w:r>
          </w:p>
        </w:tc>
        <w:tc>
          <w:tcPr>
            <w:tcW w:w="919" w:type="dxa"/>
            <w:tcBorders>
              <w:top w:val="nil"/>
              <w:left w:val="nil"/>
              <w:bottom w:val="nil"/>
              <w:right w:val="nil"/>
            </w:tcBorders>
            <w:shd w:val="clear" w:color="auto" w:fill="auto"/>
            <w:noWrap/>
            <w:vAlign w:val="bottom"/>
            <w:hideMark/>
          </w:tcPr>
          <w:p w14:paraId="056EEB4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32</w:t>
            </w:r>
          </w:p>
        </w:tc>
        <w:tc>
          <w:tcPr>
            <w:tcW w:w="815" w:type="dxa"/>
            <w:tcBorders>
              <w:top w:val="nil"/>
              <w:left w:val="nil"/>
              <w:bottom w:val="nil"/>
              <w:right w:val="nil"/>
            </w:tcBorders>
            <w:shd w:val="clear" w:color="auto" w:fill="auto"/>
            <w:noWrap/>
            <w:hideMark/>
          </w:tcPr>
          <w:p w14:paraId="0B44556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6.3</w:t>
            </w:r>
          </w:p>
        </w:tc>
        <w:tc>
          <w:tcPr>
            <w:tcW w:w="918" w:type="dxa"/>
            <w:tcBorders>
              <w:top w:val="nil"/>
              <w:left w:val="nil"/>
              <w:bottom w:val="nil"/>
              <w:right w:val="nil"/>
            </w:tcBorders>
            <w:shd w:val="clear" w:color="auto" w:fill="auto"/>
            <w:noWrap/>
            <w:hideMark/>
          </w:tcPr>
          <w:p w14:paraId="578C8DF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34</w:t>
            </w:r>
          </w:p>
        </w:tc>
      </w:tr>
      <w:tr w:rsidR="003D32FB" w:rsidRPr="003D32FB" w14:paraId="46D69911" w14:textId="77777777" w:rsidTr="00C04467">
        <w:trPr>
          <w:trHeight w:val="96"/>
        </w:trPr>
        <w:tc>
          <w:tcPr>
            <w:tcW w:w="520" w:type="dxa"/>
            <w:tcBorders>
              <w:top w:val="nil"/>
              <w:left w:val="nil"/>
              <w:bottom w:val="nil"/>
              <w:right w:val="nil"/>
            </w:tcBorders>
            <w:shd w:val="clear" w:color="auto" w:fill="auto"/>
            <w:noWrap/>
            <w:vAlign w:val="bottom"/>
            <w:hideMark/>
          </w:tcPr>
          <w:p w14:paraId="0B589CC6"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29</w:t>
            </w:r>
          </w:p>
        </w:tc>
        <w:tc>
          <w:tcPr>
            <w:tcW w:w="1799" w:type="dxa"/>
            <w:tcBorders>
              <w:top w:val="nil"/>
              <w:left w:val="nil"/>
              <w:bottom w:val="nil"/>
              <w:right w:val="nil"/>
            </w:tcBorders>
            <w:shd w:val="clear" w:color="auto" w:fill="auto"/>
            <w:noWrap/>
            <w:vAlign w:val="bottom"/>
            <w:hideMark/>
          </w:tcPr>
          <w:p w14:paraId="618317EB"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Michoacán</w:t>
            </w:r>
          </w:p>
        </w:tc>
        <w:tc>
          <w:tcPr>
            <w:tcW w:w="949" w:type="dxa"/>
            <w:tcBorders>
              <w:top w:val="nil"/>
              <w:left w:val="nil"/>
              <w:bottom w:val="nil"/>
              <w:right w:val="nil"/>
            </w:tcBorders>
            <w:shd w:val="clear" w:color="auto" w:fill="auto"/>
            <w:noWrap/>
            <w:vAlign w:val="bottom"/>
            <w:hideMark/>
          </w:tcPr>
          <w:p w14:paraId="7D3970D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9.75</w:t>
            </w:r>
          </w:p>
        </w:tc>
        <w:tc>
          <w:tcPr>
            <w:tcW w:w="1412" w:type="dxa"/>
            <w:tcBorders>
              <w:top w:val="nil"/>
              <w:left w:val="nil"/>
              <w:bottom w:val="nil"/>
              <w:right w:val="nil"/>
            </w:tcBorders>
            <w:shd w:val="clear" w:color="auto" w:fill="auto"/>
            <w:noWrap/>
            <w:vAlign w:val="bottom"/>
            <w:hideMark/>
          </w:tcPr>
          <w:p w14:paraId="1FAB5D4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01.25</w:t>
            </w:r>
          </w:p>
        </w:tc>
        <w:tc>
          <w:tcPr>
            <w:tcW w:w="899" w:type="dxa"/>
            <w:tcBorders>
              <w:top w:val="nil"/>
              <w:left w:val="nil"/>
              <w:bottom w:val="nil"/>
              <w:right w:val="nil"/>
            </w:tcBorders>
            <w:shd w:val="clear" w:color="auto" w:fill="auto"/>
            <w:noWrap/>
            <w:vAlign w:val="bottom"/>
            <w:hideMark/>
          </w:tcPr>
          <w:p w14:paraId="0C26067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nil"/>
              <w:right w:val="nil"/>
            </w:tcBorders>
            <w:shd w:val="clear" w:color="auto" w:fill="auto"/>
            <w:noWrap/>
            <w:vAlign w:val="bottom"/>
            <w:hideMark/>
          </w:tcPr>
          <w:p w14:paraId="29D3F53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4.9</w:t>
            </w:r>
          </w:p>
        </w:tc>
        <w:tc>
          <w:tcPr>
            <w:tcW w:w="919" w:type="dxa"/>
            <w:tcBorders>
              <w:top w:val="nil"/>
              <w:left w:val="nil"/>
              <w:bottom w:val="nil"/>
              <w:right w:val="nil"/>
            </w:tcBorders>
            <w:shd w:val="clear" w:color="auto" w:fill="auto"/>
            <w:noWrap/>
            <w:vAlign w:val="bottom"/>
            <w:hideMark/>
          </w:tcPr>
          <w:p w14:paraId="437389A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42</w:t>
            </w:r>
          </w:p>
        </w:tc>
        <w:tc>
          <w:tcPr>
            <w:tcW w:w="815" w:type="dxa"/>
            <w:tcBorders>
              <w:top w:val="nil"/>
              <w:left w:val="nil"/>
              <w:bottom w:val="nil"/>
              <w:right w:val="nil"/>
            </w:tcBorders>
            <w:shd w:val="clear" w:color="auto" w:fill="auto"/>
            <w:noWrap/>
            <w:hideMark/>
          </w:tcPr>
          <w:p w14:paraId="4274FF32"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6.4</w:t>
            </w:r>
          </w:p>
        </w:tc>
        <w:tc>
          <w:tcPr>
            <w:tcW w:w="918" w:type="dxa"/>
            <w:tcBorders>
              <w:top w:val="nil"/>
              <w:left w:val="nil"/>
              <w:bottom w:val="nil"/>
              <w:right w:val="nil"/>
            </w:tcBorders>
            <w:shd w:val="clear" w:color="auto" w:fill="auto"/>
            <w:noWrap/>
            <w:hideMark/>
          </w:tcPr>
          <w:p w14:paraId="1D6F0319"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539</w:t>
            </w:r>
          </w:p>
        </w:tc>
      </w:tr>
      <w:tr w:rsidR="003D32FB" w:rsidRPr="003D32FB" w14:paraId="22B62BEB" w14:textId="77777777" w:rsidTr="00C04467">
        <w:trPr>
          <w:trHeight w:val="96"/>
        </w:trPr>
        <w:tc>
          <w:tcPr>
            <w:tcW w:w="520" w:type="dxa"/>
            <w:tcBorders>
              <w:top w:val="nil"/>
              <w:left w:val="nil"/>
              <w:bottom w:val="nil"/>
              <w:right w:val="nil"/>
            </w:tcBorders>
            <w:shd w:val="clear" w:color="auto" w:fill="auto"/>
            <w:noWrap/>
            <w:vAlign w:val="bottom"/>
            <w:hideMark/>
          </w:tcPr>
          <w:p w14:paraId="31BB09DA"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30</w:t>
            </w:r>
          </w:p>
        </w:tc>
        <w:tc>
          <w:tcPr>
            <w:tcW w:w="1799" w:type="dxa"/>
            <w:tcBorders>
              <w:top w:val="nil"/>
              <w:left w:val="nil"/>
              <w:bottom w:val="nil"/>
              <w:right w:val="nil"/>
            </w:tcBorders>
            <w:shd w:val="clear" w:color="auto" w:fill="auto"/>
            <w:noWrap/>
            <w:vAlign w:val="bottom"/>
            <w:hideMark/>
          </w:tcPr>
          <w:p w14:paraId="6F75C084"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Puebla</w:t>
            </w:r>
          </w:p>
        </w:tc>
        <w:tc>
          <w:tcPr>
            <w:tcW w:w="949" w:type="dxa"/>
            <w:tcBorders>
              <w:top w:val="nil"/>
              <w:left w:val="nil"/>
              <w:bottom w:val="nil"/>
              <w:right w:val="nil"/>
            </w:tcBorders>
            <w:shd w:val="clear" w:color="auto" w:fill="auto"/>
            <w:noWrap/>
            <w:vAlign w:val="bottom"/>
            <w:hideMark/>
          </w:tcPr>
          <w:p w14:paraId="13677D5E"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8.25</w:t>
            </w:r>
          </w:p>
        </w:tc>
        <w:tc>
          <w:tcPr>
            <w:tcW w:w="1412" w:type="dxa"/>
            <w:tcBorders>
              <w:top w:val="nil"/>
              <w:left w:val="nil"/>
              <w:bottom w:val="nil"/>
              <w:right w:val="nil"/>
            </w:tcBorders>
            <w:shd w:val="clear" w:color="auto" w:fill="auto"/>
            <w:noWrap/>
            <w:vAlign w:val="bottom"/>
            <w:hideMark/>
          </w:tcPr>
          <w:p w14:paraId="04414AE8"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7.25</w:t>
            </w:r>
          </w:p>
        </w:tc>
        <w:tc>
          <w:tcPr>
            <w:tcW w:w="899" w:type="dxa"/>
            <w:tcBorders>
              <w:top w:val="nil"/>
              <w:left w:val="nil"/>
              <w:bottom w:val="nil"/>
              <w:right w:val="nil"/>
            </w:tcBorders>
            <w:shd w:val="clear" w:color="auto" w:fill="auto"/>
            <w:noWrap/>
            <w:vAlign w:val="bottom"/>
            <w:hideMark/>
          </w:tcPr>
          <w:p w14:paraId="57E34BE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Sand</w:t>
            </w:r>
          </w:p>
        </w:tc>
        <w:tc>
          <w:tcPr>
            <w:tcW w:w="1129" w:type="dxa"/>
            <w:tcBorders>
              <w:top w:val="nil"/>
              <w:left w:val="nil"/>
              <w:bottom w:val="nil"/>
              <w:right w:val="nil"/>
            </w:tcBorders>
            <w:shd w:val="clear" w:color="auto" w:fill="auto"/>
            <w:noWrap/>
            <w:vAlign w:val="bottom"/>
            <w:hideMark/>
          </w:tcPr>
          <w:p w14:paraId="45E3711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6.0</w:t>
            </w:r>
          </w:p>
        </w:tc>
        <w:tc>
          <w:tcPr>
            <w:tcW w:w="919" w:type="dxa"/>
            <w:tcBorders>
              <w:top w:val="nil"/>
              <w:left w:val="nil"/>
              <w:bottom w:val="nil"/>
              <w:right w:val="nil"/>
            </w:tcBorders>
            <w:shd w:val="clear" w:color="auto" w:fill="auto"/>
            <w:noWrap/>
            <w:vAlign w:val="bottom"/>
            <w:hideMark/>
          </w:tcPr>
          <w:p w14:paraId="4175BA6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2</w:t>
            </w:r>
          </w:p>
        </w:tc>
        <w:tc>
          <w:tcPr>
            <w:tcW w:w="815" w:type="dxa"/>
            <w:tcBorders>
              <w:top w:val="nil"/>
              <w:left w:val="nil"/>
              <w:bottom w:val="nil"/>
              <w:right w:val="nil"/>
            </w:tcBorders>
            <w:shd w:val="clear" w:color="auto" w:fill="auto"/>
            <w:noWrap/>
            <w:hideMark/>
          </w:tcPr>
          <w:p w14:paraId="5C7D96E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0</w:t>
            </w:r>
          </w:p>
        </w:tc>
        <w:tc>
          <w:tcPr>
            <w:tcW w:w="918" w:type="dxa"/>
            <w:tcBorders>
              <w:top w:val="nil"/>
              <w:left w:val="nil"/>
              <w:bottom w:val="nil"/>
              <w:right w:val="nil"/>
            </w:tcBorders>
            <w:shd w:val="clear" w:color="auto" w:fill="auto"/>
            <w:noWrap/>
            <w:hideMark/>
          </w:tcPr>
          <w:p w14:paraId="591200D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681</w:t>
            </w:r>
          </w:p>
        </w:tc>
      </w:tr>
      <w:tr w:rsidR="003D32FB" w:rsidRPr="003D32FB" w14:paraId="61D67C8C" w14:textId="77777777" w:rsidTr="00C04467">
        <w:trPr>
          <w:trHeight w:val="96"/>
        </w:trPr>
        <w:tc>
          <w:tcPr>
            <w:tcW w:w="520" w:type="dxa"/>
            <w:tcBorders>
              <w:top w:val="nil"/>
              <w:left w:val="nil"/>
              <w:bottom w:val="nil"/>
              <w:right w:val="nil"/>
            </w:tcBorders>
            <w:shd w:val="clear" w:color="auto" w:fill="auto"/>
            <w:noWrap/>
            <w:vAlign w:val="bottom"/>
            <w:hideMark/>
          </w:tcPr>
          <w:p w14:paraId="41BF8F9E"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31</w:t>
            </w:r>
          </w:p>
        </w:tc>
        <w:tc>
          <w:tcPr>
            <w:tcW w:w="1799" w:type="dxa"/>
            <w:tcBorders>
              <w:top w:val="nil"/>
              <w:left w:val="nil"/>
              <w:bottom w:val="nil"/>
              <w:right w:val="nil"/>
            </w:tcBorders>
            <w:shd w:val="clear" w:color="auto" w:fill="auto"/>
            <w:noWrap/>
            <w:vAlign w:val="bottom"/>
            <w:hideMark/>
          </w:tcPr>
          <w:p w14:paraId="6CF5718B"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Oaxaca</w:t>
            </w:r>
          </w:p>
        </w:tc>
        <w:tc>
          <w:tcPr>
            <w:tcW w:w="949" w:type="dxa"/>
            <w:tcBorders>
              <w:top w:val="nil"/>
              <w:left w:val="nil"/>
              <w:bottom w:val="nil"/>
              <w:right w:val="nil"/>
            </w:tcBorders>
            <w:shd w:val="clear" w:color="auto" w:fill="auto"/>
            <w:noWrap/>
            <w:vAlign w:val="bottom"/>
            <w:hideMark/>
          </w:tcPr>
          <w:p w14:paraId="1F11D6D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7.25</w:t>
            </w:r>
          </w:p>
        </w:tc>
        <w:tc>
          <w:tcPr>
            <w:tcW w:w="1412" w:type="dxa"/>
            <w:tcBorders>
              <w:top w:val="nil"/>
              <w:left w:val="nil"/>
              <w:bottom w:val="nil"/>
              <w:right w:val="nil"/>
            </w:tcBorders>
            <w:shd w:val="clear" w:color="auto" w:fill="auto"/>
            <w:noWrap/>
            <w:vAlign w:val="bottom"/>
            <w:hideMark/>
          </w:tcPr>
          <w:p w14:paraId="0A6B949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6.75</w:t>
            </w:r>
          </w:p>
        </w:tc>
        <w:tc>
          <w:tcPr>
            <w:tcW w:w="899" w:type="dxa"/>
            <w:tcBorders>
              <w:top w:val="nil"/>
              <w:left w:val="nil"/>
              <w:bottom w:val="nil"/>
              <w:right w:val="nil"/>
            </w:tcBorders>
            <w:shd w:val="clear" w:color="auto" w:fill="auto"/>
            <w:noWrap/>
            <w:vAlign w:val="bottom"/>
            <w:hideMark/>
          </w:tcPr>
          <w:p w14:paraId="5C30AF03"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Clay</w:t>
            </w:r>
          </w:p>
        </w:tc>
        <w:tc>
          <w:tcPr>
            <w:tcW w:w="1129" w:type="dxa"/>
            <w:tcBorders>
              <w:top w:val="nil"/>
              <w:left w:val="nil"/>
              <w:bottom w:val="nil"/>
              <w:right w:val="nil"/>
            </w:tcBorders>
            <w:shd w:val="clear" w:color="auto" w:fill="auto"/>
            <w:noWrap/>
            <w:vAlign w:val="bottom"/>
            <w:hideMark/>
          </w:tcPr>
          <w:p w14:paraId="52B6E27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6.0</w:t>
            </w:r>
          </w:p>
        </w:tc>
        <w:tc>
          <w:tcPr>
            <w:tcW w:w="919" w:type="dxa"/>
            <w:tcBorders>
              <w:top w:val="nil"/>
              <w:left w:val="nil"/>
              <w:bottom w:val="nil"/>
              <w:right w:val="nil"/>
            </w:tcBorders>
            <w:shd w:val="clear" w:color="auto" w:fill="auto"/>
            <w:noWrap/>
            <w:vAlign w:val="bottom"/>
            <w:hideMark/>
          </w:tcPr>
          <w:p w14:paraId="4D1B3ABC"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4</w:t>
            </w:r>
          </w:p>
        </w:tc>
        <w:tc>
          <w:tcPr>
            <w:tcW w:w="815" w:type="dxa"/>
            <w:tcBorders>
              <w:top w:val="nil"/>
              <w:left w:val="nil"/>
              <w:bottom w:val="nil"/>
              <w:right w:val="nil"/>
            </w:tcBorders>
            <w:shd w:val="clear" w:color="auto" w:fill="auto"/>
            <w:noWrap/>
            <w:hideMark/>
          </w:tcPr>
          <w:p w14:paraId="28A92506"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9.0</w:t>
            </w:r>
          </w:p>
        </w:tc>
        <w:tc>
          <w:tcPr>
            <w:tcW w:w="918" w:type="dxa"/>
            <w:tcBorders>
              <w:top w:val="nil"/>
              <w:left w:val="nil"/>
              <w:bottom w:val="nil"/>
              <w:right w:val="nil"/>
            </w:tcBorders>
            <w:shd w:val="clear" w:color="auto" w:fill="auto"/>
            <w:noWrap/>
            <w:hideMark/>
          </w:tcPr>
          <w:p w14:paraId="7BFE3224"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692</w:t>
            </w:r>
          </w:p>
        </w:tc>
      </w:tr>
      <w:tr w:rsidR="003D32FB" w:rsidRPr="003D32FB" w14:paraId="7C659211" w14:textId="77777777" w:rsidTr="00C04467">
        <w:trPr>
          <w:trHeight w:val="96"/>
        </w:trPr>
        <w:tc>
          <w:tcPr>
            <w:tcW w:w="520" w:type="dxa"/>
            <w:tcBorders>
              <w:top w:val="nil"/>
              <w:left w:val="nil"/>
              <w:bottom w:val="single" w:sz="4" w:space="0" w:color="auto"/>
              <w:right w:val="nil"/>
            </w:tcBorders>
            <w:shd w:val="clear" w:color="auto" w:fill="auto"/>
            <w:noWrap/>
            <w:vAlign w:val="bottom"/>
            <w:hideMark/>
          </w:tcPr>
          <w:p w14:paraId="7C74EF3B" w14:textId="77777777" w:rsidR="003D32FB" w:rsidRPr="003D32FB" w:rsidRDefault="003D32FB" w:rsidP="003D32FB">
            <w:pPr>
              <w:spacing w:after="0" w:line="240" w:lineRule="auto"/>
              <w:jc w:val="right"/>
              <w:rPr>
                <w:rFonts w:eastAsia="Times New Roman"/>
                <w:color w:val="000000"/>
                <w:sz w:val="20"/>
                <w:szCs w:val="20"/>
              </w:rPr>
            </w:pPr>
            <w:r w:rsidRPr="003D32FB">
              <w:rPr>
                <w:rFonts w:eastAsia="Times New Roman"/>
                <w:color w:val="000000"/>
                <w:sz w:val="20"/>
                <w:szCs w:val="20"/>
              </w:rPr>
              <w:t>32</w:t>
            </w:r>
          </w:p>
        </w:tc>
        <w:tc>
          <w:tcPr>
            <w:tcW w:w="1799" w:type="dxa"/>
            <w:tcBorders>
              <w:top w:val="nil"/>
              <w:left w:val="nil"/>
              <w:bottom w:val="single" w:sz="4" w:space="0" w:color="auto"/>
              <w:right w:val="nil"/>
            </w:tcBorders>
            <w:shd w:val="clear" w:color="auto" w:fill="auto"/>
            <w:noWrap/>
            <w:vAlign w:val="bottom"/>
            <w:hideMark/>
          </w:tcPr>
          <w:p w14:paraId="2D0AAB9D" w14:textId="77777777" w:rsidR="003D32FB" w:rsidRPr="003D32FB" w:rsidRDefault="003D32FB" w:rsidP="003D32FB">
            <w:pPr>
              <w:spacing w:after="0" w:line="240" w:lineRule="auto"/>
              <w:rPr>
                <w:rFonts w:eastAsia="Times New Roman"/>
                <w:color w:val="000000"/>
                <w:sz w:val="20"/>
                <w:szCs w:val="20"/>
              </w:rPr>
            </w:pPr>
            <w:r w:rsidRPr="003D32FB">
              <w:rPr>
                <w:rFonts w:eastAsia="Times New Roman"/>
                <w:color w:val="000000"/>
                <w:sz w:val="20"/>
                <w:szCs w:val="20"/>
              </w:rPr>
              <w:t>Chiapas</w:t>
            </w:r>
          </w:p>
        </w:tc>
        <w:tc>
          <w:tcPr>
            <w:tcW w:w="949" w:type="dxa"/>
            <w:tcBorders>
              <w:top w:val="nil"/>
              <w:left w:val="nil"/>
              <w:bottom w:val="single" w:sz="4" w:space="0" w:color="auto"/>
              <w:right w:val="nil"/>
            </w:tcBorders>
            <w:shd w:val="clear" w:color="auto" w:fill="auto"/>
            <w:noWrap/>
            <w:vAlign w:val="bottom"/>
            <w:hideMark/>
          </w:tcPr>
          <w:p w14:paraId="0D665F35"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15.25</w:t>
            </w:r>
          </w:p>
        </w:tc>
        <w:tc>
          <w:tcPr>
            <w:tcW w:w="1412" w:type="dxa"/>
            <w:tcBorders>
              <w:top w:val="nil"/>
              <w:left w:val="nil"/>
              <w:bottom w:val="single" w:sz="4" w:space="0" w:color="auto"/>
              <w:right w:val="nil"/>
            </w:tcBorders>
            <w:shd w:val="clear" w:color="auto" w:fill="auto"/>
            <w:noWrap/>
            <w:vAlign w:val="bottom"/>
            <w:hideMark/>
          </w:tcPr>
          <w:p w14:paraId="2B5F3E6F"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92.25</w:t>
            </w:r>
          </w:p>
        </w:tc>
        <w:tc>
          <w:tcPr>
            <w:tcW w:w="899" w:type="dxa"/>
            <w:tcBorders>
              <w:top w:val="nil"/>
              <w:left w:val="nil"/>
              <w:bottom w:val="single" w:sz="4" w:space="0" w:color="auto"/>
              <w:right w:val="nil"/>
            </w:tcBorders>
            <w:shd w:val="clear" w:color="auto" w:fill="auto"/>
            <w:noWrap/>
            <w:vAlign w:val="bottom"/>
            <w:hideMark/>
          </w:tcPr>
          <w:p w14:paraId="7FEAFB6B"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Loam</w:t>
            </w:r>
          </w:p>
        </w:tc>
        <w:tc>
          <w:tcPr>
            <w:tcW w:w="1129" w:type="dxa"/>
            <w:tcBorders>
              <w:top w:val="nil"/>
              <w:left w:val="nil"/>
              <w:bottom w:val="single" w:sz="4" w:space="0" w:color="auto"/>
              <w:right w:val="nil"/>
            </w:tcBorders>
            <w:shd w:val="clear" w:color="auto" w:fill="auto"/>
            <w:noWrap/>
            <w:vAlign w:val="bottom"/>
            <w:hideMark/>
          </w:tcPr>
          <w:p w14:paraId="74BC2291"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22.3</w:t>
            </w:r>
          </w:p>
        </w:tc>
        <w:tc>
          <w:tcPr>
            <w:tcW w:w="919" w:type="dxa"/>
            <w:tcBorders>
              <w:top w:val="nil"/>
              <w:left w:val="nil"/>
              <w:bottom w:val="single" w:sz="4" w:space="0" w:color="auto"/>
              <w:right w:val="nil"/>
            </w:tcBorders>
            <w:shd w:val="clear" w:color="auto" w:fill="auto"/>
            <w:noWrap/>
            <w:vAlign w:val="bottom"/>
            <w:hideMark/>
          </w:tcPr>
          <w:p w14:paraId="708707B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color w:val="000000"/>
                <w:sz w:val="20"/>
                <w:szCs w:val="20"/>
              </w:rPr>
              <w:t>57</w:t>
            </w:r>
          </w:p>
        </w:tc>
        <w:tc>
          <w:tcPr>
            <w:tcW w:w="815" w:type="dxa"/>
            <w:tcBorders>
              <w:top w:val="nil"/>
              <w:left w:val="nil"/>
              <w:bottom w:val="single" w:sz="4" w:space="0" w:color="auto"/>
              <w:right w:val="nil"/>
            </w:tcBorders>
            <w:shd w:val="clear" w:color="auto" w:fill="auto"/>
            <w:noWrap/>
            <w:hideMark/>
          </w:tcPr>
          <w:p w14:paraId="073EE440"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22.4</w:t>
            </w:r>
          </w:p>
        </w:tc>
        <w:tc>
          <w:tcPr>
            <w:tcW w:w="918" w:type="dxa"/>
            <w:tcBorders>
              <w:top w:val="nil"/>
              <w:left w:val="nil"/>
              <w:bottom w:val="single" w:sz="4" w:space="0" w:color="auto"/>
              <w:right w:val="nil"/>
            </w:tcBorders>
            <w:shd w:val="clear" w:color="auto" w:fill="auto"/>
            <w:noWrap/>
            <w:hideMark/>
          </w:tcPr>
          <w:p w14:paraId="12C721BA" w14:textId="77777777" w:rsidR="003D32FB" w:rsidRPr="003D32FB" w:rsidRDefault="003D32FB" w:rsidP="003D32FB">
            <w:pPr>
              <w:spacing w:after="0" w:line="240" w:lineRule="auto"/>
              <w:jc w:val="center"/>
              <w:rPr>
                <w:rFonts w:eastAsia="Times New Roman"/>
                <w:color w:val="000000"/>
                <w:sz w:val="20"/>
                <w:szCs w:val="20"/>
              </w:rPr>
            </w:pPr>
            <w:r w:rsidRPr="003D32FB">
              <w:rPr>
                <w:rFonts w:eastAsia="Times New Roman"/>
                <w:sz w:val="20"/>
                <w:szCs w:val="20"/>
              </w:rPr>
              <w:t>1111</w:t>
            </w:r>
          </w:p>
        </w:tc>
      </w:tr>
    </w:tbl>
    <w:p w14:paraId="5FA18A8A" w14:textId="77777777" w:rsidR="003D32FB" w:rsidRPr="003D32FB" w:rsidRDefault="003D32FB" w:rsidP="003D32FB">
      <w:pPr>
        <w:spacing w:after="0" w:line="240" w:lineRule="auto"/>
        <w:rPr>
          <w:rFonts w:eastAsia="Times New Roman"/>
          <w:sz w:val="20"/>
          <w:szCs w:val="20"/>
        </w:rPr>
      </w:pPr>
      <w:r w:rsidRPr="003D32FB">
        <w:rPr>
          <w:rFonts w:eastAsia="Times New Roman"/>
          <w:sz w:val="20"/>
          <w:szCs w:val="20"/>
          <w:vertAlign w:val="superscript"/>
        </w:rPr>
        <w:t>a</w:t>
      </w:r>
      <w:r w:rsidRPr="003D32FB">
        <w:rPr>
          <w:rFonts w:eastAsia="Times New Roman"/>
          <w:sz w:val="20"/>
          <w:szCs w:val="20"/>
        </w:rPr>
        <w:t xml:space="preserve"> Winter season period from December 10 to March 30 for the baseline scenario (1980-2010).</w:t>
      </w:r>
    </w:p>
    <w:p w14:paraId="534CAD6B" w14:textId="77777777" w:rsidR="003D32FB" w:rsidRPr="003D32FB" w:rsidRDefault="003D32FB" w:rsidP="003D32FB">
      <w:pPr>
        <w:spacing w:after="0" w:line="240" w:lineRule="auto"/>
        <w:rPr>
          <w:rFonts w:eastAsia="Times New Roman"/>
          <w:sz w:val="20"/>
          <w:szCs w:val="20"/>
        </w:rPr>
      </w:pPr>
      <w:r w:rsidRPr="003D32FB">
        <w:rPr>
          <w:rFonts w:eastAsia="Times New Roman"/>
          <w:sz w:val="20"/>
          <w:szCs w:val="20"/>
          <w:vertAlign w:val="superscript"/>
        </w:rPr>
        <w:t>b</w:t>
      </w:r>
      <w:r w:rsidRPr="003D32FB">
        <w:rPr>
          <w:rFonts w:eastAsia="Times New Roman"/>
          <w:sz w:val="20"/>
          <w:szCs w:val="20"/>
        </w:rPr>
        <w:t xml:space="preserve"> Summer season from July 1 to Sept 7 for the baseline scenario (1980-2010).</w:t>
      </w:r>
    </w:p>
    <w:p w14:paraId="4AA23277" w14:textId="77777777" w:rsidR="003D32FB" w:rsidRDefault="003D32FB"/>
    <w:p w14:paraId="07205013" w14:textId="654F1877" w:rsidR="006B1008" w:rsidRPr="00B047B9" w:rsidRDefault="00A117C1" w:rsidP="006B1008">
      <w:pPr>
        <w:spacing w:line="480" w:lineRule="auto"/>
      </w:pPr>
      <w:r>
        <w:lastRenderedPageBreak/>
        <w:t xml:space="preserve">2.2 </w:t>
      </w:r>
      <w:r w:rsidR="00C76428">
        <w:t>Future c</w:t>
      </w:r>
      <w:r w:rsidR="00B047B9">
        <w:t>limate</w:t>
      </w:r>
      <w:r w:rsidR="00C76428">
        <w:t xml:space="preserve"> change impact</w:t>
      </w:r>
    </w:p>
    <w:p w14:paraId="2051621C" w14:textId="0DAE831D" w:rsidR="00B047B9" w:rsidRDefault="00222B81" w:rsidP="00001A5B">
      <w:pPr>
        <w:spacing w:line="480" w:lineRule="auto"/>
        <w:ind w:firstLine="720"/>
      </w:pPr>
      <w:r>
        <w:t xml:space="preserve">Climate change impact was estimated by comparing future scenarios from five GCMs </w:t>
      </w:r>
      <w:r w:rsidR="00F37FF2">
        <w:t xml:space="preserve">(Table 2) </w:t>
      </w:r>
      <w:r>
        <w:t xml:space="preserve">to </w:t>
      </w:r>
      <w:r w:rsidR="007F414B">
        <w:t>a</w:t>
      </w:r>
      <w:r>
        <w:t xml:space="preserve"> historical baseline scenario. </w:t>
      </w:r>
      <w:r w:rsidR="00226B02">
        <w:t>The climate change data was based on the methodology from Hernandez-Ochoa et al.</w:t>
      </w:r>
      <w:r w:rsidR="00721C7A">
        <w:t xml:space="preserve"> </w:t>
      </w:r>
      <w:r w:rsidR="00721C7A">
        <w:fldChar w:fldCharType="begin"/>
      </w:r>
      <w:r w:rsidR="00721C7A">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fldChar w:fldCharType="separate"/>
      </w:r>
      <w:r w:rsidR="00721C7A">
        <w:rPr>
          <w:noProof/>
        </w:rPr>
        <w:t>(2018)</w:t>
      </w:r>
      <w:r w:rsidR="00721C7A">
        <w:fldChar w:fldCharType="end"/>
      </w:r>
      <w:r w:rsidR="00226B02">
        <w:t xml:space="preserve">. </w:t>
      </w:r>
      <w:r w:rsidR="00B047B9">
        <w:t xml:space="preserve">The period </w:t>
      </w:r>
      <w:r w:rsidR="00DC5C9D">
        <w:t xml:space="preserve">from </w:t>
      </w:r>
      <w:r w:rsidR="00B047B9">
        <w:t xml:space="preserve">1980 to 2010 was chosen as the historical baseline </w:t>
      </w:r>
      <w:r w:rsidR="00DC5C9D">
        <w:t xml:space="preserve">scenario based on </w:t>
      </w:r>
      <w:r w:rsidR="00A04E2D">
        <w:t>protocols</w:t>
      </w:r>
      <w:r w:rsidR="00DC5C9D">
        <w:t xml:space="preserve"> </w:t>
      </w:r>
      <w:r w:rsidR="00A04E2D">
        <w:t xml:space="preserve">from </w:t>
      </w:r>
      <w:r w:rsidR="00DC5C9D">
        <w:t>the Agricultural Model Intercomparison and Improvement Project (AgMIP)</w:t>
      </w:r>
      <w:r w:rsidR="00ED75F8">
        <w:t xml:space="preserve"> </w:t>
      </w:r>
      <w:r w:rsidR="00ED75F8">
        <w:fldChar w:fldCharType="begin">
          <w:fldData xml:space="preserve">PEVuZE5vdGU+PENpdGU+PEF1dGhvcj5HdXR0bWFuPC9BdXRob3I+PFllYXI+MTk4OTwvWWVhcj48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</w:fldData>
        </w:fldChar>
      </w:r>
      <w:r w:rsidR="00ED75F8">
        <w:instrText xml:space="preserve"> ADDIN EN.CITE </w:instrText>
      </w:r>
      <w:r w:rsidR="00ED75F8">
        <w:fldChar w:fldCharType="begin">
          <w:fldData xml:space="preserve">PEVuZE5vdGU+PENpdGU+PEF1dGhvcj5HdXR0bWFuPC9BdXRob3I+PFllYXI+MTk4OTwvWWVhcj48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</w:fldData>
        </w:fldChar>
      </w:r>
      <w:r w:rsidR="00ED75F8">
        <w:instrText xml:space="preserve"> ADDIN EN.CITE.DATA </w:instrText>
      </w:r>
      <w:r w:rsidR="00ED75F8">
        <w:fldChar w:fldCharType="end"/>
      </w:r>
      <w:r w:rsidR="00ED75F8">
        <w:fldChar w:fldCharType="separate"/>
      </w:r>
      <w:r w:rsidR="00ED75F8">
        <w:rPr>
          <w:noProof/>
        </w:rPr>
        <w:t>(Guttman, 1989; Rosenzweig et al., 2013; WMO, 2017)</w:t>
      </w:r>
      <w:r w:rsidR="00ED75F8">
        <w:fldChar w:fldCharType="end"/>
      </w:r>
      <w:r w:rsidR="00DC5C9D">
        <w:t xml:space="preserve">. </w:t>
      </w:r>
      <w:r w:rsidR="00AC4145">
        <w:t xml:space="preserve">The climate data for the baseline scenario was collected from climate datasets within the MINK gridded crop modeling system for the coordinates of the 32 </w:t>
      </w:r>
      <w:r w:rsidR="00150214">
        <w:t>representative</w:t>
      </w:r>
      <w:r w:rsidR="00AC4145">
        <w:t xml:space="preserve"> locations </w:t>
      </w:r>
      <w:r w:rsidR="00AC4145">
        <w:fldChar w:fldCharType="begin"/>
      </w:r>
      <w:r w:rsidR="00AC4145">
        <w:instrText xml:space="preserve"> ADDIN EN.CITE &lt;EndNote&gt;&lt;Cite&gt;&lt;Author&gt;Robertson&lt;/Author&gt;&lt;Year&gt;2017&lt;/Year&gt;&lt;IDText&gt;Mink: Details of a global gridded crop modeling system&lt;/IDText&gt;&lt;DisplayText&gt;(Robertson, 2017)&lt;/DisplayText&gt;&lt;record&gt;&lt;urls&gt;&lt;related-urls&gt;&lt;url&gt;http://ebrary.ifpri.org/cdm/ref/collection/p15738coll2/id/131406&lt;/url&gt;&lt;/related-urls&gt;&lt;/urls&gt;&lt;titles&gt;&lt;title&gt;Mink: Details of a global gridded crop modeling system&lt;/title&gt;&lt;/titles&gt;&lt;pages&gt;261&lt;/pages&gt;&lt;contributors&gt;&lt;authors&gt;&lt;author&gt;Robertson, R. D.&lt;/author&gt;&lt;/authors&gt;&lt;/contributors&gt;&lt;added-date format="utc"&gt;1536797233&lt;/added-date&gt;&lt;pub-location&gt;Washington D.C.&lt;/pub-location&gt;&lt;ref-type name="Book"&gt;6&lt;/ref-type&gt;&lt;dates&gt;&lt;year&gt;2017&lt;/year&gt;&lt;/dates&gt;&lt;rec-number&gt;484&lt;/rec-number&gt;&lt;publisher&gt;International Food Policy Research Institute (IFPRI)&lt;/publisher&gt;&lt;last-updated-date format="utc"&gt;1537552156&lt;/last-updated-date&gt;&lt;/record&gt;&lt;/Cite&gt;&lt;/EndNote&gt;</w:instrText>
      </w:r>
      <w:r w:rsidR="00AC4145">
        <w:fldChar w:fldCharType="separate"/>
      </w:r>
      <w:r w:rsidR="00AC4145">
        <w:rPr>
          <w:noProof/>
        </w:rPr>
        <w:t>(Robertson, 2017)</w:t>
      </w:r>
      <w:r w:rsidR="00AC4145">
        <w:fldChar w:fldCharType="end"/>
      </w:r>
      <w:r w:rsidR="00AC4145">
        <w:t xml:space="preserve">. </w:t>
      </w:r>
      <w:r w:rsidR="00EB0EFD">
        <w:t>F</w:t>
      </w:r>
      <w:r w:rsidR="00FF4847">
        <w:t>or the future scenarios, f</w:t>
      </w:r>
      <w:r w:rsidR="00E162C2">
        <w:t xml:space="preserve">ive downscaled and bias-corrected GCM scenarios from the Inter-Sectoral Impact Model Intercomparison Project (ISI-MIP) were obtained from the Potsdam Climate Institute </w:t>
      </w:r>
      <w:r w:rsidR="00EB0EFD">
        <w:t>for the 2041 to 2070 period</w:t>
      </w:r>
      <w:r w:rsidR="00B03329">
        <w:t xml:space="preserve"> </w:t>
      </w:r>
      <w:r w:rsidR="00B03329">
        <w:fldChar w:fldCharType="begin"/>
      </w:r>
      <w:r w:rsidR="00B03329">
        <w:instrText xml:space="preserve"> ADDIN EN.CITE &lt;EndNote&gt;&lt;Cite&gt;&lt;Author&gt;Mueller&lt;/Author&gt;&lt;Year&gt;2014&lt;/Year&gt;&lt;IDText&gt;Projecting future crop productivity for global economic modeling&lt;/IDText&gt;&lt;DisplayText&gt;(Mueller and Robertson, 2014)&lt;/DisplayText&gt;&lt;record&gt;&lt;dates&gt;&lt;pub-dates&gt;&lt;date&gt;Jan&lt;/date&gt;&lt;/pub-dates&gt;&lt;year&gt;2014&lt;/year&gt;&lt;/dates&gt;&lt;urls&gt;&lt;related-urls&gt;&lt;/related-urls&gt;&lt;/urls&gt;&lt;isbn&gt;0169-5150&lt;/isbn&gt;&lt;titles&gt;&lt;title&gt;Projecting future crop productivity for global economic modeling&lt;/title&gt;&lt;secondary-title&gt;Agricultural Economics&lt;/secondary-title&gt;&lt;/titles&gt;&lt;pages&gt;37-50&lt;/pages&gt;&lt;number&gt;1&lt;/number&gt;&lt;contributors&gt;&lt;authors&gt;&lt;author&gt;Mueller, Christoph&lt;/author&gt;&lt;author&gt;Robertson, Richard D.&lt;/author&gt;&lt;/authors&gt;&lt;/contributors&gt;&lt;added-date format="utc"&gt;1536797233&lt;/added-date&gt;&lt;ref-type name="Journal Article"&gt;17&lt;/ref-type&gt;&lt;rec-number&gt;514&lt;/rec-number&gt;&lt;last-updated-date format="utc"&gt;1537382839&lt;/last-updated-date&gt;&lt;accession-num&gt;WOS:000329917000004&lt;/accession-num&gt;&lt;electronic-resource-num&gt;10.1111/agec.12088&lt;/electronic-resource-num&gt;&lt;volume&gt;45&lt;/volume&gt;&lt;/record&gt;&lt;/Cite&gt;&lt;/EndNote&gt;</w:instrText>
      </w:r>
      <w:r w:rsidR="00B03329">
        <w:fldChar w:fldCharType="separate"/>
      </w:r>
      <w:r w:rsidR="00B03329">
        <w:rPr>
          <w:noProof/>
        </w:rPr>
        <w:t>(Mueller and Robertson, 2014)</w:t>
      </w:r>
      <w:r w:rsidR="00B03329">
        <w:fldChar w:fldCharType="end"/>
      </w:r>
      <w:r w:rsidR="00B03329">
        <w:t>.</w:t>
      </w:r>
      <w:r w:rsidR="00E162C2">
        <w:t xml:space="preserve"> </w:t>
      </w:r>
      <w:r w:rsidR="00DC5C9D">
        <w:t xml:space="preserve">The future </w:t>
      </w:r>
      <w:r w:rsidR="00F56969">
        <w:t xml:space="preserve">climate change </w:t>
      </w:r>
      <w:r w:rsidR="00DC5C9D">
        <w:t>scenario</w:t>
      </w:r>
      <w:r w:rsidR="005C5AFE">
        <w:t xml:space="preserve"> selected, </w:t>
      </w:r>
      <w:r w:rsidR="00DC5C9D">
        <w:t>RCP 8.5</w:t>
      </w:r>
      <w:r w:rsidR="00F37FF2">
        <w:t>,</w:t>
      </w:r>
      <w:r w:rsidR="00A61533">
        <w:t xml:space="preserve"> </w:t>
      </w:r>
      <w:r w:rsidR="00F56969">
        <w:t>w</w:t>
      </w:r>
      <w:r w:rsidR="005C5AFE">
        <w:t xml:space="preserve">as </w:t>
      </w:r>
      <w:r w:rsidR="00A61533">
        <w:t>the highest</w:t>
      </w:r>
      <w:r w:rsidR="005C5AFE">
        <w:t xml:space="preserve"> projected </w:t>
      </w:r>
      <w:r w:rsidR="00DC5C9D">
        <w:t xml:space="preserve">greenhouse gas concentration </w:t>
      </w:r>
      <w:r>
        <w:t>trajectory</w:t>
      </w:r>
      <w:r w:rsidR="00F56969">
        <w:t xml:space="preserve"> for</w:t>
      </w:r>
      <w:r w:rsidR="005C5AFE">
        <w:t xml:space="preserve"> future climate adopted by the IPCC</w:t>
      </w:r>
      <w:r w:rsidR="00F56969">
        <w:t xml:space="preserve"> </w:t>
      </w:r>
      <w:r w:rsidR="00F56969">
        <w:fldChar w:fldCharType="begin"/>
      </w:r>
      <w:r w:rsidR="00F56969">
        <w:instrText xml:space="preserve"> ADDIN EN.CITE &lt;EndNote&gt;&lt;Cite&gt;&lt;Author&gt;IPCC&lt;/Author&gt;&lt;Year&gt;2013&lt;/Year&gt;&lt;IDText&gt;Climate Change 2013: The Physical Science Basis. Contribution of Working Group I to the Fifth Assessment Report of the Intergovernmental Panel on Climate Change&lt;/IDText&gt;&lt;DisplayText&gt;(IPCC, 2013)&lt;/DisplayText&gt;&lt;record&gt;&lt;contributors&gt;&lt;tertiary-authors&gt;&lt;author&gt;Cambridge University Press&lt;/author&gt;&lt;/tertiary-authors&gt;&lt;/contributors&gt;&lt;urls&gt;&lt;related-urls&gt;&lt;url&gt;http://www.ipcc.ch/report/ar5/wg1/&lt;/url&gt;&lt;/related-urls&gt;&lt;/urls&gt;&lt;titles&gt;&lt;title&gt;Climate Change 2013: The Physical Science Basis. Contribution of Working Group I to the Fifth Assessment Report of the Intergovernmental Panel on Climate Change&lt;/title&gt;&lt;/titles&gt;&lt;pages&gt;1535&lt;/pages&gt;&lt;contributors&gt;&lt;authors&gt;&lt;author&gt;IPCC,&lt;/author&gt;&lt;/authors&gt;&lt;/contributors&gt;&lt;added-date format="utc"&gt;1462391686&lt;/added-date&gt;&lt;pub-location&gt;Cambridge, United Kingdom and New York, NY, USA&lt;/pub-location&gt;&lt;ref-type name="Report"&gt;27&lt;/ref-type&gt;&lt;dates&gt;&lt;year&gt;2013&lt;/year&gt;&lt;/dates&gt;&lt;rec-number&gt;223&lt;/rec-number&gt;&lt;last-updated-date format="utc"&gt;1523675703&lt;/last-updated-date&gt;&lt;contribut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contributors&gt;&lt;electronic-resource-num&gt;10.1017/CBO9781107415324&lt;/electronic-resource-num&gt;&lt;/record&gt;&lt;/Cite&gt;&lt;/EndNote&gt;</w:instrText>
      </w:r>
      <w:r w:rsidR="00F56969">
        <w:fldChar w:fldCharType="separate"/>
      </w:r>
      <w:r w:rsidR="00F56969">
        <w:rPr>
          <w:noProof/>
        </w:rPr>
        <w:t>(IPCC, 2013)</w:t>
      </w:r>
      <w:r w:rsidR="00F56969">
        <w:fldChar w:fldCharType="end"/>
      </w:r>
      <w:r w:rsidR="00A61533">
        <w:t>.</w:t>
      </w:r>
      <w:r w:rsidR="00E162C2">
        <w:t xml:space="preserve"> </w:t>
      </w:r>
      <w:r w:rsidR="00FF4847">
        <w:t xml:space="preserve">Daily maximum and minimum temperature, rainfall, and </w:t>
      </w:r>
      <w:r w:rsidR="00FF4847" w:rsidRPr="00001A5B">
        <w:rPr>
          <w:color w:val="000000" w:themeColor="text1"/>
        </w:rPr>
        <w:t xml:space="preserve">solar radiation were collected for both </w:t>
      </w:r>
      <w:r w:rsidR="00FF4847">
        <w:rPr>
          <w:color w:val="000000" w:themeColor="text1"/>
        </w:rPr>
        <w:t xml:space="preserve">the </w:t>
      </w:r>
      <w:r w:rsidR="00FF4847" w:rsidRPr="00001A5B">
        <w:rPr>
          <w:color w:val="000000" w:themeColor="text1"/>
        </w:rPr>
        <w:t>baseline and future scenarios</w:t>
      </w:r>
      <w:r w:rsidR="00FF4847">
        <w:rPr>
          <w:color w:val="000000" w:themeColor="text1"/>
        </w:rPr>
        <w:t>. S</w:t>
      </w:r>
      <w:r w:rsidR="00FF4847" w:rsidRPr="00001A5B">
        <w:rPr>
          <w:color w:val="000000" w:themeColor="text1"/>
        </w:rPr>
        <w:t>olar radiation remained unchanged for the future scenarios</w:t>
      </w:r>
      <w:r w:rsidR="00FF4847">
        <w:rPr>
          <w:color w:val="000000" w:themeColor="text1"/>
        </w:rPr>
        <w:t xml:space="preserve">. </w:t>
      </w:r>
      <w:r w:rsidR="00FF4847" w:rsidRPr="00001A5B">
        <w:rPr>
          <w:color w:val="000000" w:themeColor="text1"/>
        </w:rPr>
        <w:t>The baseline scenario used an atmospheric CO</w:t>
      </w:r>
      <w:r w:rsidR="00FF4847" w:rsidRPr="00001A5B">
        <w:rPr>
          <w:color w:val="000000" w:themeColor="text1"/>
          <w:vertAlign w:val="subscript"/>
        </w:rPr>
        <w:t>2</w:t>
      </w:r>
      <w:r w:rsidR="00FF4847" w:rsidRPr="00001A5B">
        <w:rPr>
          <w:color w:val="000000" w:themeColor="text1"/>
        </w:rPr>
        <w:t xml:space="preserve"> concentration of 362 parts-per-million (ppm), corresponding to the 30-year mean of the baseline period (1980 to 2010)</w:t>
      </w:r>
      <w:r w:rsidR="00FF4847">
        <w:rPr>
          <w:color w:val="000000" w:themeColor="text1"/>
        </w:rPr>
        <w:t>, while t</w:t>
      </w:r>
      <w:r w:rsidR="00001A5B">
        <w:t>he future scenarios used an atmospheric CO</w:t>
      </w:r>
      <w:r w:rsidR="00001A5B">
        <w:rPr>
          <w:vertAlign w:val="subscript"/>
        </w:rPr>
        <w:t>2</w:t>
      </w:r>
      <w:r w:rsidR="00001A5B">
        <w:t xml:space="preserve"> concentration of 572 ppm based on the report</w:t>
      </w:r>
      <w:r w:rsidR="001F7CF7">
        <w:t xml:space="preserve"> from IPCC</w:t>
      </w:r>
      <w:r w:rsidR="00FF4847">
        <w:t xml:space="preserve"> </w:t>
      </w:r>
      <w:r w:rsidR="00FF4847">
        <w:fldChar w:fldCharType="begin"/>
      </w:r>
      <w:r w:rsidR="00FF4847">
        <w:instrText xml:space="preserve"> ADDIN EN.CITE &lt;EndNote&gt;&lt;Cite&gt;&lt;Author&gt;IPCC&lt;/Author&gt;&lt;Year&gt;2013&lt;/Year&gt;&lt;IDText&gt;Climate Change 2013: The Physical Science Basis. Contribution of Working Group I to the Fifth Assessment Report of the Intergovernmental Panel on Climate Change&lt;/IDText&gt;&lt;DisplayText&gt;(IPCC, 2013)&lt;/DisplayText&gt;&lt;record&gt;&lt;contributors&gt;&lt;tertiary-authors&gt;&lt;author&gt;Cambridge University Press&lt;/author&gt;&lt;/tertiary-authors&gt;&lt;/contributors&gt;&lt;urls&gt;&lt;related-urls&gt;&lt;url&gt;http://www.ipcc.ch/report/ar5/wg1/&lt;/url&gt;&lt;/related-urls&gt;&lt;/urls&gt;&lt;titles&gt;&lt;title&gt;Climate Change 2013: The Physical Science Basis. Contribution of Working Group I to the Fifth Assessment Report of the Intergovernmental Panel on Climate Change&lt;/title&gt;&lt;/titles&gt;&lt;pages&gt;1535&lt;/pages&gt;&lt;contributors&gt;&lt;authors&gt;&lt;author&gt;IPCC,&lt;/author&gt;&lt;/authors&gt;&lt;/contributors&gt;&lt;added-date format="utc"&gt;1462391686&lt;/added-date&gt;&lt;pub-location&gt;Cambridge, United Kingdom and New York, NY, USA&lt;/pub-location&gt;&lt;ref-type name="Report"&gt;27&lt;/ref-type&gt;&lt;dates&gt;&lt;year&gt;2013&lt;/year&gt;&lt;/dates&gt;&lt;rec-number&gt;223&lt;/rec-number&gt;&lt;last-updated-date format="utc"&gt;1523675703&lt;/last-updated-date&gt;&lt;contribut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contributors&gt;&lt;electronic-resource-num&gt;10.1017/CBO9781107415324&lt;/electronic-resource-num&gt;&lt;/record&gt;&lt;/Cite&gt;&lt;/EndNote&gt;</w:instrText>
      </w:r>
      <w:r w:rsidR="00FF4847">
        <w:fldChar w:fldCharType="separate"/>
      </w:r>
      <w:r w:rsidR="00FF4847">
        <w:rPr>
          <w:noProof/>
        </w:rPr>
        <w:t>(IPCC, 2013)</w:t>
      </w:r>
      <w:r w:rsidR="00FF4847">
        <w:fldChar w:fldCharType="end"/>
      </w:r>
      <w:r w:rsidR="00001A5B">
        <w:t>.</w:t>
      </w:r>
    </w:p>
    <w:p w14:paraId="23C34FBD" w14:textId="77777777" w:rsidR="00C76428" w:rsidRDefault="00C76428" w:rsidP="00001A5B">
      <w:pPr>
        <w:spacing w:line="480" w:lineRule="auto"/>
        <w:ind w:firstLine="720"/>
      </w:pPr>
    </w:p>
    <w:p w14:paraId="6D5FADE9" w14:textId="78147E5A" w:rsidR="00C76428" w:rsidRPr="00C76428" w:rsidRDefault="00C76428" w:rsidP="00C76428">
      <w:pPr>
        <w:spacing w:line="480" w:lineRule="auto"/>
        <w:rPr>
          <w:color w:val="000000" w:themeColor="text1"/>
        </w:rPr>
      </w:pPr>
      <w:r>
        <w:rPr>
          <w:color w:val="000000" w:themeColor="text1"/>
        </w:rPr>
        <w:t>2.3 Future O</w:t>
      </w:r>
      <w:r>
        <w:rPr>
          <w:color w:val="000000" w:themeColor="text1"/>
          <w:vertAlign w:val="subscript"/>
        </w:rPr>
        <w:t>3</w:t>
      </w:r>
      <w:r>
        <w:rPr>
          <w:color w:val="000000" w:themeColor="text1"/>
        </w:rPr>
        <w:t xml:space="preserve"> </w:t>
      </w:r>
      <w:r w:rsidR="00C93DF7">
        <w:rPr>
          <w:color w:val="000000" w:themeColor="text1"/>
        </w:rPr>
        <w:t>concentration</w:t>
      </w:r>
    </w:p>
    <w:p w14:paraId="19766B0E" w14:textId="79FD7699" w:rsidR="0061552A" w:rsidRDefault="00FF4847" w:rsidP="0061552A">
      <w:pPr>
        <w:spacing w:line="480" w:lineRule="auto"/>
        <w:ind w:firstLine="720"/>
      </w:pPr>
      <w:r>
        <w:t>O</w:t>
      </w:r>
      <w:r>
        <w:rPr>
          <w:vertAlign w:val="subscript"/>
        </w:rPr>
        <w:t>3</w:t>
      </w:r>
      <w:r>
        <w:t xml:space="preserve"> impact was estimated by</w:t>
      </w:r>
      <w:r w:rsidR="008B2F56">
        <w:t xml:space="preserve"> simulating wheat production </w:t>
      </w:r>
      <w:r w:rsidR="00226B02">
        <w:t>for</w:t>
      </w:r>
      <w:r w:rsidR="008B2F56">
        <w:t xml:space="preserve"> the</w:t>
      </w:r>
      <w:r>
        <w:t xml:space="preserve"> baseline and future climate change scenarios</w:t>
      </w:r>
      <w:r w:rsidR="000C6E41">
        <w:t xml:space="preserve"> </w:t>
      </w:r>
      <w:r w:rsidR="008B2F56">
        <w:t>with added O</w:t>
      </w:r>
      <w:r w:rsidR="008B2F56">
        <w:rPr>
          <w:vertAlign w:val="subscript"/>
        </w:rPr>
        <w:t>3</w:t>
      </w:r>
      <w:r w:rsidR="008B2F56">
        <w:t xml:space="preserve"> concentrations</w:t>
      </w:r>
      <w:r w:rsidR="00226B02">
        <w:t>,</w:t>
      </w:r>
      <w:r w:rsidR="008B2F56">
        <w:t xml:space="preserve"> </w:t>
      </w:r>
      <w:r>
        <w:t xml:space="preserve">and </w:t>
      </w:r>
      <w:r w:rsidR="00226B02">
        <w:t xml:space="preserve">then </w:t>
      </w:r>
      <w:r>
        <w:t xml:space="preserve">comparing </w:t>
      </w:r>
      <w:r w:rsidR="00226B02">
        <w:t xml:space="preserve">the simulated </w:t>
      </w:r>
      <w:r w:rsidR="00226B02">
        <w:lastRenderedPageBreak/>
        <w:t xml:space="preserve">production from the future emissions scenarios </w:t>
      </w:r>
      <w:r w:rsidR="008B2F56">
        <w:t xml:space="preserve">to </w:t>
      </w:r>
      <w:r w:rsidR="00226B02">
        <w:t xml:space="preserve">the </w:t>
      </w:r>
      <w:r w:rsidR="008B2F56">
        <w:t>simulated</w:t>
      </w:r>
      <w:r>
        <w:t xml:space="preserve"> </w:t>
      </w:r>
      <w:r w:rsidR="000C6E41">
        <w:t>production</w:t>
      </w:r>
      <w:r w:rsidR="008B2F56">
        <w:t xml:space="preserve"> of</w:t>
      </w:r>
      <w:r>
        <w:t xml:space="preserve"> the baseline scenario with pre-industrial O</w:t>
      </w:r>
      <w:r>
        <w:rPr>
          <w:vertAlign w:val="subscript"/>
        </w:rPr>
        <w:t>3</w:t>
      </w:r>
      <w:r>
        <w:t xml:space="preserve"> levels (&lt; 25 ppb). </w:t>
      </w:r>
      <w:r w:rsidR="003B18D4">
        <w:t>The EMEP</w:t>
      </w:r>
      <w:r w:rsidR="00E17A3F">
        <w:t xml:space="preserve"> </w:t>
      </w:r>
      <w:r w:rsidR="003B18D4">
        <w:t>MSC-W model</w:t>
      </w:r>
      <w:r w:rsidR="005133AD">
        <w:t xml:space="preserve"> (Table 2)</w:t>
      </w:r>
      <w:r w:rsidR="000A592E">
        <w:t>, version 4.17</w:t>
      </w:r>
      <w:r w:rsidR="00304979">
        <w:t xml:space="preserve"> </w:t>
      </w:r>
      <w:r w:rsidR="00304979">
        <w:fldChar w:fldCharType="begin">
          <w:fldData xml:space="preserve">PEVuZE5vdGU+PENpdGU+PEF1dGhvcj5TaW1wc29uPC9BdXRob3I+PFllYXI+MjAxMjwvWWVhcj48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</w:fldData>
        </w:fldChar>
      </w:r>
      <w:r w:rsidR="00304979">
        <w:instrText xml:space="preserve"> ADDIN EN.CITE </w:instrText>
      </w:r>
      <w:r w:rsidR="00304979">
        <w:fldChar w:fldCharType="begin">
          <w:fldData xml:space="preserve">PEVuZE5vdGU+PENpdGU+PEF1dGhvcj5TaW1wc29uPC9BdXRob3I+PFllYXI+MjAxMjwvWWVhcj48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</w:fldData>
        </w:fldChar>
      </w:r>
      <w:r w:rsidR="00304979">
        <w:instrText xml:space="preserve"> ADDIN EN.CITE.DATA </w:instrText>
      </w:r>
      <w:r w:rsidR="00304979">
        <w:fldChar w:fldCharType="end"/>
      </w:r>
      <w:r w:rsidR="00304979">
        <w:fldChar w:fldCharType="separate"/>
      </w:r>
      <w:r w:rsidR="00304979">
        <w:rPr>
          <w:noProof/>
        </w:rPr>
        <w:t>(Simpson et al., 2012; Simpson et al., 2017)</w:t>
      </w:r>
      <w:r w:rsidR="00304979">
        <w:fldChar w:fldCharType="end"/>
      </w:r>
      <w:r w:rsidR="000A592E">
        <w:t xml:space="preserve">, </w:t>
      </w:r>
      <w:r w:rsidR="003B18D4">
        <w:t>was used to simulate hourly O</w:t>
      </w:r>
      <w:r w:rsidR="003B18D4">
        <w:rPr>
          <w:vertAlign w:val="subscript"/>
        </w:rPr>
        <w:t>3</w:t>
      </w:r>
      <w:r w:rsidR="003B18D4">
        <w:t xml:space="preserve"> data at each of the 32 </w:t>
      </w:r>
      <w:r w:rsidR="00150214">
        <w:t>representative</w:t>
      </w:r>
      <w:r w:rsidR="003B18D4">
        <w:t xml:space="preserve"> locations for</w:t>
      </w:r>
      <w:r w:rsidR="000C6E41">
        <w:t xml:space="preserve"> the</w:t>
      </w:r>
      <w:r w:rsidR="003B18D4">
        <w:t xml:space="preserve"> 2010 and 2050 emissions scenarios</w:t>
      </w:r>
      <w:r w:rsidR="00425950">
        <w:t xml:space="preserve">. </w:t>
      </w:r>
      <w:r w:rsidR="005133AD">
        <w:t>Th</w:t>
      </w:r>
      <w:r w:rsidR="00120AAF">
        <w:t>e EMEP</w:t>
      </w:r>
      <w:r w:rsidR="005133AD">
        <w:t xml:space="preserve"> model has previously been shown to provide good estimates of O</w:t>
      </w:r>
      <w:r w:rsidR="005133AD">
        <w:rPr>
          <w:vertAlign w:val="subscript"/>
        </w:rPr>
        <w:t>3</w:t>
      </w:r>
      <w:r w:rsidR="005133AD">
        <w:t>-relevant metrics such as daily maximum or M7 (defined below) across a range of sites around the globe</w:t>
      </w:r>
      <w:r w:rsidR="00227E1D">
        <w:t xml:space="preserve"> </w:t>
      </w:r>
      <w:r w:rsidR="00227E1D">
        <w:fldChar w:fldCharType="begin">
          <w:fldData xml:space="preserve">PEVuZE5vdGU+PENpdGU+PEF1dGhvcj5TdGFkdGxlcjwvQXV0aG9yPjxZZWFyPjIwMTg8L1llYXI+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</w:fldData>
        </w:fldChar>
      </w:r>
      <w:r w:rsidR="002C1222">
        <w:instrText xml:space="preserve"> ADDIN EN.CITE </w:instrText>
      </w:r>
      <w:r w:rsidR="002C1222">
        <w:fldChar w:fldCharType="begin">
          <w:fldData xml:space="preserve">PEVuZE5vdGU+PENpdGU+PEF1dGhvcj5TdGFkdGxlcjwvQXV0aG9yPjxZZWFyPjIwMTg8L1llYXI+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</w:fldData>
        </w:fldChar>
      </w:r>
      <w:r w:rsidR="002C1222">
        <w:instrText xml:space="preserve"> ADDIN EN.CITE.DATA </w:instrText>
      </w:r>
      <w:r w:rsidR="002C1222">
        <w:fldChar w:fldCharType="end"/>
      </w:r>
      <w:r w:rsidR="00227E1D">
        <w:fldChar w:fldCharType="separate"/>
      </w:r>
      <w:r w:rsidR="002C1222">
        <w:rPr>
          <w:noProof/>
        </w:rPr>
        <w:t>(Mills et al., 2018b; Stadtler et al., 2018)</w:t>
      </w:r>
      <w:r w:rsidR="00227E1D">
        <w:fldChar w:fldCharType="end"/>
      </w:r>
      <w:r w:rsidR="005133AD">
        <w:t xml:space="preserve">. </w:t>
      </w:r>
      <w:r w:rsidR="00425950">
        <w:t>In order to allow for year-to-year variability,</w:t>
      </w:r>
      <w:r w:rsidR="003B18D4">
        <w:t xml:space="preserve"> </w:t>
      </w:r>
      <w:r w:rsidR="008648C7">
        <w:t>five</w:t>
      </w:r>
      <w:r w:rsidR="00A25CBD">
        <w:t xml:space="preserve"> years of </w:t>
      </w:r>
      <w:r w:rsidR="003B18D4">
        <w:t>meteorological data</w:t>
      </w:r>
      <w:r w:rsidR="00425D4D">
        <w:t xml:space="preserve"> from 2008 to 2012</w:t>
      </w:r>
      <w:r w:rsidR="008648C7">
        <w:t xml:space="preserve"> were used for each emissions scenario, creating a total of 10 different annual O</w:t>
      </w:r>
      <w:r w:rsidR="008648C7">
        <w:rPr>
          <w:vertAlign w:val="subscript"/>
        </w:rPr>
        <w:t>3</w:t>
      </w:r>
      <w:r w:rsidR="008648C7">
        <w:t xml:space="preserve"> precursor emissions scenarios (referred to as O</w:t>
      </w:r>
      <w:r w:rsidR="008648C7">
        <w:rPr>
          <w:vertAlign w:val="subscript"/>
        </w:rPr>
        <w:t>3</w:t>
      </w:r>
      <w:r w:rsidR="008648C7">
        <w:t xml:space="preserve"> emissions scenarios). Th</w:t>
      </w:r>
      <w:r w:rsidR="00992B8D">
        <w:t xml:space="preserve">ese meteorological </w:t>
      </w:r>
      <w:r w:rsidR="008648C7">
        <w:t>data w</w:t>
      </w:r>
      <w:r w:rsidR="00992B8D">
        <w:t>ere</w:t>
      </w:r>
      <w:r w:rsidR="008648C7">
        <w:t xml:space="preserve"> </w:t>
      </w:r>
      <w:r w:rsidR="003E45F7">
        <w:t>obtained</w:t>
      </w:r>
      <w:r w:rsidR="00425950">
        <w:t xml:space="preserve"> from the European Centre for Medium Range Weather Forecasts Integrated Forecasting System (ECMWF-IFS) model</w:t>
      </w:r>
      <w:r w:rsidR="008648C7">
        <w:t xml:space="preserve"> (</w:t>
      </w:r>
      <w:hyperlink r:id="rId7" w:history="1">
        <w:r w:rsidR="00664927" w:rsidRPr="0080432C">
          <w:rPr>
            <w:rStyle w:val="Hyperlink"/>
          </w:rPr>
          <w:t>https://www.ecmwf.int/en/research/modelling-and-prediction</w:t>
        </w:r>
      </w:hyperlink>
      <w:r w:rsidR="009D3210">
        <w:t>)</w:t>
      </w:r>
      <w:r w:rsidR="003A3FC8">
        <w:t>.</w:t>
      </w:r>
      <w:r w:rsidR="003B18D4">
        <w:t xml:space="preserve"> </w:t>
      </w:r>
      <w:r w:rsidR="00A25CBD">
        <w:t xml:space="preserve">For each </w:t>
      </w:r>
      <w:r w:rsidR="00857539">
        <w:t xml:space="preserve">annual </w:t>
      </w:r>
      <w:r w:rsidR="00A25CBD">
        <w:t>O</w:t>
      </w:r>
      <w:r w:rsidR="00A25CBD">
        <w:rPr>
          <w:vertAlign w:val="subscript"/>
        </w:rPr>
        <w:t>3</w:t>
      </w:r>
      <w:r w:rsidR="00A25CBD">
        <w:t xml:space="preserve"> emissions scenario, daily 7-hour (9:00 – 1</w:t>
      </w:r>
      <w:r w:rsidR="008662AE">
        <w:t>5</w:t>
      </w:r>
      <w:r w:rsidR="00A25CBD">
        <w:t>:59 h) mean (M7) O</w:t>
      </w:r>
      <w:r w:rsidR="00A25CBD">
        <w:rPr>
          <w:vertAlign w:val="subscript"/>
        </w:rPr>
        <w:t>3</w:t>
      </w:r>
      <w:r w:rsidR="00A25CBD">
        <w:t xml:space="preserve"> concentration was calculated</w:t>
      </w:r>
      <w:r w:rsidR="00857539">
        <w:t xml:space="preserve"> and</w:t>
      </w:r>
      <w:r w:rsidR="00D868FD">
        <w:t xml:space="preserve"> </w:t>
      </w:r>
      <w:r w:rsidR="00A25CBD">
        <w:t xml:space="preserve">repeated for 29 </w:t>
      </w:r>
      <w:r w:rsidR="00857539">
        <w:t>additional</w:t>
      </w:r>
      <w:r w:rsidR="00A25CBD">
        <w:t xml:space="preserve"> years</w:t>
      </w:r>
      <w:r w:rsidR="00857539">
        <w:t>.</w:t>
      </w:r>
      <w:r w:rsidR="00A25CBD">
        <w:t xml:space="preserve"> </w:t>
      </w:r>
      <w:r w:rsidR="00857539">
        <w:t>The</w:t>
      </w:r>
      <w:r w:rsidR="00A25CBD">
        <w:t xml:space="preserve"> </w:t>
      </w:r>
      <w:r w:rsidR="008662AE">
        <w:t>30 year</w:t>
      </w:r>
      <w:r w:rsidR="00857539">
        <w:t>s of</w:t>
      </w:r>
      <w:r w:rsidR="008662AE">
        <w:t xml:space="preserve"> </w:t>
      </w:r>
      <w:r w:rsidR="00857539">
        <w:t xml:space="preserve">M7 </w:t>
      </w:r>
      <w:r w:rsidR="00A25CBD">
        <w:t>O</w:t>
      </w:r>
      <w:r w:rsidR="00A25CBD">
        <w:rPr>
          <w:vertAlign w:val="subscript"/>
        </w:rPr>
        <w:t>3</w:t>
      </w:r>
      <w:r w:rsidR="00A25CBD">
        <w:t xml:space="preserve"> </w:t>
      </w:r>
      <w:r w:rsidR="008662AE">
        <w:t>concentrations</w:t>
      </w:r>
      <w:r w:rsidR="00A25CBD">
        <w:t xml:space="preserve"> </w:t>
      </w:r>
      <w:r w:rsidR="008662AE">
        <w:t>were</w:t>
      </w:r>
      <w:r w:rsidR="00A25CBD">
        <w:t xml:space="preserve"> </w:t>
      </w:r>
      <w:r w:rsidR="00857539">
        <w:t xml:space="preserve">then </w:t>
      </w:r>
      <w:r w:rsidR="00BE7481">
        <w:t>added to</w:t>
      </w:r>
      <w:r w:rsidR="003B18D4">
        <w:t xml:space="preserve"> </w:t>
      </w:r>
      <w:r w:rsidR="00A25CBD">
        <w:t>the 30</w:t>
      </w:r>
      <w:r w:rsidR="00857539">
        <w:t>-</w:t>
      </w:r>
      <w:r w:rsidR="00A25CBD">
        <w:t>year</w:t>
      </w:r>
      <w:r w:rsidR="008662AE">
        <w:t xml:space="preserve"> baseline </w:t>
      </w:r>
      <w:r w:rsidR="008B2F56">
        <w:t xml:space="preserve">scenario </w:t>
      </w:r>
      <w:r w:rsidR="008662AE">
        <w:t xml:space="preserve">and </w:t>
      </w:r>
      <w:r w:rsidR="00D218F1">
        <w:t>RCP 8.5</w:t>
      </w:r>
      <w:r w:rsidR="00857539">
        <w:t xml:space="preserve"> </w:t>
      </w:r>
      <w:r w:rsidR="008662AE">
        <w:t>scenario</w:t>
      </w:r>
      <w:r w:rsidR="00D218F1">
        <w:t xml:space="preserve"> of the 5 GCMs</w:t>
      </w:r>
      <w:r w:rsidR="00857539">
        <w:t>, for each annual O</w:t>
      </w:r>
      <w:r w:rsidR="00857539">
        <w:rPr>
          <w:vertAlign w:val="subscript"/>
        </w:rPr>
        <w:t>3</w:t>
      </w:r>
      <w:r w:rsidR="00857539">
        <w:t xml:space="preserve"> emissions </w:t>
      </w:r>
      <w:r w:rsidR="0055349F">
        <w:t xml:space="preserve">scenario (Table 3). The </w:t>
      </w:r>
      <w:r w:rsidR="0076076A">
        <w:t>M7 O</w:t>
      </w:r>
      <w:r w:rsidR="0076076A">
        <w:rPr>
          <w:vertAlign w:val="subscript"/>
        </w:rPr>
        <w:t>3</w:t>
      </w:r>
      <w:r w:rsidR="0076076A">
        <w:t xml:space="preserve"> exposure index was used because it is the most commonly used O</w:t>
      </w:r>
      <w:r w:rsidR="0076076A">
        <w:rPr>
          <w:vertAlign w:val="subscript"/>
        </w:rPr>
        <w:t>3</w:t>
      </w:r>
      <w:r w:rsidR="0076076A">
        <w:t xml:space="preserve"> index</w:t>
      </w:r>
      <w:r w:rsidR="00226B02">
        <w:t xml:space="preserve"> </w:t>
      </w:r>
      <w:r w:rsidR="00B03329">
        <w:fldChar w:fldCharType="begin"/>
      </w:r>
      <w:r w:rsidR="00B03329">
        <w:instrText xml:space="preserve"> ADDIN EN.CITE &lt;EndNote&gt;&lt;Cite&gt;&lt;Author&gt;Ashmore&lt;/Author&gt;&lt;Year&gt;2005&lt;/Year&gt;&lt;IDText&gt;Assessing the future global impacts of ozone on vegetation&lt;/IDText&gt;&lt;DisplayText&gt;(Ashmore, 2005)&lt;/DisplayText&gt;&lt;record&gt;&lt;dates&gt;&lt;pub-dates&gt;&lt;date&gt;Aug&lt;/date&gt;&lt;/pub-dates&gt;&lt;year&gt;2005&lt;/year&gt;&lt;/dates&gt;&lt;keywords&gt;&lt;keyword&gt;crops&lt;/keyword&gt;&lt;keyword&gt;flux&lt;/keyword&gt;&lt;keyword&gt;forests&lt;/keyword&gt;&lt;keyword&gt;global change&lt;/keyword&gt;&lt;keyword&gt;ozone&lt;/keyword&gt;&lt;keyword&gt;risk assessment&lt;/keyword&gt;&lt;keyword&gt;vegetation&lt;/keyword&gt;&lt;keyword&gt;birch betula-pendula&lt;/keyword&gt;&lt;keyword&gt;elevated co2 concentrations&lt;/keyword&gt;&lt;keyword&gt;flux-response&lt;/keyword&gt;&lt;keyword&gt;relationships&lt;/keyword&gt;&lt;keyword&gt;ponderosa pine-seedlings&lt;/keyword&gt;&lt;keyword&gt;san-bernardino mountains&lt;/keyword&gt;&lt;keyword&gt;&lt;/keyword&gt;&lt;keyword&gt;cherry prunus-serotina&lt;/keyword&gt;&lt;keyword&gt;ground-level ozone&lt;/keyword&gt;&lt;keyword&gt;open-top chambers&lt;/keyword&gt;&lt;keyword&gt;&lt;/keyword&gt;&lt;keyword&gt;carbon-dioxide&lt;/keyword&gt;&lt;keyword&gt;growth-response&lt;/keyword&gt;&lt;keyword&gt;Plant Sciences&lt;/keyword&gt;&lt;/keywords&gt;&lt;urls&gt;&lt;related-urls&gt;&lt;url&gt;&amp;lt;Go to ISI&amp;gt;://WOS:000230432100001&lt;/url&gt;&lt;/related-urls&gt;&lt;/urls&gt;&lt;isbn&gt;0140-7791&lt;/isbn&gt;&lt;work-type&gt;Review&lt;/work-type&gt;&lt;titles&gt;&lt;title&gt;Assessing the future global impacts of ozone on vegetation&lt;/title&gt;&lt;secondary-title&gt;Plant Cell and Environment&lt;/secondary-title&gt;&lt;alt-title&gt;Plant Cell Environ.&lt;/alt-title&gt;&lt;/titles&gt;&lt;pages&gt;949-964&lt;/pages&gt;&lt;number&gt;8&lt;/number&gt;&lt;contributors&gt;&lt;authors&gt;&lt;author&gt;Ashmore, M. R.&lt;/author&gt;&lt;/authors&gt;&lt;/contributors&gt;&lt;language&gt;English&lt;/language&gt;&lt;added-date format="utc"&gt;1524113536&lt;/added-date&gt;&lt;ref-type name="Journal Article"&gt;17&lt;/ref-type&gt;&lt;auth-address&gt;Univ York, Dept Environm, York YO10 5DD, N Yorkshire, England.&amp;#xD;Ashmore, MR (reprint author), Univ York, Dept Environm, York YO10 5DD, N Yorkshire, England.&amp;#xD;ma512@york.ac.uk&lt;/auth-address&gt;&lt;rec-number&gt;427&lt;/rec-number&gt;&lt;last-updated-date format="utc"&gt;1524113575&lt;/last-updated-date&gt;&lt;accession-num&gt;WOS:000230432100001&lt;/accession-num&gt;&lt;electronic-resource-num&gt;10.1111/j.1365-3040.2005.01341.x&lt;/electronic-resource-num&gt;&lt;volume&gt;28&lt;/volume&gt;&lt;/record&gt;&lt;/Cite&gt;&lt;/EndNote&gt;</w:instrText>
      </w:r>
      <w:r w:rsidR="00B03329">
        <w:fldChar w:fldCharType="separate"/>
      </w:r>
      <w:r w:rsidR="00B03329">
        <w:rPr>
          <w:noProof/>
        </w:rPr>
        <w:t>(Ashmore, 2005)</w:t>
      </w:r>
      <w:r w:rsidR="00B03329">
        <w:fldChar w:fldCharType="end"/>
      </w:r>
      <w:r w:rsidR="00226B02">
        <w:t xml:space="preserve">, and </w:t>
      </w:r>
      <w:r w:rsidR="00DD49DA">
        <w:t xml:space="preserve">is </w:t>
      </w:r>
      <w:r w:rsidR="00226B02">
        <w:t xml:space="preserve">the </w:t>
      </w:r>
      <w:r w:rsidR="00A04E2D">
        <w:t xml:space="preserve">standard </w:t>
      </w:r>
      <w:r w:rsidR="00226B02">
        <w:t>input for the NWheat crop model</w:t>
      </w:r>
      <w:r w:rsidR="00772744">
        <w:t xml:space="preserve"> </w:t>
      </w:r>
      <w:r w:rsidR="00772744">
        <w:fldChar w:fldCharType="begin"/>
      </w:r>
      <w:r w:rsidR="00772744">
        <w:instrText xml:space="preserve"> ADDIN EN.CITE &lt;EndNote&gt;&lt;Cite&gt;&lt;Author&gt;Guarin&lt;/Author&gt;&lt;Year&gt;2018&lt;/Year&gt;&lt;IDText&gt;Modeling the effects of tropospheric ozone on wheat growth and yield&lt;/IDText&gt;&lt;DisplayText&gt;(Guarin et al., 2018)&lt;/DisplayText&gt;&lt;record&gt;&lt;titles&gt;&lt;title&gt;Modeling the effects of tropospheric ozone on wheat growth and yield&lt;/title&gt;&lt;secondary-title&gt;European Journal of Agronomy&lt;/secondary-title&gt;&lt;/titles&gt;&lt;contributors&gt;&lt;authors&gt;&lt;author&gt;Guarin, J.R.&lt;/author&gt;&lt;author&gt;Kassie, B.&lt;/author&gt;&lt;author&gt;Mashaheet, A.M.&lt;/author&gt;&lt;author&gt;Burkey, K.&lt;/author&gt;&lt;author&gt;Asseng, S.&lt;/author&gt;&lt;/authors&gt;&lt;/contributors&gt;&lt;added-date format="utc"&gt;1541529752&lt;/added-date&gt;&lt;ref-type name="Journal Article"&gt;17&lt;/ref-type&gt;&lt;dates&gt;&lt;year&gt;2018&lt;/year&gt;&lt;/dates&gt;&lt;rec-number&gt;680&lt;/rec-number&gt;&lt;last-updated-date format="utc"&gt;1541529851&lt;/last-updated-date&gt;&lt;volume&gt;(Under Review)&lt;/volume&gt;&lt;/record&gt;&lt;/Cite&gt;&lt;/EndNote&gt;</w:instrText>
      </w:r>
      <w:r w:rsidR="00772744">
        <w:fldChar w:fldCharType="separate"/>
      </w:r>
      <w:r w:rsidR="00772744">
        <w:rPr>
          <w:noProof/>
        </w:rPr>
        <w:t>(Guarin et al., 2018)</w:t>
      </w:r>
      <w:r w:rsidR="00772744">
        <w:fldChar w:fldCharType="end"/>
      </w:r>
      <w:r w:rsidR="0076076A">
        <w:t>.</w:t>
      </w:r>
      <w:r w:rsidR="009828C8">
        <w:t xml:space="preserve"> Figure 1 shows the annual average M7 O</w:t>
      </w:r>
      <w:r w:rsidR="009828C8">
        <w:rPr>
          <w:vertAlign w:val="subscript"/>
        </w:rPr>
        <w:t>3</w:t>
      </w:r>
      <w:r w:rsidR="009828C8">
        <w:t xml:space="preserve"> concentrations for the two O</w:t>
      </w:r>
      <w:r w:rsidR="009828C8">
        <w:rPr>
          <w:vertAlign w:val="subscript"/>
        </w:rPr>
        <w:t>3</w:t>
      </w:r>
      <w:r w:rsidR="009828C8">
        <w:t xml:space="preserve"> emissions scenarios (averaged for </w:t>
      </w:r>
      <w:r w:rsidR="00C93DF7">
        <w:t xml:space="preserve">the </w:t>
      </w:r>
      <w:r w:rsidR="009828C8">
        <w:t xml:space="preserve">five </w:t>
      </w:r>
      <w:r w:rsidR="00C93DF7">
        <w:t>years</w:t>
      </w:r>
      <w:r w:rsidR="009828C8">
        <w:t>) at the 32 representative locations in Mexico</w:t>
      </w:r>
      <w:r w:rsidR="008C0B56">
        <w:t>.</w:t>
      </w:r>
    </w:p>
    <w:p w14:paraId="0BBBB66F" w14:textId="7ED84A05" w:rsidR="00C7058A" w:rsidRDefault="00C7058A" w:rsidP="0061552A">
      <w:pPr>
        <w:spacing w:line="480" w:lineRule="auto"/>
        <w:ind w:firstLine="720"/>
      </w:pPr>
    </w:p>
    <w:p w14:paraId="4A9CAF35" w14:textId="77777777" w:rsidR="00C7058A" w:rsidRDefault="00C7058A" w:rsidP="0061552A">
      <w:pPr>
        <w:spacing w:line="480" w:lineRule="auto"/>
        <w:ind w:firstLine="720"/>
      </w:pPr>
    </w:p>
    <w:p w14:paraId="0B221B7C" w14:textId="1FA63A90" w:rsidR="0055349F" w:rsidRDefault="0055349F" w:rsidP="0055349F">
      <w:pPr>
        <w:pStyle w:val="Caption"/>
        <w:keepNext/>
      </w:pPr>
      <w:r w:rsidRPr="0055349F">
        <w:rPr>
          <w:b/>
          <w:i w:val="0"/>
          <w:color w:val="auto"/>
        </w:rPr>
        <w:lastRenderedPageBreak/>
        <w:t xml:space="preserve">Table </w:t>
      </w:r>
      <w:r w:rsidRPr="0055349F">
        <w:rPr>
          <w:b/>
          <w:i w:val="0"/>
          <w:color w:val="auto"/>
        </w:rPr>
        <w:fldChar w:fldCharType="begin"/>
      </w:r>
      <w:r w:rsidRPr="0055349F">
        <w:rPr>
          <w:b/>
          <w:i w:val="0"/>
          <w:color w:val="auto"/>
        </w:rPr>
        <w:instrText xml:space="preserve"> SEQ Table \* ARABIC </w:instrText>
      </w:r>
      <w:r w:rsidRPr="0055349F">
        <w:rPr>
          <w:b/>
          <w:i w:val="0"/>
          <w:color w:val="auto"/>
        </w:rPr>
        <w:fldChar w:fldCharType="separate"/>
      </w:r>
      <w:r w:rsidR="00A41D98">
        <w:rPr>
          <w:b/>
          <w:i w:val="0"/>
          <w:noProof/>
          <w:color w:val="auto"/>
        </w:rPr>
        <w:t>2</w:t>
      </w:r>
      <w:r w:rsidRPr="0055349F">
        <w:rPr>
          <w:b/>
          <w:i w:val="0"/>
          <w:color w:val="auto"/>
        </w:rPr>
        <w:fldChar w:fldCharType="end"/>
      </w:r>
      <w:r w:rsidRPr="0055349F">
        <w:rPr>
          <w:b/>
          <w:i w:val="0"/>
          <w:color w:val="auto"/>
        </w:rPr>
        <w:t>.</w:t>
      </w:r>
      <w:r w:rsidRPr="0055349F">
        <w:rPr>
          <w:color w:val="auto"/>
        </w:rPr>
        <w:t xml:space="preserve"> </w:t>
      </w:r>
      <w:r>
        <w:rPr>
          <w:i w:val="0"/>
          <w:color w:val="auto"/>
        </w:rPr>
        <w:t>The five Global Climate Models (GCMs) and the O</w:t>
      </w:r>
      <w:r>
        <w:rPr>
          <w:i w:val="0"/>
          <w:color w:val="auto"/>
          <w:vertAlign w:val="subscript"/>
        </w:rPr>
        <w:t>3</w:t>
      </w:r>
      <w:r>
        <w:rPr>
          <w:i w:val="0"/>
          <w:color w:val="auto"/>
        </w:rPr>
        <w:t xml:space="preserve"> model used for the different scenario simulations. The GCMs provided daily maximum and minimum temperature, rainfall, and solar radiation. The O</w:t>
      </w:r>
      <w:r>
        <w:rPr>
          <w:i w:val="0"/>
          <w:color w:val="auto"/>
          <w:vertAlign w:val="subscript"/>
        </w:rPr>
        <w:t>3</w:t>
      </w:r>
      <w:r>
        <w:rPr>
          <w:i w:val="0"/>
          <w:color w:val="auto"/>
        </w:rPr>
        <w:t xml:space="preserve"> model provided hourly O</w:t>
      </w:r>
      <w:r>
        <w:rPr>
          <w:i w:val="0"/>
          <w:color w:val="auto"/>
          <w:vertAlign w:val="subscript"/>
        </w:rPr>
        <w:t>3</w:t>
      </w:r>
      <w:r>
        <w:rPr>
          <w:i w:val="0"/>
          <w:color w:val="auto"/>
        </w:rPr>
        <w:t xml:space="preserve"> concentrations used to calculate daily 7-hour mean (M7) O</w:t>
      </w:r>
      <w:r>
        <w:rPr>
          <w:i w:val="0"/>
          <w:color w:val="auto"/>
          <w:vertAlign w:val="subscript"/>
        </w:rPr>
        <w:t>3</w:t>
      </w:r>
      <w:r>
        <w:rPr>
          <w:i w:val="0"/>
          <w:color w:val="auto"/>
        </w:rPr>
        <w:t xml:space="preserve"> concentrations. Modified after </w:t>
      </w:r>
      <w:r w:rsidRPr="00226B02">
        <w:rPr>
          <w:i w:val="0"/>
          <w:color w:val="auto"/>
        </w:rPr>
        <w:t>Hernandez-Ochoa et al.</w:t>
      </w:r>
      <w:r w:rsidR="00721C7A">
        <w:rPr>
          <w:i w:val="0"/>
          <w:color w:val="auto"/>
        </w:rPr>
        <w:t xml:space="preserve"> </w:t>
      </w:r>
      <w:r w:rsidR="00721C7A">
        <w:rPr>
          <w:i w:val="0"/>
          <w:color w:val="auto"/>
        </w:rPr>
        <w:fldChar w:fldCharType="begin"/>
      </w:r>
      <w:r w:rsidR="00721C7A">
        <w:rPr>
          <w:i w:val="0"/>
          <w:color w:val="auto"/>
        </w:rPr>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rPr>
          <w:i w:val="0"/>
          <w:color w:val="auto"/>
        </w:rPr>
        <w:fldChar w:fldCharType="separate"/>
      </w:r>
      <w:r w:rsidR="00721C7A">
        <w:rPr>
          <w:i w:val="0"/>
          <w:noProof/>
          <w:color w:val="auto"/>
        </w:rPr>
        <w:t>(2018)</w:t>
      </w:r>
      <w:r w:rsidR="00721C7A">
        <w:rPr>
          <w:i w:val="0"/>
          <w:color w:val="auto"/>
        </w:rPr>
        <w:fldChar w:fldCharType="end"/>
      </w:r>
      <w:r w:rsidRPr="00620842">
        <w:rPr>
          <w:i w:val="0"/>
          <w:color w:val="auto"/>
        </w:rPr>
        <w:t>.</w:t>
      </w:r>
    </w:p>
    <w:tbl>
      <w:tblPr>
        <w:tblStyle w:val="TableGrid"/>
        <w:tblW w:w="105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4"/>
        <w:gridCol w:w="2546"/>
        <w:gridCol w:w="1049"/>
      </w:tblGrid>
      <w:tr w:rsidR="0055349F" w:rsidRPr="00F24596" w14:paraId="65E817E7" w14:textId="77777777" w:rsidTr="008C289B">
        <w:trPr>
          <w:trHeight w:val="99"/>
        </w:trPr>
        <w:tc>
          <w:tcPr>
            <w:tcW w:w="6994" w:type="dxa"/>
            <w:tcBorders>
              <w:top w:val="single" w:sz="4" w:space="0" w:color="auto"/>
              <w:bottom w:val="single" w:sz="4" w:space="0" w:color="auto"/>
            </w:tcBorders>
            <w:vAlign w:val="center"/>
          </w:tcPr>
          <w:p w14:paraId="6146270B" w14:textId="77777777" w:rsidR="0055349F" w:rsidRPr="00F24596" w:rsidRDefault="0055349F" w:rsidP="008C289B">
            <w:pPr>
              <w:autoSpaceDE w:val="0"/>
              <w:autoSpaceDN w:val="0"/>
              <w:adjustRightInd w:val="0"/>
              <w:ind w:left="-108"/>
              <w:rPr>
                <w:rFonts w:ascii="Times New Roman" w:hAnsi="Times New Roman" w:cs="Times New Roman"/>
                <w:b/>
                <w:sz w:val="24"/>
                <w:szCs w:val="24"/>
              </w:rPr>
            </w:pPr>
            <w:r>
              <w:rPr>
                <w:rFonts w:ascii="Times New Roman" w:hAnsi="Times New Roman" w:cs="Times New Roman"/>
                <w:b/>
                <w:sz w:val="24"/>
                <w:szCs w:val="24"/>
              </w:rPr>
              <w:t>M</w:t>
            </w:r>
            <w:r w:rsidRPr="00F24596">
              <w:rPr>
                <w:rFonts w:ascii="Times New Roman" w:hAnsi="Times New Roman" w:cs="Times New Roman"/>
                <w:b/>
                <w:sz w:val="24"/>
                <w:szCs w:val="24"/>
              </w:rPr>
              <w:t>odel</w:t>
            </w:r>
            <w:r>
              <w:rPr>
                <w:rFonts w:ascii="Times New Roman" w:hAnsi="Times New Roman" w:cs="Times New Roman"/>
                <w:b/>
                <w:sz w:val="24"/>
                <w:szCs w:val="24"/>
              </w:rPr>
              <w:t xml:space="preserve"> Name</w:t>
            </w:r>
          </w:p>
        </w:tc>
        <w:tc>
          <w:tcPr>
            <w:tcW w:w="2546" w:type="dxa"/>
            <w:tcBorders>
              <w:top w:val="single" w:sz="4" w:space="0" w:color="auto"/>
              <w:bottom w:val="single" w:sz="4" w:space="0" w:color="auto"/>
            </w:tcBorders>
            <w:vAlign w:val="center"/>
          </w:tcPr>
          <w:p w14:paraId="5B54B938" w14:textId="77777777" w:rsidR="0055349F" w:rsidRPr="00F24596" w:rsidRDefault="0055349F" w:rsidP="008C289B">
            <w:pPr>
              <w:autoSpaceDE w:val="0"/>
              <w:autoSpaceDN w:val="0"/>
              <w:adjustRightInd w:val="0"/>
              <w:rPr>
                <w:rFonts w:ascii="Times New Roman" w:hAnsi="Times New Roman" w:cs="Times New Roman"/>
                <w:b/>
                <w:sz w:val="24"/>
                <w:szCs w:val="24"/>
              </w:rPr>
            </w:pPr>
            <w:r w:rsidRPr="00F24596">
              <w:rPr>
                <w:rFonts w:ascii="Times New Roman" w:hAnsi="Times New Roman" w:cs="Times New Roman"/>
                <w:b/>
                <w:sz w:val="24"/>
                <w:szCs w:val="24"/>
              </w:rPr>
              <w:t xml:space="preserve">Model </w:t>
            </w:r>
            <w:r>
              <w:rPr>
                <w:rFonts w:ascii="Times New Roman" w:hAnsi="Times New Roman" w:cs="Times New Roman"/>
                <w:b/>
                <w:sz w:val="24"/>
                <w:szCs w:val="24"/>
              </w:rPr>
              <w:t>A</w:t>
            </w:r>
            <w:r w:rsidRPr="00F24596">
              <w:rPr>
                <w:rFonts w:ascii="Times New Roman" w:hAnsi="Times New Roman" w:cs="Times New Roman"/>
                <w:b/>
                <w:sz w:val="24"/>
                <w:szCs w:val="24"/>
              </w:rPr>
              <w:t>cronym</w:t>
            </w:r>
          </w:p>
        </w:tc>
        <w:tc>
          <w:tcPr>
            <w:tcW w:w="1049" w:type="dxa"/>
            <w:tcBorders>
              <w:top w:val="single" w:sz="4" w:space="0" w:color="auto"/>
              <w:bottom w:val="single" w:sz="4" w:space="0" w:color="auto"/>
            </w:tcBorders>
          </w:tcPr>
          <w:p w14:paraId="5C528C95" w14:textId="77777777" w:rsidR="0055349F" w:rsidRPr="00B475B5" w:rsidRDefault="0055349F" w:rsidP="008C289B">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Type</w:t>
            </w:r>
          </w:p>
        </w:tc>
      </w:tr>
      <w:tr w:rsidR="0055349F" w:rsidRPr="00F24596" w14:paraId="7AA3B4CC" w14:textId="77777777" w:rsidTr="008C289B">
        <w:trPr>
          <w:trHeight w:val="70"/>
        </w:trPr>
        <w:tc>
          <w:tcPr>
            <w:tcW w:w="6994" w:type="dxa"/>
            <w:tcBorders>
              <w:bottom w:val="nil"/>
            </w:tcBorders>
          </w:tcPr>
          <w:p w14:paraId="13E9E8B7" w14:textId="77777777" w:rsidR="0055349F" w:rsidRPr="00F24596" w:rsidRDefault="0055349F" w:rsidP="008C289B">
            <w:pPr>
              <w:autoSpaceDE w:val="0"/>
              <w:autoSpaceDN w:val="0"/>
              <w:adjustRightInd w:val="0"/>
              <w:ind w:left="-108"/>
              <w:rPr>
                <w:rFonts w:ascii="Times New Roman" w:hAnsi="Times New Roman" w:cs="Times New Roman"/>
                <w:sz w:val="24"/>
                <w:szCs w:val="24"/>
              </w:rPr>
            </w:pPr>
            <w:r w:rsidRPr="00F24596">
              <w:rPr>
                <w:rFonts w:ascii="Times New Roman" w:hAnsi="Times New Roman" w:cs="Times New Roman"/>
                <w:sz w:val="24"/>
                <w:szCs w:val="24"/>
              </w:rPr>
              <w:t>Geophysical Fluid Dynamics Laboratory</w:t>
            </w:r>
            <w:r>
              <w:rPr>
                <w:rFonts w:ascii="Times New Roman" w:hAnsi="Times New Roman" w:cs="Times New Roman"/>
                <w:sz w:val="24"/>
                <w:szCs w:val="24"/>
              </w:rPr>
              <w:t xml:space="preserve"> – Earth System Model</w:t>
            </w:r>
          </w:p>
        </w:tc>
        <w:tc>
          <w:tcPr>
            <w:tcW w:w="2546" w:type="dxa"/>
            <w:tcBorders>
              <w:bottom w:val="nil"/>
            </w:tcBorders>
          </w:tcPr>
          <w:p w14:paraId="0F916842" w14:textId="77777777" w:rsidR="0055349F" w:rsidRPr="00F24596" w:rsidRDefault="0055349F" w:rsidP="008C289B">
            <w:pPr>
              <w:autoSpaceDE w:val="0"/>
              <w:autoSpaceDN w:val="0"/>
              <w:adjustRightInd w:val="0"/>
              <w:rPr>
                <w:rFonts w:ascii="Times New Roman" w:hAnsi="Times New Roman" w:cs="Times New Roman"/>
                <w:sz w:val="24"/>
                <w:szCs w:val="24"/>
              </w:rPr>
            </w:pPr>
            <w:r w:rsidRPr="00F24596">
              <w:rPr>
                <w:rFonts w:ascii="Times New Roman" w:hAnsi="Times New Roman" w:cs="Times New Roman"/>
                <w:sz w:val="24"/>
                <w:szCs w:val="24"/>
              </w:rPr>
              <w:t>GFDL-ESM2M</w:t>
            </w:r>
          </w:p>
        </w:tc>
        <w:tc>
          <w:tcPr>
            <w:tcW w:w="1049" w:type="dxa"/>
            <w:tcBorders>
              <w:bottom w:val="nil"/>
            </w:tcBorders>
          </w:tcPr>
          <w:p w14:paraId="58597328"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CM 1</w:t>
            </w:r>
          </w:p>
        </w:tc>
      </w:tr>
      <w:tr w:rsidR="0055349F" w:rsidRPr="00F24596" w14:paraId="001C1FAA" w14:textId="77777777" w:rsidTr="008C289B">
        <w:trPr>
          <w:trHeight w:val="70"/>
        </w:trPr>
        <w:tc>
          <w:tcPr>
            <w:tcW w:w="6994" w:type="dxa"/>
            <w:tcBorders>
              <w:top w:val="nil"/>
              <w:bottom w:val="nil"/>
            </w:tcBorders>
          </w:tcPr>
          <w:p w14:paraId="755BEC32" w14:textId="77777777" w:rsidR="0055349F" w:rsidRPr="00F24596" w:rsidRDefault="0055349F" w:rsidP="008C289B">
            <w:pPr>
              <w:autoSpaceDE w:val="0"/>
              <w:autoSpaceDN w:val="0"/>
              <w:adjustRightInd w:val="0"/>
              <w:ind w:left="-108"/>
              <w:rPr>
                <w:rFonts w:ascii="Times New Roman" w:hAnsi="Times New Roman" w:cs="Times New Roman"/>
                <w:sz w:val="24"/>
                <w:szCs w:val="24"/>
              </w:rPr>
            </w:pPr>
            <w:r w:rsidRPr="00F24596">
              <w:rPr>
                <w:rFonts w:ascii="Times New Roman" w:hAnsi="Times New Roman" w:cs="Times New Roman"/>
                <w:sz w:val="24"/>
                <w:szCs w:val="24"/>
              </w:rPr>
              <w:t>Institute Pierre Simon Laplace</w:t>
            </w:r>
            <w:r>
              <w:rPr>
                <w:rFonts w:ascii="Times New Roman" w:hAnsi="Times New Roman" w:cs="Times New Roman"/>
                <w:sz w:val="24"/>
                <w:szCs w:val="24"/>
              </w:rPr>
              <w:t xml:space="preserve"> – Coupled Model</w:t>
            </w:r>
          </w:p>
        </w:tc>
        <w:tc>
          <w:tcPr>
            <w:tcW w:w="2546" w:type="dxa"/>
            <w:tcBorders>
              <w:top w:val="nil"/>
              <w:bottom w:val="nil"/>
            </w:tcBorders>
          </w:tcPr>
          <w:p w14:paraId="62811E31" w14:textId="77777777" w:rsidR="0055349F" w:rsidRPr="00F24596" w:rsidRDefault="0055349F" w:rsidP="008C289B">
            <w:pPr>
              <w:autoSpaceDE w:val="0"/>
              <w:autoSpaceDN w:val="0"/>
              <w:adjustRightInd w:val="0"/>
              <w:rPr>
                <w:rFonts w:ascii="Times New Roman" w:hAnsi="Times New Roman" w:cs="Times New Roman"/>
                <w:sz w:val="24"/>
                <w:szCs w:val="24"/>
              </w:rPr>
            </w:pPr>
            <w:r w:rsidRPr="00F24596">
              <w:rPr>
                <w:rFonts w:ascii="Times New Roman" w:hAnsi="Times New Roman" w:cs="Times New Roman"/>
                <w:sz w:val="24"/>
                <w:szCs w:val="24"/>
              </w:rPr>
              <w:t>IPSL-CM5A-LR</w:t>
            </w:r>
          </w:p>
        </w:tc>
        <w:tc>
          <w:tcPr>
            <w:tcW w:w="1049" w:type="dxa"/>
            <w:tcBorders>
              <w:top w:val="nil"/>
              <w:bottom w:val="nil"/>
            </w:tcBorders>
          </w:tcPr>
          <w:p w14:paraId="0E702A86"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CM 2</w:t>
            </w:r>
          </w:p>
        </w:tc>
      </w:tr>
      <w:tr w:rsidR="0055349F" w:rsidRPr="00F24596" w14:paraId="08C80B6E" w14:textId="77777777" w:rsidTr="008C289B">
        <w:trPr>
          <w:trHeight w:val="94"/>
        </w:trPr>
        <w:tc>
          <w:tcPr>
            <w:tcW w:w="6994" w:type="dxa"/>
            <w:tcBorders>
              <w:top w:val="nil"/>
            </w:tcBorders>
          </w:tcPr>
          <w:p w14:paraId="51F76D16" w14:textId="77777777" w:rsidR="0055349F" w:rsidRPr="00F24596" w:rsidRDefault="0055349F" w:rsidP="008C289B">
            <w:pPr>
              <w:autoSpaceDE w:val="0"/>
              <w:autoSpaceDN w:val="0"/>
              <w:adjustRightInd w:val="0"/>
              <w:ind w:left="-108"/>
              <w:rPr>
                <w:rFonts w:ascii="Times New Roman" w:hAnsi="Times New Roman" w:cs="Times New Roman"/>
                <w:sz w:val="24"/>
                <w:szCs w:val="24"/>
              </w:rPr>
            </w:pPr>
            <w:r w:rsidRPr="00F24596">
              <w:rPr>
                <w:rFonts w:ascii="Times New Roman" w:hAnsi="Times New Roman" w:cs="Times New Roman"/>
                <w:sz w:val="24"/>
                <w:szCs w:val="24"/>
              </w:rPr>
              <w:t xml:space="preserve">Hadley Centre </w:t>
            </w:r>
            <w:r>
              <w:rPr>
                <w:rFonts w:ascii="Times New Roman" w:hAnsi="Times New Roman" w:cs="Times New Roman"/>
                <w:sz w:val="24"/>
                <w:szCs w:val="24"/>
              </w:rPr>
              <w:t>Global Environment Earth System Model</w:t>
            </w:r>
          </w:p>
        </w:tc>
        <w:tc>
          <w:tcPr>
            <w:tcW w:w="2546" w:type="dxa"/>
            <w:tcBorders>
              <w:top w:val="nil"/>
            </w:tcBorders>
          </w:tcPr>
          <w:p w14:paraId="1C20C4E8" w14:textId="77777777" w:rsidR="0055349F" w:rsidRPr="00F24596" w:rsidRDefault="0055349F" w:rsidP="008C289B">
            <w:pPr>
              <w:autoSpaceDE w:val="0"/>
              <w:autoSpaceDN w:val="0"/>
              <w:adjustRightInd w:val="0"/>
              <w:rPr>
                <w:rFonts w:ascii="Times New Roman" w:hAnsi="Times New Roman" w:cs="Times New Roman"/>
                <w:sz w:val="24"/>
                <w:szCs w:val="24"/>
              </w:rPr>
            </w:pPr>
            <w:r w:rsidRPr="00F24596">
              <w:rPr>
                <w:rFonts w:ascii="Times New Roman" w:hAnsi="Times New Roman" w:cs="Times New Roman"/>
                <w:sz w:val="24"/>
                <w:szCs w:val="24"/>
              </w:rPr>
              <w:t>HadGEM2-ES</w:t>
            </w:r>
          </w:p>
        </w:tc>
        <w:tc>
          <w:tcPr>
            <w:tcW w:w="1049" w:type="dxa"/>
            <w:tcBorders>
              <w:top w:val="nil"/>
            </w:tcBorders>
          </w:tcPr>
          <w:p w14:paraId="302EA6F6"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CM 3</w:t>
            </w:r>
          </w:p>
        </w:tc>
      </w:tr>
      <w:tr w:rsidR="0055349F" w:rsidRPr="00F24596" w14:paraId="24FEB599" w14:textId="77777777" w:rsidTr="008C289B">
        <w:trPr>
          <w:trHeight w:val="85"/>
        </w:trPr>
        <w:tc>
          <w:tcPr>
            <w:tcW w:w="6994" w:type="dxa"/>
            <w:tcBorders>
              <w:bottom w:val="nil"/>
            </w:tcBorders>
          </w:tcPr>
          <w:p w14:paraId="7D6B2930" w14:textId="77777777" w:rsidR="0055349F" w:rsidRPr="00F24596" w:rsidRDefault="0055349F" w:rsidP="008C289B">
            <w:pPr>
              <w:autoSpaceDE w:val="0"/>
              <w:autoSpaceDN w:val="0"/>
              <w:adjustRightInd w:val="0"/>
              <w:ind w:left="-108"/>
              <w:rPr>
                <w:rFonts w:ascii="Times New Roman" w:hAnsi="Times New Roman" w:cs="Times New Roman"/>
                <w:sz w:val="24"/>
                <w:szCs w:val="24"/>
              </w:rPr>
            </w:pPr>
            <w:r>
              <w:rPr>
                <w:rFonts w:ascii="Times New Roman" w:hAnsi="Times New Roman" w:cs="Times New Roman"/>
                <w:sz w:val="24"/>
                <w:szCs w:val="24"/>
              </w:rPr>
              <w:t>Model for Interdisciplinary Research on Climate – Earth System Model</w:t>
            </w:r>
          </w:p>
        </w:tc>
        <w:tc>
          <w:tcPr>
            <w:tcW w:w="2546" w:type="dxa"/>
            <w:tcBorders>
              <w:bottom w:val="nil"/>
            </w:tcBorders>
          </w:tcPr>
          <w:p w14:paraId="1318196A" w14:textId="77777777" w:rsidR="0055349F" w:rsidRPr="00F24596" w:rsidRDefault="0055349F" w:rsidP="008C289B">
            <w:pPr>
              <w:autoSpaceDE w:val="0"/>
              <w:autoSpaceDN w:val="0"/>
              <w:adjustRightInd w:val="0"/>
              <w:rPr>
                <w:rFonts w:ascii="Times New Roman" w:hAnsi="Times New Roman" w:cs="Times New Roman"/>
                <w:sz w:val="24"/>
                <w:szCs w:val="24"/>
              </w:rPr>
            </w:pPr>
            <w:r w:rsidRPr="00F24596">
              <w:rPr>
                <w:rFonts w:ascii="Times New Roman" w:hAnsi="Times New Roman" w:cs="Times New Roman"/>
                <w:sz w:val="24"/>
                <w:szCs w:val="24"/>
              </w:rPr>
              <w:t>MIROC-ESM-CHEM</w:t>
            </w:r>
          </w:p>
        </w:tc>
        <w:tc>
          <w:tcPr>
            <w:tcW w:w="1049" w:type="dxa"/>
            <w:tcBorders>
              <w:bottom w:val="nil"/>
            </w:tcBorders>
          </w:tcPr>
          <w:p w14:paraId="1E93BE78"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CM 4</w:t>
            </w:r>
          </w:p>
        </w:tc>
      </w:tr>
      <w:tr w:rsidR="0055349F" w:rsidRPr="00B475B5" w14:paraId="58C643FA" w14:textId="77777777" w:rsidTr="008C289B">
        <w:trPr>
          <w:trHeight w:val="67"/>
        </w:trPr>
        <w:tc>
          <w:tcPr>
            <w:tcW w:w="6994" w:type="dxa"/>
            <w:tcBorders>
              <w:top w:val="nil"/>
              <w:bottom w:val="nil"/>
            </w:tcBorders>
          </w:tcPr>
          <w:p w14:paraId="5A89644E" w14:textId="77777777" w:rsidR="0055349F" w:rsidRPr="00B475B5" w:rsidRDefault="0055349F" w:rsidP="008C289B">
            <w:pPr>
              <w:autoSpaceDE w:val="0"/>
              <w:autoSpaceDN w:val="0"/>
              <w:adjustRightInd w:val="0"/>
              <w:ind w:left="-108"/>
              <w:rPr>
                <w:rFonts w:ascii="Times New Roman" w:hAnsi="Times New Roman" w:cs="Times New Roman"/>
                <w:sz w:val="24"/>
                <w:szCs w:val="24"/>
              </w:rPr>
            </w:pPr>
            <w:r w:rsidRPr="00B475B5">
              <w:rPr>
                <w:rFonts w:ascii="Times New Roman" w:hAnsi="Times New Roman" w:cs="Times New Roman"/>
                <w:sz w:val="24"/>
                <w:szCs w:val="24"/>
              </w:rPr>
              <w:t>The Norwegian Earth System Model</w:t>
            </w:r>
          </w:p>
        </w:tc>
        <w:tc>
          <w:tcPr>
            <w:tcW w:w="2546" w:type="dxa"/>
            <w:tcBorders>
              <w:top w:val="nil"/>
              <w:bottom w:val="nil"/>
            </w:tcBorders>
          </w:tcPr>
          <w:p w14:paraId="63D9E73D" w14:textId="77777777" w:rsidR="0055349F" w:rsidRPr="00B475B5" w:rsidRDefault="0055349F" w:rsidP="008C289B">
            <w:pPr>
              <w:autoSpaceDE w:val="0"/>
              <w:autoSpaceDN w:val="0"/>
              <w:adjustRightInd w:val="0"/>
              <w:rPr>
                <w:rFonts w:ascii="Times New Roman" w:hAnsi="Times New Roman" w:cs="Times New Roman"/>
                <w:sz w:val="24"/>
                <w:szCs w:val="24"/>
              </w:rPr>
            </w:pPr>
            <w:r w:rsidRPr="00B475B5">
              <w:rPr>
                <w:rFonts w:ascii="Times New Roman" w:hAnsi="Times New Roman" w:cs="Times New Roman"/>
                <w:sz w:val="24"/>
                <w:szCs w:val="24"/>
              </w:rPr>
              <w:t>NorESM1-M</w:t>
            </w:r>
          </w:p>
        </w:tc>
        <w:tc>
          <w:tcPr>
            <w:tcW w:w="1049" w:type="dxa"/>
            <w:tcBorders>
              <w:top w:val="nil"/>
              <w:bottom w:val="nil"/>
            </w:tcBorders>
          </w:tcPr>
          <w:p w14:paraId="3989065F"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CM 5</w:t>
            </w:r>
          </w:p>
        </w:tc>
      </w:tr>
      <w:tr w:rsidR="0055349F" w:rsidRPr="00B475B5" w14:paraId="66CE1D54" w14:textId="77777777" w:rsidTr="008C289B">
        <w:trPr>
          <w:trHeight w:val="67"/>
        </w:trPr>
        <w:tc>
          <w:tcPr>
            <w:tcW w:w="6994" w:type="dxa"/>
            <w:tcBorders>
              <w:top w:val="nil"/>
              <w:bottom w:val="single" w:sz="4" w:space="0" w:color="auto"/>
            </w:tcBorders>
          </w:tcPr>
          <w:p w14:paraId="492AA303" w14:textId="77777777" w:rsidR="0055349F" w:rsidRPr="00B475B5" w:rsidRDefault="0055349F" w:rsidP="008C289B">
            <w:pPr>
              <w:autoSpaceDE w:val="0"/>
              <w:autoSpaceDN w:val="0"/>
              <w:adjustRightInd w:val="0"/>
              <w:ind w:left="605" w:hanging="720"/>
              <w:rPr>
                <w:rFonts w:ascii="Times New Roman" w:hAnsi="Times New Roman" w:cs="Times New Roman"/>
                <w:sz w:val="24"/>
                <w:szCs w:val="24"/>
              </w:rPr>
            </w:pPr>
            <w:r w:rsidRPr="00B475B5">
              <w:rPr>
                <w:rFonts w:ascii="Times New Roman" w:hAnsi="Times New Roman" w:cs="Times New Roman"/>
                <w:sz w:val="24"/>
                <w:szCs w:val="24"/>
              </w:rPr>
              <w:t>European Monitoring and Evaluation Programme</w:t>
            </w:r>
            <w:r>
              <w:rPr>
                <w:rFonts w:ascii="Times New Roman" w:hAnsi="Times New Roman" w:cs="Times New Roman"/>
                <w:sz w:val="24"/>
                <w:szCs w:val="24"/>
              </w:rPr>
              <w:t xml:space="preserve"> </w:t>
            </w:r>
            <w:r w:rsidRPr="00B475B5">
              <w:rPr>
                <w:rFonts w:ascii="Times New Roman" w:hAnsi="Times New Roman" w:cs="Times New Roman"/>
                <w:sz w:val="24"/>
                <w:szCs w:val="24"/>
              </w:rPr>
              <w:t>Meteorological Synthesizing Centre – West</w:t>
            </w:r>
            <w:r>
              <w:rPr>
                <w:rFonts w:ascii="Times New Roman" w:hAnsi="Times New Roman" w:cs="Times New Roman"/>
                <w:sz w:val="24"/>
                <w:szCs w:val="24"/>
              </w:rPr>
              <w:t xml:space="preserve"> M</w:t>
            </w:r>
            <w:r w:rsidRPr="00B475B5">
              <w:rPr>
                <w:rFonts w:ascii="Times New Roman" w:hAnsi="Times New Roman" w:cs="Times New Roman"/>
                <w:sz w:val="24"/>
                <w:szCs w:val="24"/>
              </w:rPr>
              <w:t>odel</w:t>
            </w:r>
          </w:p>
        </w:tc>
        <w:tc>
          <w:tcPr>
            <w:tcW w:w="2546" w:type="dxa"/>
            <w:tcBorders>
              <w:top w:val="nil"/>
              <w:bottom w:val="single" w:sz="4" w:space="0" w:color="auto"/>
            </w:tcBorders>
          </w:tcPr>
          <w:p w14:paraId="03BC9817" w14:textId="2A9B52DA"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EMEP</w:t>
            </w:r>
            <w:r w:rsidR="00E17A3F">
              <w:rPr>
                <w:rFonts w:ascii="Times New Roman" w:hAnsi="Times New Roman" w:cs="Times New Roman"/>
                <w:sz w:val="24"/>
                <w:szCs w:val="24"/>
              </w:rPr>
              <w:t xml:space="preserve"> </w:t>
            </w:r>
            <w:r>
              <w:rPr>
                <w:rFonts w:ascii="Times New Roman" w:hAnsi="Times New Roman" w:cs="Times New Roman"/>
                <w:sz w:val="24"/>
                <w:szCs w:val="24"/>
              </w:rPr>
              <w:t>MSC-W</w:t>
            </w:r>
          </w:p>
        </w:tc>
        <w:tc>
          <w:tcPr>
            <w:tcW w:w="1049" w:type="dxa"/>
            <w:tcBorders>
              <w:top w:val="nil"/>
              <w:bottom w:val="single" w:sz="4" w:space="0" w:color="auto"/>
            </w:tcBorders>
          </w:tcPr>
          <w:p w14:paraId="75235057" w14:textId="77777777" w:rsidR="0055349F" w:rsidRPr="00B475B5" w:rsidRDefault="0055349F" w:rsidP="008C289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O</w:t>
            </w:r>
            <w:r>
              <w:rPr>
                <w:rFonts w:ascii="Times New Roman" w:hAnsi="Times New Roman" w:cs="Times New Roman"/>
                <w:sz w:val="24"/>
                <w:szCs w:val="24"/>
                <w:vertAlign w:val="subscript"/>
              </w:rPr>
              <w:t>3</w:t>
            </w:r>
          </w:p>
        </w:tc>
      </w:tr>
    </w:tbl>
    <w:p w14:paraId="2E7E4099" w14:textId="77777777" w:rsidR="0055349F" w:rsidRDefault="0055349F" w:rsidP="00375BAF">
      <w:pPr>
        <w:spacing w:line="480" w:lineRule="auto"/>
      </w:pPr>
    </w:p>
    <w:p w14:paraId="55285DA8" w14:textId="014BFF4D" w:rsidR="008C0B56" w:rsidRDefault="008C0B56" w:rsidP="00961D1E">
      <w:pPr>
        <w:spacing w:line="480" w:lineRule="auto"/>
      </w:pPr>
    </w:p>
    <w:p w14:paraId="33DA489F" w14:textId="77777777" w:rsidR="00961D1E" w:rsidRDefault="00961D1E" w:rsidP="008C0B56">
      <w:pPr>
        <w:spacing w:line="480" w:lineRule="auto"/>
        <w:ind w:firstLine="720"/>
        <w:sectPr w:rsidR="00961D1E" w:rsidSect="000B442F">
          <w:headerReference w:type="default" r:id="rId8"/>
          <w:pgSz w:w="12240" w:h="15840"/>
          <w:pgMar w:top="1440" w:right="1440" w:bottom="1440" w:left="1440" w:header="720" w:footer="720" w:gutter="0"/>
          <w:lnNumType w:countBy="1" w:restart="continuous"/>
          <w:cols w:space="720"/>
          <w:docGrid w:linePitch="360"/>
        </w:sectPr>
      </w:pPr>
    </w:p>
    <w:p w14:paraId="5B8DE05F" w14:textId="2E3A1424" w:rsidR="00961D1E" w:rsidRDefault="00961D1E" w:rsidP="00961D1E">
      <w:pPr>
        <w:spacing w:line="240" w:lineRule="auto"/>
      </w:pPr>
    </w:p>
    <w:p w14:paraId="1362755A" w14:textId="265C08D1" w:rsidR="00961D1E" w:rsidRPr="00961D1E" w:rsidRDefault="00961D1E" w:rsidP="00961D1E">
      <w:pPr>
        <w:pStyle w:val="Caption"/>
        <w:keepNext/>
        <w:rPr>
          <w:i w:val="0"/>
          <w:color w:val="auto"/>
        </w:rPr>
      </w:pPr>
      <w:r w:rsidRPr="00961D1E">
        <w:rPr>
          <w:b/>
          <w:i w:val="0"/>
          <w:color w:val="auto"/>
        </w:rPr>
        <w:t xml:space="preserve">Table </w:t>
      </w:r>
      <w:r w:rsidRPr="00961D1E">
        <w:rPr>
          <w:b/>
          <w:i w:val="0"/>
          <w:color w:val="auto"/>
        </w:rPr>
        <w:fldChar w:fldCharType="begin"/>
      </w:r>
      <w:r w:rsidRPr="00961D1E">
        <w:rPr>
          <w:b/>
          <w:i w:val="0"/>
          <w:color w:val="auto"/>
        </w:rPr>
        <w:instrText xml:space="preserve"> SEQ Table \* ARABIC </w:instrText>
      </w:r>
      <w:r w:rsidRPr="00961D1E">
        <w:rPr>
          <w:b/>
          <w:i w:val="0"/>
          <w:color w:val="auto"/>
        </w:rPr>
        <w:fldChar w:fldCharType="separate"/>
      </w:r>
      <w:r w:rsidR="00A41D98">
        <w:rPr>
          <w:b/>
          <w:i w:val="0"/>
          <w:noProof/>
          <w:color w:val="auto"/>
        </w:rPr>
        <w:t>3</w:t>
      </w:r>
      <w:r w:rsidRPr="00961D1E">
        <w:rPr>
          <w:b/>
          <w:i w:val="0"/>
          <w:color w:val="auto"/>
        </w:rPr>
        <w:fldChar w:fldCharType="end"/>
      </w:r>
      <w:r w:rsidRPr="00961D1E">
        <w:rPr>
          <w:b/>
          <w:i w:val="0"/>
          <w:color w:val="auto"/>
        </w:rPr>
        <w:t>.</w:t>
      </w:r>
      <w:r w:rsidRPr="00961D1E">
        <w:rPr>
          <w:i w:val="0"/>
          <w:color w:val="auto"/>
        </w:rPr>
        <w:t xml:space="preserve"> </w:t>
      </w:r>
      <w:r w:rsidR="0055349F">
        <w:rPr>
          <w:i w:val="0"/>
          <w:color w:val="auto"/>
        </w:rPr>
        <w:t>M</w:t>
      </w:r>
      <w:r>
        <w:rPr>
          <w:i w:val="0"/>
          <w:color w:val="auto"/>
        </w:rPr>
        <w:t xml:space="preserve">ethodology </w:t>
      </w:r>
      <w:r w:rsidR="0055349F">
        <w:rPr>
          <w:i w:val="0"/>
          <w:color w:val="auto"/>
        </w:rPr>
        <w:t>for</w:t>
      </w:r>
      <w:r>
        <w:rPr>
          <w:i w:val="0"/>
          <w:color w:val="auto"/>
        </w:rPr>
        <w:t xml:space="preserve"> combining </w:t>
      </w:r>
      <w:r w:rsidR="0055349F">
        <w:rPr>
          <w:i w:val="0"/>
          <w:color w:val="auto"/>
        </w:rPr>
        <w:t xml:space="preserve">the </w:t>
      </w:r>
      <w:r w:rsidR="00A613E2">
        <w:rPr>
          <w:i w:val="0"/>
          <w:color w:val="auto"/>
        </w:rPr>
        <w:t xml:space="preserve">baseline and future </w:t>
      </w:r>
      <w:r w:rsidR="0081516E">
        <w:rPr>
          <w:i w:val="0"/>
          <w:color w:val="auto"/>
        </w:rPr>
        <w:t xml:space="preserve">RCP 8.5 </w:t>
      </w:r>
      <w:r>
        <w:rPr>
          <w:i w:val="0"/>
          <w:color w:val="auto"/>
        </w:rPr>
        <w:t>climate change scenarios with</w:t>
      </w:r>
      <w:r w:rsidR="0055349F">
        <w:rPr>
          <w:i w:val="0"/>
          <w:color w:val="auto"/>
        </w:rPr>
        <w:t xml:space="preserve"> the 2010 and 2050</w:t>
      </w:r>
      <w:r>
        <w:rPr>
          <w:i w:val="0"/>
          <w:color w:val="auto"/>
        </w:rPr>
        <w:t xml:space="preserve"> O</w:t>
      </w:r>
      <w:r>
        <w:rPr>
          <w:i w:val="0"/>
          <w:color w:val="auto"/>
          <w:vertAlign w:val="subscript"/>
        </w:rPr>
        <w:t>3</w:t>
      </w:r>
      <w:r>
        <w:rPr>
          <w:i w:val="0"/>
          <w:color w:val="auto"/>
        </w:rPr>
        <w:t xml:space="preserve"> emissions scenarios</w:t>
      </w:r>
      <w:r w:rsidR="0055349F">
        <w:rPr>
          <w:i w:val="0"/>
          <w:color w:val="auto"/>
        </w:rPr>
        <w:t xml:space="preserve">. </w:t>
      </w:r>
      <w:r w:rsidR="008562E5">
        <w:rPr>
          <w:i w:val="0"/>
          <w:color w:val="auto"/>
        </w:rPr>
        <w:t xml:space="preserve">The </w:t>
      </w:r>
      <w:r w:rsidR="0081516E">
        <w:rPr>
          <w:i w:val="0"/>
          <w:color w:val="auto"/>
        </w:rPr>
        <w:t>2010 and 2050 c</w:t>
      </w:r>
      <w:r w:rsidR="0055349F">
        <w:rPr>
          <w:i w:val="0"/>
          <w:color w:val="auto"/>
        </w:rPr>
        <w:t xml:space="preserve">ombined emissions scenarios </w:t>
      </w:r>
      <w:r w:rsidR="0081516E">
        <w:rPr>
          <w:i w:val="0"/>
          <w:color w:val="auto"/>
        </w:rPr>
        <w:t xml:space="preserve">were </w:t>
      </w:r>
      <w:r w:rsidR="0055349F">
        <w:rPr>
          <w:i w:val="0"/>
          <w:color w:val="auto"/>
        </w:rPr>
        <w:t>used as</w:t>
      </w:r>
      <w:r>
        <w:rPr>
          <w:i w:val="0"/>
          <w:color w:val="auto"/>
        </w:rPr>
        <w:t xml:space="preserve"> input for the NWheat crop model simulations.</w:t>
      </w:r>
    </w:p>
    <w:tbl>
      <w:tblPr>
        <w:tblW w:w="13317" w:type="dxa"/>
        <w:tblLook w:val="04A0" w:firstRow="1" w:lastRow="0" w:firstColumn="1" w:lastColumn="0" w:noHBand="0" w:noVBand="1"/>
      </w:tblPr>
      <w:tblGrid>
        <w:gridCol w:w="720"/>
        <w:gridCol w:w="720"/>
        <w:gridCol w:w="720"/>
        <w:gridCol w:w="720"/>
        <w:gridCol w:w="729"/>
        <w:gridCol w:w="469"/>
        <w:gridCol w:w="1846"/>
        <w:gridCol w:w="469"/>
        <w:gridCol w:w="1166"/>
        <w:gridCol w:w="270"/>
        <w:gridCol w:w="1165"/>
        <w:gridCol w:w="270"/>
        <w:gridCol w:w="1165"/>
        <w:gridCol w:w="270"/>
        <w:gridCol w:w="1165"/>
        <w:gridCol w:w="270"/>
        <w:gridCol w:w="1171"/>
        <w:gridCol w:w="12"/>
      </w:tblGrid>
      <w:tr w:rsidR="00961D1E" w:rsidRPr="00961D1E" w14:paraId="702EA38A" w14:textId="77777777" w:rsidTr="00961D1E">
        <w:trPr>
          <w:trHeight w:val="545"/>
        </w:trPr>
        <w:tc>
          <w:tcPr>
            <w:tcW w:w="3609" w:type="dxa"/>
            <w:gridSpan w:val="5"/>
            <w:tcBorders>
              <w:top w:val="single" w:sz="4" w:space="0" w:color="auto"/>
              <w:left w:val="nil"/>
              <w:bottom w:val="single" w:sz="4" w:space="0" w:color="auto"/>
              <w:right w:val="nil"/>
            </w:tcBorders>
            <w:shd w:val="clear" w:color="auto" w:fill="auto"/>
            <w:vAlign w:val="bottom"/>
            <w:hideMark/>
          </w:tcPr>
          <w:p w14:paraId="58912469" w14:textId="2E3A1424"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Baseline Scenario with Pre-industrial O</w:t>
            </w:r>
            <w:r w:rsidRPr="00961D1E">
              <w:rPr>
                <w:rFonts w:eastAsia="Times New Roman"/>
                <w:b/>
                <w:bCs/>
                <w:sz w:val="20"/>
                <w:szCs w:val="20"/>
                <w:vertAlign w:val="subscript"/>
              </w:rPr>
              <w:t>3</w:t>
            </w:r>
          </w:p>
        </w:tc>
        <w:tc>
          <w:tcPr>
            <w:tcW w:w="469" w:type="dxa"/>
            <w:tcBorders>
              <w:top w:val="nil"/>
              <w:left w:val="nil"/>
              <w:bottom w:val="nil"/>
              <w:right w:val="nil"/>
            </w:tcBorders>
            <w:shd w:val="clear" w:color="auto" w:fill="auto"/>
            <w:vAlign w:val="bottom"/>
            <w:hideMark/>
          </w:tcPr>
          <w:p w14:paraId="532EC63B" w14:textId="77777777" w:rsidR="00961D1E" w:rsidRPr="00961D1E" w:rsidRDefault="00961D1E" w:rsidP="00961D1E">
            <w:pPr>
              <w:spacing w:after="0" w:line="240" w:lineRule="auto"/>
              <w:jc w:val="center"/>
              <w:rPr>
                <w:rFonts w:eastAsia="Times New Roman"/>
                <w:b/>
                <w:bCs/>
                <w:sz w:val="20"/>
                <w:szCs w:val="20"/>
              </w:rPr>
            </w:pPr>
          </w:p>
        </w:tc>
        <w:tc>
          <w:tcPr>
            <w:tcW w:w="1846" w:type="dxa"/>
            <w:tcBorders>
              <w:top w:val="single" w:sz="4" w:space="0" w:color="auto"/>
              <w:left w:val="nil"/>
              <w:bottom w:val="single" w:sz="4" w:space="0" w:color="auto"/>
              <w:right w:val="nil"/>
            </w:tcBorders>
            <w:shd w:val="clear" w:color="auto" w:fill="auto"/>
            <w:vAlign w:val="bottom"/>
            <w:hideMark/>
          </w:tcPr>
          <w:p w14:paraId="4477A977" w14:textId="77777777"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2010 O</w:t>
            </w:r>
            <w:r w:rsidRPr="00961D1E">
              <w:rPr>
                <w:rFonts w:eastAsia="Times New Roman"/>
                <w:b/>
                <w:bCs/>
                <w:sz w:val="20"/>
                <w:szCs w:val="20"/>
                <w:vertAlign w:val="subscript"/>
              </w:rPr>
              <w:t>3</w:t>
            </w:r>
            <w:r w:rsidRPr="00961D1E">
              <w:rPr>
                <w:rFonts w:eastAsia="Times New Roman"/>
                <w:b/>
                <w:bCs/>
                <w:sz w:val="20"/>
                <w:szCs w:val="20"/>
              </w:rPr>
              <w:t xml:space="preserve"> Emissions Scenario</w:t>
            </w:r>
          </w:p>
        </w:tc>
        <w:tc>
          <w:tcPr>
            <w:tcW w:w="469" w:type="dxa"/>
            <w:tcBorders>
              <w:top w:val="nil"/>
              <w:left w:val="nil"/>
              <w:bottom w:val="nil"/>
              <w:right w:val="nil"/>
            </w:tcBorders>
            <w:shd w:val="clear" w:color="auto" w:fill="auto"/>
            <w:vAlign w:val="bottom"/>
            <w:hideMark/>
          </w:tcPr>
          <w:p w14:paraId="3DAD0084" w14:textId="77777777" w:rsidR="00961D1E" w:rsidRPr="00961D1E" w:rsidRDefault="00961D1E" w:rsidP="00961D1E">
            <w:pPr>
              <w:spacing w:after="0" w:line="240" w:lineRule="auto"/>
              <w:jc w:val="center"/>
              <w:rPr>
                <w:rFonts w:eastAsia="Times New Roman"/>
                <w:b/>
                <w:bCs/>
                <w:sz w:val="20"/>
                <w:szCs w:val="20"/>
              </w:rPr>
            </w:pPr>
          </w:p>
        </w:tc>
        <w:tc>
          <w:tcPr>
            <w:tcW w:w="6924" w:type="dxa"/>
            <w:gridSpan w:val="10"/>
            <w:tcBorders>
              <w:top w:val="single" w:sz="4" w:space="0" w:color="auto"/>
              <w:left w:val="nil"/>
              <w:bottom w:val="single" w:sz="4" w:space="0" w:color="auto"/>
              <w:right w:val="nil"/>
            </w:tcBorders>
            <w:shd w:val="clear" w:color="auto" w:fill="auto"/>
            <w:vAlign w:val="bottom"/>
            <w:hideMark/>
          </w:tcPr>
          <w:p w14:paraId="30F989F7" w14:textId="77777777"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2010 Combined Emissions Scenarios</w:t>
            </w:r>
          </w:p>
        </w:tc>
      </w:tr>
      <w:tr w:rsidR="00961D1E" w:rsidRPr="00961D1E" w14:paraId="0BABF507" w14:textId="77777777" w:rsidTr="00961D1E">
        <w:trPr>
          <w:gridAfter w:val="1"/>
          <w:wAfter w:w="12" w:type="dxa"/>
          <w:trHeight w:val="320"/>
        </w:trPr>
        <w:tc>
          <w:tcPr>
            <w:tcW w:w="3609" w:type="dxa"/>
            <w:gridSpan w:val="5"/>
            <w:tcBorders>
              <w:top w:val="nil"/>
              <w:left w:val="nil"/>
              <w:bottom w:val="nil"/>
              <w:right w:val="nil"/>
            </w:tcBorders>
            <w:shd w:val="clear" w:color="auto" w:fill="auto"/>
            <w:noWrap/>
            <w:vAlign w:val="bottom"/>
            <w:hideMark/>
          </w:tcPr>
          <w:p w14:paraId="4844EB08"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w:t>
            </w:r>
          </w:p>
        </w:tc>
        <w:tc>
          <w:tcPr>
            <w:tcW w:w="469" w:type="dxa"/>
            <w:vMerge w:val="restart"/>
            <w:tcBorders>
              <w:top w:val="nil"/>
              <w:left w:val="nil"/>
              <w:bottom w:val="nil"/>
              <w:right w:val="nil"/>
            </w:tcBorders>
            <w:shd w:val="clear" w:color="auto" w:fill="auto"/>
            <w:noWrap/>
            <w:vAlign w:val="center"/>
            <w:hideMark/>
          </w:tcPr>
          <w:p w14:paraId="16F95C2A" w14:textId="77777777" w:rsidR="00961D1E" w:rsidRPr="00961D1E" w:rsidRDefault="00961D1E" w:rsidP="00961D1E">
            <w:pPr>
              <w:spacing w:after="0" w:line="240" w:lineRule="auto"/>
              <w:jc w:val="center"/>
              <w:rPr>
                <w:rFonts w:eastAsia="Times New Roman"/>
                <w:b/>
                <w:bCs/>
                <w:sz w:val="40"/>
                <w:szCs w:val="40"/>
              </w:rPr>
            </w:pPr>
            <w:r w:rsidRPr="00961D1E">
              <w:rPr>
                <w:rFonts w:eastAsia="Times New Roman"/>
                <w:b/>
                <w:bCs/>
                <w:sz w:val="40"/>
                <w:szCs w:val="40"/>
              </w:rPr>
              <w:t>+</w:t>
            </w:r>
          </w:p>
        </w:tc>
        <w:tc>
          <w:tcPr>
            <w:tcW w:w="1846" w:type="dxa"/>
            <w:tcBorders>
              <w:top w:val="nil"/>
              <w:left w:val="nil"/>
              <w:bottom w:val="nil"/>
              <w:right w:val="nil"/>
            </w:tcBorders>
            <w:shd w:val="clear" w:color="auto" w:fill="auto"/>
            <w:noWrap/>
            <w:vAlign w:val="bottom"/>
            <w:hideMark/>
          </w:tcPr>
          <w:p w14:paraId="77516AF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1</w:t>
            </w:r>
          </w:p>
        </w:tc>
        <w:tc>
          <w:tcPr>
            <w:tcW w:w="469" w:type="dxa"/>
            <w:vMerge w:val="restart"/>
            <w:tcBorders>
              <w:top w:val="nil"/>
              <w:left w:val="nil"/>
              <w:bottom w:val="nil"/>
              <w:right w:val="nil"/>
            </w:tcBorders>
            <w:shd w:val="clear" w:color="auto" w:fill="auto"/>
            <w:noWrap/>
            <w:vAlign w:val="center"/>
            <w:hideMark/>
          </w:tcPr>
          <w:p w14:paraId="09811F96" w14:textId="77777777" w:rsidR="00961D1E" w:rsidRPr="00961D1E" w:rsidRDefault="00961D1E" w:rsidP="00961D1E">
            <w:pPr>
              <w:spacing w:after="0" w:line="240" w:lineRule="auto"/>
              <w:jc w:val="center"/>
              <w:rPr>
                <w:rFonts w:eastAsia="Times New Roman"/>
                <w:b/>
                <w:bCs/>
                <w:sz w:val="40"/>
                <w:szCs w:val="40"/>
              </w:rPr>
            </w:pPr>
            <w:r w:rsidRPr="00961D1E">
              <w:rPr>
                <w:rFonts w:eastAsia="Times New Roman"/>
                <w:b/>
                <w:bCs/>
                <w:sz w:val="40"/>
                <w:szCs w:val="40"/>
              </w:rPr>
              <w:t>=</w:t>
            </w:r>
          </w:p>
        </w:tc>
        <w:tc>
          <w:tcPr>
            <w:tcW w:w="1166" w:type="dxa"/>
            <w:tcBorders>
              <w:top w:val="nil"/>
              <w:left w:val="nil"/>
              <w:bottom w:val="nil"/>
              <w:right w:val="nil"/>
            </w:tcBorders>
            <w:shd w:val="clear" w:color="auto" w:fill="auto"/>
            <w:noWrap/>
            <w:vAlign w:val="bottom"/>
            <w:hideMark/>
          </w:tcPr>
          <w:p w14:paraId="39A5643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 + Year 1</w:t>
            </w:r>
          </w:p>
        </w:tc>
        <w:tc>
          <w:tcPr>
            <w:tcW w:w="270" w:type="dxa"/>
            <w:tcBorders>
              <w:top w:val="nil"/>
              <w:left w:val="nil"/>
              <w:bottom w:val="nil"/>
              <w:right w:val="nil"/>
            </w:tcBorders>
            <w:shd w:val="clear" w:color="auto" w:fill="auto"/>
            <w:noWrap/>
            <w:vAlign w:val="bottom"/>
            <w:hideMark/>
          </w:tcPr>
          <w:p w14:paraId="190301C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nil"/>
              <w:right w:val="nil"/>
            </w:tcBorders>
            <w:shd w:val="clear" w:color="auto" w:fill="auto"/>
            <w:noWrap/>
            <w:vAlign w:val="bottom"/>
            <w:hideMark/>
          </w:tcPr>
          <w:p w14:paraId="2367062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 + Year 2</w:t>
            </w:r>
          </w:p>
        </w:tc>
        <w:tc>
          <w:tcPr>
            <w:tcW w:w="270" w:type="dxa"/>
            <w:tcBorders>
              <w:top w:val="nil"/>
              <w:left w:val="nil"/>
              <w:bottom w:val="nil"/>
              <w:right w:val="nil"/>
            </w:tcBorders>
            <w:shd w:val="clear" w:color="auto" w:fill="auto"/>
            <w:noWrap/>
            <w:vAlign w:val="bottom"/>
            <w:hideMark/>
          </w:tcPr>
          <w:p w14:paraId="4264EDF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nil"/>
              <w:right w:val="nil"/>
            </w:tcBorders>
            <w:shd w:val="clear" w:color="auto" w:fill="auto"/>
            <w:noWrap/>
            <w:vAlign w:val="bottom"/>
            <w:hideMark/>
          </w:tcPr>
          <w:p w14:paraId="350A4C7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 + Year 3</w:t>
            </w:r>
          </w:p>
        </w:tc>
        <w:tc>
          <w:tcPr>
            <w:tcW w:w="270" w:type="dxa"/>
            <w:tcBorders>
              <w:top w:val="nil"/>
              <w:left w:val="nil"/>
              <w:bottom w:val="nil"/>
              <w:right w:val="nil"/>
            </w:tcBorders>
            <w:shd w:val="clear" w:color="auto" w:fill="auto"/>
            <w:noWrap/>
            <w:vAlign w:val="bottom"/>
            <w:hideMark/>
          </w:tcPr>
          <w:p w14:paraId="67233C8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nil"/>
              <w:right w:val="nil"/>
            </w:tcBorders>
            <w:shd w:val="clear" w:color="auto" w:fill="auto"/>
            <w:noWrap/>
            <w:vAlign w:val="bottom"/>
            <w:hideMark/>
          </w:tcPr>
          <w:p w14:paraId="4DD4F63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 + Year 4</w:t>
            </w:r>
          </w:p>
        </w:tc>
        <w:tc>
          <w:tcPr>
            <w:tcW w:w="270" w:type="dxa"/>
            <w:tcBorders>
              <w:top w:val="nil"/>
              <w:left w:val="nil"/>
              <w:bottom w:val="nil"/>
              <w:right w:val="nil"/>
            </w:tcBorders>
            <w:shd w:val="clear" w:color="auto" w:fill="auto"/>
            <w:noWrap/>
            <w:vAlign w:val="bottom"/>
            <w:hideMark/>
          </w:tcPr>
          <w:p w14:paraId="7DF624D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nil"/>
              <w:right w:val="nil"/>
            </w:tcBorders>
            <w:shd w:val="clear" w:color="auto" w:fill="auto"/>
            <w:noWrap/>
            <w:vAlign w:val="bottom"/>
            <w:hideMark/>
          </w:tcPr>
          <w:p w14:paraId="66EF76C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1980 + Year 5</w:t>
            </w:r>
          </w:p>
        </w:tc>
      </w:tr>
      <w:tr w:rsidR="00961D1E" w:rsidRPr="00961D1E" w14:paraId="39077C08" w14:textId="77777777" w:rsidTr="00961D1E">
        <w:trPr>
          <w:gridAfter w:val="1"/>
          <w:wAfter w:w="12" w:type="dxa"/>
          <w:trHeight w:val="239"/>
        </w:trPr>
        <w:tc>
          <w:tcPr>
            <w:tcW w:w="3609" w:type="dxa"/>
            <w:gridSpan w:val="5"/>
            <w:tcBorders>
              <w:top w:val="nil"/>
              <w:left w:val="nil"/>
              <w:bottom w:val="nil"/>
              <w:right w:val="nil"/>
            </w:tcBorders>
            <w:shd w:val="clear" w:color="auto" w:fill="auto"/>
            <w:noWrap/>
            <w:vAlign w:val="center"/>
            <w:hideMark/>
          </w:tcPr>
          <w:p w14:paraId="5EE3CD61"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469" w:type="dxa"/>
            <w:vMerge/>
            <w:tcBorders>
              <w:top w:val="nil"/>
              <w:left w:val="nil"/>
              <w:bottom w:val="nil"/>
              <w:right w:val="nil"/>
            </w:tcBorders>
            <w:vAlign w:val="center"/>
            <w:hideMark/>
          </w:tcPr>
          <w:p w14:paraId="644AF926" w14:textId="77777777" w:rsidR="00961D1E" w:rsidRPr="00961D1E" w:rsidRDefault="00961D1E" w:rsidP="00961D1E">
            <w:pPr>
              <w:spacing w:after="0" w:line="240" w:lineRule="auto"/>
              <w:rPr>
                <w:rFonts w:eastAsia="Times New Roman"/>
                <w:b/>
                <w:bCs/>
                <w:sz w:val="40"/>
                <w:szCs w:val="40"/>
              </w:rPr>
            </w:pPr>
          </w:p>
        </w:tc>
        <w:tc>
          <w:tcPr>
            <w:tcW w:w="1846" w:type="dxa"/>
            <w:tcBorders>
              <w:top w:val="nil"/>
              <w:left w:val="nil"/>
              <w:bottom w:val="nil"/>
              <w:right w:val="nil"/>
            </w:tcBorders>
            <w:shd w:val="clear" w:color="auto" w:fill="auto"/>
            <w:noWrap/>
            <w:vAlign w:val="bottom"/>
            <w:hideMark/>
          </w:tcPr>
          <w:p w14:paraId="2B450AC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2</w:t>
            </w:r>
          </w:p>
        </w:tc>
        <w:tc>
          <w:tcPr>
            <w:tcW w:w="469" w:type="dxa"/>
            <w:vMerge/>
            <w:tcBorders>
              <w:top w:val="nil"/>
              <w:left w:val="nil"/>
              <w:bottom w:val="nil"/>
              <w:right w:val="nil"/>
            </w:tcBorders>
            <w:vAlign w:val="center"/>
            <w:hideMark/>
          </w:tcPr>
          <w:p w14:paraId="12BA9A28" w14:textId="77777777" w:rsidR="00961D1E" w:rsidRPr="00961D1E" w:rsidRDefault="00961D1E" w:rsidP="00961D1E">
            <w:pPr>
              <w:spacing w:after="0" w:line="240" w:lineRule="auto"/>
              <w:rPr>
                <w:rFonts w:eastAsia="Times New Roman"/>
                <w:b/>
                <w:bCs/>
                <w:sz w:val="40"/>
                <w:szCs w:val="40"/>
              </w:rPr>
            </w:pPr>
          </w:p>
        </w:tc>
        <w:tc>
          <w:tcPr>
            <w:tcW w:w="1166" w:type="dxa"/>
            <w:tcBorders>
              <w:top w:val="nil"/>
              <w:left w:val="nil"/>
              <w:bottom w:val="nil"/>
              <w:right w:val="nil"/>
            </w:tcBorders>
            <w:shd w:val="clear" w:color="auto" w:fill="auto"/>
            <w:noWrap/>
            <w:vAlign w:val="center"/>
            <w:hideMark/>
          </w:tcPr>
          <w:p w14:paraId="1BB8B6AB"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18447233"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14DDCB39"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1BCA0221"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2FC07D3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06905690"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6A5592E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6FF1716C"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1C991D58"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070DB465" w14:textId="77777777" w:rsidTr="00961D1E">
        <w:trPr>
          <w:gridAfter w:val="1"/>
          <w:wAfter w:w="12" w:type="dxa"/>
          <w:trHeight w:val="239"/>
        </w:trPr>
        <w:tc>
          <w:tcPr>
            <w:tcW w:w="3609" w:type="dxa"/>
            <w:gridSpan w:val="5"/>
            <w:tcBorders>
              <w:top w:val="nil"/>
              <w:left w:val="nil"/>
              <w:bottom w:val="single" w:sz="4" w:space="0" w:color="auto"/>
              <w:right w:val="nil"/>
            </w:tcBorders>
            <w:shd w:val="clear" w:color="auto" w:fill="auto"/>
            <w:noWrap/>
            <w:vAlign w:val="bottom"/>
            <w:hideMark/>
          </w:tcPr>
          <w:p w14:paraId="6F2E082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w:t>
            </w:r>
          </w:p>
        </w:tc>
        <w:tc>
          <w:tcPr>
            <w:tcW w:w="469" w:type="dxa"/>
            <w:vMerge/>
            <w:tcBorders>
              <w:top w:val="nil"/>
              <w:left w:val="nil"/>
              <w:bottom w:val="nil"/>
              <w:right w:val="nil"/>
            </w:tcBorders>
            <w:vAlign w:val="center"/>
            <w:hideMark/>
          </w:tcPr>
          <w:p w14:paraId="53FCE5A4" w14:textId="77777777" w:rsidR="00961D1E" w:rsidRPr="00961D1E" w:rsidRDefault="00961D1E" w:rsidP="00961D1E">
            <w:pPr>
              <w:spacing w:after="0" w:line="240" w:lineRule="auto"/>
              <w:rPr>
                <w:rFonts w:eastAsia="Times New Roman"/>
                <w:b/>
                <w:bCs/>
                <w:sz w:val="40"/>
                <w:szCs w:val="40"/>
              </w:rPr>
            </w:pPr>
          </w:p>
        </w:tc>
        <w:tc>
          <w:tcPr>
            <w:tcW w:w="1846" w:type="dxa"/>
            <w:tcBorders>
              <w:top w:val="nil"/>
              <w:left w:val="nil"/>
              <w:bottom w:val="nil"/>
              <w:right w:val="nil"/>
            </w:tcBorders>
            <w:shd w:val="clear" w:color="auto" w:fill="auto"/>
            <w:noWrap/>
            <w:vAlign w:val="bottom"/>
            <w:hideMark/>
          </w:tcPr>
          <w:p w14:paraId="2802941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3</w:t>
            </w:r>
          </w:p>
        </w:tc>
        <w:tc>
          <w:tcPr>
            <w:tcW w:w="469" w:type="dxa"/>
            <w:vMerge/>
            <w:tcBorders>
              <w:top w:val="nil"/>
              <w:left w:val="nil"/>
              <w:bottom w:val="nil"/>
              <w:right w:val="nil"/>
            </w:tcBorders>
            <w:vAlign w:val="center"/>
            <w:hideMark/>
          </w:tcPr>
          <w:p w14:paraId="05F79265" w14:textId="77777777" w:rsidR="00961D1E" w:rsidRPr="00961D1E" w:rsidRDefault="00961D1E" w:rsidP="00961D1E">
            <w:pPr>
              <w:spacing w:after="0" w:line="240" w:lineRule="auto"/>
              <w:rPr>
                <w:rFonts w:eastAsia="Times New Roman"/>
                <w:b/>
                <w:bCs/>
                <w:sz w:val="40"/>
                <w:szCs w:val="40"/>
              </w:rPr>
            </w:pPr>
          </w:p>
        </w:tc>
        <w:tc>
          <w:tcPr>
            <w:tcW w:w="1166" w:type="dxa"/>
            <w:tcBorders>
              <w:top w:val="nil"/>
              <w:left w:val="nil"/>
              <w:bottom w:val="single" w:sz="4" w:space="0" w:color="auto"/>
              <w:right w:val="nil"/>
            </w:tcBorders>
            <w:shd w:val="clear" w:color="auto" w:fill="auto"/>
            <w:noWrap/>
            <w:vAlign w:val="bottom"/>
            <w:hideMark/>
          </w:tcPr>
          <w:p w14:paraId="05B7D8F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 + Year 1</w:t>
            </w:r>
          </w:p>
        </w:tc>
        <w:tc>
          <w:tcPr>
            <w:tcW w:w="270" w:type="dxa"/>
            <w:tcBorders>
              <w:top w:val="nil"/>
              <w:left w:val="nil"/>
              <w:bottom w:val="single" w:sz="4" w:space="0" w:color="auto"/>
              <w:right w:val="nil"/>
            </w:tcBorders>
            <w:shd w:val="clear" w:color="auto" w:fill="auto"/>
            <w:noWrap/>
            <w:vAlign w:val="bottom"/>
            <w:hideMark/>
          </w:tcPr>
          <w:p w14:paraId="790BAFB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5060982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 + Year 2</w:t>
            </w:r>
          </w:p>
        </w:tc>
        <w:tc>
          <w:tcPr>
            <w:tcW w:w="270" w:type="dxa"/>
            <w:tcBorders>
              <w:top w:val="nil"/>
              <w:left w:val="nil"/>
              <w:bottom w:val="single" w:sz="4" w:space="0" w:color="auto"/>
              <w:right w:val="nil"/>
            </w:tcBorders>
            <w:shd w:val="clear" w:color="auto" w:fill="auto"/>
            <w:noWrap/>
            <w:vAlign w:val="bottom"/>
            <w:hideMark/>
          </w:tcPr>
          <w:p w14:paraId="24B9210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6D35BB3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 + Year 3</w:t>
            </w:r>
          </w:p>
        </w:tc>
        <w:tc>
          <w:tcPr>
            <w:tcW w:w="270" w:type="dxa"/>
            <w:tcBorders>
              <w:top w:val="nil"/>
              <w:left w:val="nil"/>
              <w:bottom w:val="single" w:sz="4" w:space="0" w:color="auto"/>
              <w:right w:val="nil"/>
            </w:tcBorders>
            <w:shd w:val="clear" w:color="auto" w:fill="auto"/>
            <w:noWrap/>
            <w:vAlign w:val="bottom"/>
            <w:hideMark/>
          </w:tcPr>
          <w:p w14:paraId="415D63B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36C61DE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 + Year 4</w:t>
            </w:r>
          </w:p>
        </w:tc>
        <w:tc>
          <w:tcPr>
            <w:tcW w:w="270" w:type="dxa"/>
            <w:tcBorders>
              <w:top w:val="nil"/>
              <w:left w:val="nil"/>
              <w:bottom w:val="single" w:sz="4" w:space="0" w:color="auto"/>
              <w:right w:val="nil"/>
            </w:tcBorders>
            <w:shd w:val="clear" w:color="auto" w:fill="auto"/>
            <w:noWrap/>
            <w:vAlign w:val="bottom"/>
            <w:hideMark/>
          </w:tcPr>
          <w:p w14:paraId="6975B48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639C87AC"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10 + Year 5</w:t>
            </w:r>
          </w:p>
        </w:tc>
      </w:tr>
      <w:tr w:rsidR="00961D1E" w:rsidRPr="00961D1E" w14:paraId="2C81E4E0"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33CE312D"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084164D1"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4FC554C1"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0515E1B" w14:textId="77777777" w:rsidR="00961D1E" w:rsidRPr="00961D1E" w:rsidRDefault="00961D1E" w:rsidP="00961D1E">
            <w:pPr>
              <w:spacing w:after="0" w:line="240" w:lineRule="auto"/>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2C942486"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4A4A060A" w14:textId="77777777" w:rsidR="00961D1E" w:rsidRPr="00961D1E" w:rsidRDefault="00961D1E" w:rsidP="00961D1E">
            <w:pPr>
              <w:spacing w:after="0" w:line="240" w:lineRule="auto"/>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14D693E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4</w:t>
            </w:r>
          </w:p>
        </w:tc>
        <w:tc>
          <w:tcPr>
            <w:tcW w:w="469" w:type="dxa"/>
            <w:tcBorders>
              <w:top w:val="nil"/>
              <w:left w:val="nil"/>
              <w:bottom w:val="nil"/>
              <w:right w:val="nil"/>
            </w:tcBorders>
            <w:shd w:val="clear" w:color="auto" w:fill="auto"/>
            <w:noWrap/>
            <w:vAlign w:val="bottom"/>
            <w:hideMark/>
          </w:tcPr>
          <w:p w14:paraId="06F5292A" w14:textId="77777777" w:rsidR="00961D1E" w:rsidRPr="00961D1E" w:rsidRDefault="00961D1E" w:rsidP="00961D1E">
            <w:pPr>
              <w:spacing w:after="0" w:line="240" w:lineRule="auto"/>
              <w:jc w:val="center"/>
              <w:rPr>
                <w:rFonts w:eastAsia="Times New Roman"/>
                <w:sz w:val="16"/>
                <w:szCs w:val="16"/>
              </w:rPr>
            </w:pPr>
          </w:p>
        </w:tc>
        <w:tc>
          <w:tcPr>
            <w:tcW w:w="1166" w:type="dxa"/>
            <w:tcBorders>
              <w:top w:val="nil"/>
              <w:left w:val="nil"/>
              <w:bottom w:val="nil"/>
              <w:right w:val="nil"/>
            </w:tcBorders>
            <w:shd w:val="clear" w:color="auto" w:fill="auto"/>
            <w:noWrap/>
            <w:vAlign w:val="bottom"/>
            <w:hideMark/>
          </w:tcPr>
          <w:p w14:paraId="0638E9BB"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506B6A9F"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43E63EBD"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73019E7E"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202A2CB4"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0D01C2A5"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1794F1D6"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480E5391" w14:textId="77777777" w:rsidR="00961D1E" w:rsidRPr="00961D1E" w:rsidRDefault="00961D1E" w:rsidP="00961D1E">
            <w:pPr>
              <w:spacing w:after="0" w:line="240" w:lineRule="auto"/>
              <w:rPr>
                <w:rFonts w:eastAsia="Times New Roman"/>
                <w:sz w:val="20"/>
                <w:szCs w:val="20"/>
              </w:rPr>
            </w:pPr>
          </w:p>
        </w:tc>
        <w:tc>
          <w:tcPr>
            <w:tcW w:w="1171" w:type="dxa"/>
            <w:tcBorders>
              <w:top w:val="nil"/>
              <w:left w:val="nil"/>
              <w:bottom w:val="nil"/>
              <w:right w:val="nil"/>
            </w:tcBorders>
            <w:shd w:val="clear" w:color="auto" w:fill="auto"/>
            <w:noWrap/>
            <w:vAlign w:val="bottom"/>
            <w:hideMark/>
          </w:tcPr>
          <w:p w14:paraId="68A8BDB0" w14:textId="77777777" w:rsidR="00961D1E" w:rsidRPr="00961D1E" w:rsidRDefault="00961D1E" w:rsidP="00961D1E">
            <w:pPr>
              <w:spacing w:after="0" w:line="240" w:lineRule="auto"/>
              <w:rPr>
                <w:rFonts w:eastAsia="Times New Roman"/>
                <w:sz w:val="20"/>
                <w:szCs w:val="20"/>
              </w:rPr>
            </w:pPr>
          </w:p>
        </w:tc>
      </w:tr>
      <w:tr w:rsidR="00961D1E" w:rsidRPr="00961D1E" w14:paraId="29BCD532"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0E363A59"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51691B0F"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483FE72A"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5694127E" w14:textId="77777777" w:rsidR="00961D1E" w:rsidRPr="00961D1E" w:rsidRDefault="00961D1E" w:rsidP="00961D1E">
            <w:pPr>
              <w:spacing w:after="0" w:line="240" w:lineRule="auto"/>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09965C9E"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686BE200" w14:textId="77777777" w:rsidR="00961D1E" w:rsidRPr="00961D1E" w:rsidRDefault="00961D1E" w:rsidP="00961D1E">
            <w:pPr>
              <w:spacing w:after="0" w:line="240" w:lineRule="auto"/>
              <w:rPr>
                <w:rFonts w:eastAsia="Times New Roman"/>
                <w:sz w:val="20"/>
                <w:szCs w:val="20"/>
              </w:rPr>
            </w:pPr>
          </w:p>
        </w:tc>
        <w:tc>
          <w:tcPr>
            <w:tcW w:w="1846" w:type="dxa"/>
            <w:tcBorders>
              <w:top w:val="nil"/>
              <w:left w:val="nil"/>
              <w:bottom w:val="single" w:sz="4" w:space="0" w:color="auto"/>
              <w:right w:val="nil"/>
            </w:tcBorders>
            <w:shd w:val="clear" w:color="auto" w:fill="auto"/>
            <w:noWrap/>
            <w:vAlign w:val="bottom"/>
            <w:hideMark/>
          </w:tcPr>
          <w:p w14:paraId="0DCA1A9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5</w:t>
            </w:r>
          </w:p>
        </w:tc>
        <w:tc>
          <w:tcPr>
            <w:tcW w:w="469" w:type="dxa"/>
            <w:tcBorders>
              <w:top w:val="nil"/>
              <w:left w:val="nil"/>
              <w:bottom w:val="nil"/>
              <w:right w:val="nil"/>
            </w:tcBorders>
            <w:shd w:val="clear" w:color="auto" w:fill="auto"/>
            <w:noWrap/>
            <w:vAlign w:val="bottom"/>
            <w:hideMark/>
          </w:tcPr>
          <w:p w14:paraId="1D6A6DEB" w14:textId="77777777" w:rsidR="00961D1E" w:rsidRPr="00961D1E" w:rsidRDefault="00961D1E" w:rsidP="00961D1E">
            <w:pPr>
              <w:spacing w:after="0" w:line="240" w:lineRule="auto"/>
              <w:jc w:val="center"/>
              <w:rPr>
                <w:rFonts w:eastAsia="Times New Roman"/>
                <w:sz w:val="16"/>
                <w:szCs w:val="16"/>
              </w:rPr>
            </w:pPr>
          </w:p>
        </w:tc>
        <w:tc>
          <w:tcPr>
            <w:tcW w:w="1166" w:type="dxa"/>
            <w:tcBorders>
              <w:top w:val="nil"/>
              <w:left w:val="nil"/>
              <w:bottom w:val="nil"/>
              <w:right w:val="nil"/>
            </w:tcBorders>
            <w:shd w:val="clear" w:color="auto" w:fill="auto"/>
            <w:noWrap/>
            <w:vAlign w:val="bottom"/>
            <w:hideMark/>
          </w:tcPr>
          <w:p w14:paraId="17079528"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18F1EFA2"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1482D400"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7A0BB5AD"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2E459819"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3EE8C070"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022B5BDD"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546FD239" w14:textId="77777777" w:rsidR="00961D1E" w:rsidRPr="00961D1E" w:rsidRDefault="00961D1E" w:rsidP="00961D1E">
            <w:pPr>
              <w:spacing w:after="0" w:line="240" w:lineRule="auto"/>
              <w:rPr>
                <w:rFonts w:eastAsia="Times New Roman"/>
                <w:sz w:val="20"/>
                <w:szCs w:val="20"/>
              </w:rPr>
            </w:pPr>
          </w:p>
        </w:tc>
        <w:tc>
          <w:tcPr>
            <w:tcW w:w="1171" w:type="dxa"/>
            <w:tcBorders>
              <w:top w:val="nil"/>
              <w:left w:val="nil"/>
              <w:bottom w:val="nil"/>
              <w:right w:val="nil"/>
            </w:tcBorders>
            <w:shd w:val="clear" w:color="auto" w:fill="auto"/>
            <w:noWrap/>
            <w:vAlign w:val="bottom"/>
            <w:hideMark/>
          </w:tcPr>
          <w:p w14:paraId="60E0C39A" w14:textId="77777777" w:rsidR="00961D1E" w:rsidRPr="00961D1E" w:rsidRDefault="00961D1E" w:rsidP="00961D1E">
            <w:pPr>
              <w:spacing w:after="0" w:line="240" w:lineRule="auto"/>
              <w:rPr>
                <w:rFonts w:eastAsia="Times New Roman"/>
                <w:sz w:val="20"/>
                <w:szCs w:val="20"/>
              </w:rPr>
            </w:pPr>
          </w:p>
        </w:tc>
      </w:tr>
      <w:tr w:rsidR="00961D1E" w:rsidRPr="00961D1E" w14:paraId="25521C2B"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4C4BA85E"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0D8709C0"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08DB7EF"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27D6139B" w14:textId="77777777" w:rsidR="00961D1E" w:rsidRPr="00961D1E" w:rsidRDefault="00961D1E" w:rsidP="00961D1E">
            <w:pPr>
              <w:spacing w:after="0" w:line="240" w:lineRule="auto"/>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5ABAFB99"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252F1B3" w14:textId="77777777" w:rsidR="00961D1E" w:rsidRPr="00961D1E" w:rsidRDefault="00961D1E" w:rsidP="00961D1E">
            <w:pPr>
              <w:spacing w:after="0" w:line="240" w:lineRule="auto"/>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530F470E"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0C25B490" w14:textId="77777777" w:rsidR="00961D1E" w:rsidRPr="00961D1E" w:rsidRDefault="00961D1E" w:rsidP="00961D1E">
            <w:pPr>
              <w:spacing w:after="0" w:line="240" w:lineRule="auto"/>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1D8CAEF0"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391FF0A0"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195EEFE3"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6A258F0F"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3DEE2A1C"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74D25114"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437D7576"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3F0FF9D2" w14:textId="77777777" w:rsidR="00961D1E" w:rsidRPr="00961D1E" w:rsidRDefault="00961D1E" w:rsidP="00961D1E">
            <w:pPr>
              <w:spacing w:after="0" w:line="240" w:lineRule="auto"/>
              <w:rPr>
                <w:rFonts w:eastAsia="Times New Roman"/>
                <w:sz w:val="20"/>
                <w:szCs w:val="20"/>
              </w:rPr>
            </w:pPr>
          </w:p>
        </w:tc>
        <w:tc>
          <w:tcPr>
            <w:tcW w:w="1171" w:type="dxa"/>
            <w:tcBorders>
              <w:top w:val="nil"/>
              <w:left w:val="nil"/>
              <w:bottom w:val="nil"/>
              <w:right w:val="nil"/>
            </w:tcBorders>
            <w:shd w:val="clear" w:color="auto" w:fill="auto"/>
            <w:noWrap/>
            <w:vAlign w:val="bottom"/>
            <w:hideMark/>
          </w:tcPr>
          <w:p w14:paraId="62EFD1D7" w14:textId="77777777" w:rsidR="00961D1E" w:rsidRPr="00961D1E" w:rsidRDefault="00961D1E" w:rsidP="00961D1E">
            <w:pPr>
              <w:spacing w:after="0" w:line="240" w:lineRule="auto"/>
              <w:rPr>
                <w:rFonts w:eastAsia="Times New Roman"/>
                <w:sz w:val="20"/>
                <w:szCs w:val="20"/>
              </w:rPr>
            </w:pPr>
          </w:p>
        </w:tc>
      </w:tr>
      <w:tr w:rsidR="00961D1E" w:rsidRPr="00961D1E" w14:paraId="56871781"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5A0F6926"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C41B43E"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FAC7568" w14:textId="77777777" w:rsidR="00961D1E" w:rsidRPr="00961D1E" w:rsidRDefault="00961D1E" w:rsidP="00961D1E">
            <w:pPr>
              <w:spacing w:after="0" w:line="240" w:lineRule="auto"/>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620EA2D" w14:textId="77777777" w:rsidR="00961D1E" w:rsidRPr="00961D1E" w:rsidRDefault="00961D1E" w:rsidP="00961D1E">
            <w:pPr>
              <w:spacing w:after="0" w:line="240" w:lineRule="auto"/>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27C4A08F"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3D504A1E" w14:textId="77777777" w:rsidR="00961D1E" w:rsidRPr="00961D1E" w:rsidRDefault="00961D1E" w:rsidP="00961D1E">
            <w:pPr>
              <w:spacing w:after="0" w:line="240" w:lineRule="auto"/>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4C383544" w14:textId="77777777" w:rsidR="00961D1E" w:rsidRPr="00961D1E" w:rsidRDefault="00961D1E" w:rsidP="00961D1E">
            <w:pPr>
              <w:spacing w:after="0" w:line="240" w:lineRule="auto"/>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23605FC6" w14:textId="77777777" w:rsidR="00961D1E" w:rsidRPr="00961D1E" w:rsidRDefault="00961D1E" w:rsidP="00961D1E">
            <w:pPr>
              <w:spacing w:after="0" w:line="240" w:lineRule="auto"/>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43470240"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162E2A7E"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0420E411"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7CDA0DCE"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5450896D"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30B50286" w14:textId="77777777" w:rsidR="00961D1E" w:rsidRPr="00961D1E" w:rsidRDefault="00961D1E" w:rsidP="00961D1E">
            <w:pPr>
              <w:spacing w:after="0" w:line="240" w:lineRule="auto"/>
              <w:rPr>
                <w:rFonts w:eastAsia="Times New Roman"/>
                <w:sz w:val="20"/>
                <w:szCs w:val="20"/>
              </w:rPr>
            </w:pPr>
          </w:p>
        </w:tc>
        <w:tc>
          <w:tcPr>
            <w:tcW w:w="1165" w:type="dxa"/>
            <w:tcBorders>
              <w:top w:val="nil"/>
              <w:left w:val="nil"/>
              <w:bottom w:val="nil"/>
              <w:right w:val="nil"/>
            </w:tcBorders>
            <w:shd w:val="clear" w:color="auto" w:fill="auto"/>
            <w:noWrap/>
            <w:vAlign w:val="bottom"/>
            <w:hideMark/>
          </w:tcPr>
          <w:p w14:paraId="2B2EA60C" w14:textId="77777777" w:rsidR="00961D1E" w:rsidRPr="00961D1E" w:rsidRDefault="00961D1E" w:rsidP="00961D1E">
            <w:pPr>
              <w:spacing w:after="0" w:line="240" w:lineRule="auto"/>
              <w:rPr>
                <w:rFonts w:eastAsia="Times New Roman"/>
                <w:sz w:val="20"/>
                <w:szCs w:val="20"/>
              </w:rPr>
            </w:pPr>
          </w:p>
        </w:tc>
        <w:tc>
          <w:tcPr>
            <w:tcW w:w="270" w:type="dxa"/>
            <w:tcBorders>
              <w:top w:val="nil"/>
              <w:left w:val="nil"/>
              <w:bottom w:val="nil"/>
              <w:right w:val="nil"/>
            </w:tcBorders>
            <w:shd w:val="clear" w:color="auto" w:fill="auto"/>
            <w:noWrap/>
            <w:vAlign w:val="bottom"/>
            <w:hideMark/>
          </w:tcPr>
          <w:p w14:paraId="37A4EC42" w14:textId="77777777" w:rsidR="00961D1E" w:rsidRPr="00961D1E" w:rsidRDefault="00961D1E" w:rsidP="00961D1E">
            <w:pPr>
              <w:spacing w:after="0" w:line="240" w:lineRule="auto"/>
              <w:rPr>
                <w:rFonts w:eastAsia="Times New Roman"/>
                <w:sz w:val="20"/>
                <w:szCs w:val="20"/>
              </w:rPr>
            </w:pPr>
          </w:p>
        </w:tc>
        <w:tc>
          <w:tcPr>
            <w:tcW w:w="1171" w:type="dxa"/>
            <w:tcBorders>
              <w:top w:val="nil"/>
              <w:left w:val="nil"/>
              <w:bottom w:val="nil"/>
              <w:right w:val="nil"/>
            </w:tcBorders>
            <w:shd w:val="clear" w:color="auto" w:fill="auto"/>
            <w:noWrap/>
            <w:vAlign w:val="bottom"/>
            <w:hideMark/>
          </w:tcPr>
          <w:p w14:paraId="4D0867E8" w14:textId="77777777" w:rsidR="00961D1E" w:rsidRPr="00961D1E" w:rsidRDefault="00961D1E" w:rsidP="00961D1E">
            <w:pPr>
              <w:spacing w:after="0" w:line="240" w:lineRule="auto"/>
              <w:rPr>
                <w:rFonts w:eastAsia="Times New Roman"/>
                <w:sz w:val="20"/>
                <w:szCs w:val="20"/>
              </w:rPr>
            </w:pPr>
          </w:p>
        </w:tc>
      </w:tr>
      <w:tr w:rsidR="00961D1E" w:rsidRPr="00961D1E" w14:paraId="171A19CD" w14:textId="77777777" w:rsidTr="00961D1E">
        <w:trPr>
          <w:trHeight w:val="545"/>
        </w:trPr>
        <w:tc>
          <w:tcPr>
            <w:tcW w:w="3609" w:type="dxa"/>
            <w:gridSpan w:val="5"/>
            <w:tcBorders>
              <w:top w:val="single" w:sz="4" w:space="0" w:color="auto"/>
              <w:left w:val="nil"/>
              <w:bottom w:val="single" w:sz="4" w:space="0" w:color="auto"/>
              <w:right w:val="nil"/>
            </w:tcBorders>
            <w:shd w:val="clear" w:color="auto" w:fill="auto"/>
            <w:vAlign w:val="bottom"/>
            <w:hideMark/>
          </w:tcPr>
          <w:p w14:paraId="179DA31B" w14:textId="77777777"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Future RCP 8.5 Scenario with Pre-industrial O</w:t>
            </w:r>
            <w:r w:rsidRPr="00961D1E">
              <w:rPr>
                <w:rFonts w:eastAsia="Times New Roman"/>
                <w:b/>
                <w:bCs/>
                <w:sz w:val="20"/>
                <w:szCs w:val="20"/>
                <w:vertAlign w:val="subscript"/>
              </w:rPr>
              <w:t>3</w:t>
            </w:r>
          </w:p>
        </w:tc>
        <w:tc>
          <w:tcPr>
            <w:tcW w:w="469" w:type="dxa"/>
            <w:tcBorders>
              <w:top w:val="nil"/>
              <w:left w:val="nil"/>
              <w:bottom w:val="nil"/>
              <w:right w:val="nil"/>
            </w:tcBorders>
            <w:shd w:val="clear" w:color="auto" w:fill="auto"/>
            <w:vAlign w:val="bottom"/>
            <w:hideMark/>
          </w:tcPr>
          <w:p w14:paraId="15870439" w14:textId="77777777" w:rsidR="00961D1E" w:rsidRPr="00961D1E" w:rsidRDefault="00961D1E" w:rsidP="00961D1E">
            <w:pPr>
              <w:spacing w:after="0" w:line="240" w:lineRule="auto"/>
              <w:jc w:val="center"/>
              <w:rPr>
                <w:rFonts w:eastAsia="Times New Roman"/>
                <w:b/>
                <w:bCs/>
                <w:sz w:val="20"/>
                <w:szCs w:val="20"/>
              </w:rPr>
            </w:pPr>
          </w:p>
        </w:tc>
        <w:tc>
          <w:tcPr>
            <w:tcW w:w="1846" w:type="dxa"/>
            <w:tcBorders>
              <w:top w:val="single" w:sz="4" w:space="0" w:color="auto"/>
              <w:left w:val="nil"/>
              <w:bottom w:val="single" w:sz="4" w:space="0" w:color="auto"/>
              <w:right w:val="nil"/>
            </w:tcBorders>
            <w:shd w:val="clear" w:color="auto" w:fill="auto"/>
            <w:vAlign w:val="bottom"/>
            <w:hideMark/>
          </w:tcPr>
          <w:p w14:paraId="77B9C822" w14:textId="77777777"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2050 O</w:t>
            </w:r>
            <w:r w:rsidRPr="00961D1E">
              <w:rPr>
                <w:rFonts w:eastAsia="Times New Roman"/>
                <w:b/>
                <w:bCs/>
                <w:sz w:val="20"/>
                <w:szCs w:val="20"/>
                <w:vertAlign w:val="subscript"/>
              </w:rPr>
              <w:t>3</w:t>
            </w:r>
            <w:r w:rsidRPr="00961D1E">
              <w:rPr>
                <w:rFonts w:eastAsia="Times New Roman"/>
                <w:b/>
                <w:bCs/>
                <w:sz w:val="20"/>
                <w:szCs w:val="20"/>
              </w:rPr>
              <w:t xml:space="preserve"> Emissions Scenario</w:t>
            </w:r>
          </w:p>
        </w:tc>
        <w:tc>
          <w:tcPr>
            <w:tcW w:w="469" w:type="dxa"/>
            <w:tcBorders>
              <w:top w:val="nil"/>
              <w:left w:val="nil"/>
              <w:bottom w:val="nil"/>
              <w:right w:val="nil"/>
            </w:tcBorders>
            <w:shd w:val="clear" w:color="auto" w:fill="auto"/>
            <w:vAlign w:val="bottom"/>
            <w:hideMark/>
          </w:tcPr>
          <w:p w14:paraId="2D3FC0DB" w14:textId="77777777" w:rsidR="00961D1E" w:rsidRPr="00961D1E" w:rsidRDefault="00961D1E" w:rsidP="00961D1E">
            <w:pPr>
              <w:spacing w:after="0" w:line="240" w:lineRule="auto"/>
              <w:jc w:val="center"/>
              <w:rPr>
                <w:rFonts w:eastAsia="Times New Roman"/>
                <w:b/>
                <w:bCs/>
                <w:sz w:val="20"/>
                <w:szCs w:val="20"/>
              </w:rPr>
            </w:pPr>
          </w:p>
        </w:tc>
        <w:tc>
          <w:tcPr>
            <w:tcW w:w="6924" w:type="dxa"/>
            <w:gridSpan w:val="10"/>
            <w:tcBorders>
              <w:top w:val="single" w:sz="4" w:space="0" w:color="auto"/>
              <w:left w:val="nil"/>
              <w:bottom w:val="single" w:sz="4" w:space="0" w:color="auto"/>
              <w:right w:val="nil"/>
            </w:tcBorders>
            <w:shd w:val="clear" w:color="auto" w:fill="auto"/>
            <w:vAlign w:val="bottom"/>
            <w:hideMark/>
          </w:tcPr>
          <w:p w14:paraId="01D658D2" w14:textId="77777777" w:rsidR="00961D1E" w:rsidRPr="00961D1E" w:rsidRDefault="00961D1E" w:rsidP="00961D1E">
            <w:pPr>
              <w:spacing w:after="0" w:line="240" w:lineRule="auto"/>
              <w:jc w:val="center"/>
              <w:rPr>
                <w:rFonts w:eastAsia="Times New Roman"/>
                <w:b/>
                <w:bCs/>
                <w:sz w:val="20"/>
                <w:szCs w:val="20"/>
              </w:rPr>
            </w:pPr>
            <w:r w:rsidRPr="00961D1E">
              <w:rPr>
                <w:rFonts w:eastAsia="Times New Roman"/>
                <w:b/>
                <w:bCs/>
                <w:sz w:val="20"/>
                <w:szCs w:val="20"/>
              </w:rPr>
              <w:t>2050 Combined Emissions Scenarios</w:t>
            </w:r>
          </w:p>
        </w:tc>
      </w:tr>
      <w:tr w:rsidR="00961D1E" w:rsidRPr="00961D1E" w14:paraId="4E95B886" w14:textId="77777777" w:rsidTr="00961D1E">
        <w:trPr>
          <w:trHeight w:val="320"/>
        </w:trPr>
        <w:tc>
          <w:tcPr>
            <w:tcW w:w="720" w:type="dxa"/>
            <w:tcBorders>
              <w:top w:val="nil"/>
              <w:left w:val="nil"/>
              <w:bottom w:val="nil"/>
              <w:right w:val="nil"/>
            </w:tcBorders>
            <w:shd w:val="clear" w:color="auto" w:fill="auto"/>
            <w:noWrap/>
            <w:vAlign w:val="bottom"/>
            <w:hideMark/>
          </w:tcPr>
          <w:p w14:paraId="5F5C991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1</w:t>
            </w:r>
          </w:p>
        </w:tc>
        <w:tc>
          <w:tcPr>
            <w:tcW w:w="720" w:type="dxa"/>
            <w:tcBorders>
              <w:top w:val="nil"/>
              <w:left w:val="nil"/>
              <w:bottom w:val="nil"/>
              <w:right w:val="nil"/>
            </w:tcBorders>
            <w:shd w:val="clear" w:color="auto" w:fill="auto"/>
            <w:noWrap/>
            <w:vAlign w:val="bottom"/>
            <w:hideMark/>
          </w:tcPr>
          <w:p w14:paraId="7E69694E"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2</w:t>
            </w:r>
          </w:p>
        </w:tc>
        <w:tc>
          <w:tcPr>
            <w:tcW w:w="720" w:type="dxa"/>
            <w:tcBorders>
              <w:top w:val="nil"/>
              <w:left w:val="nil"/>
              <w:bottom w:val="nil"/>
              <w:right w:val="nil"/>
            </w:tcBorders>
            <w:shd w:val="clear" w:color="auto" w:fill="auto"/>
            <w:noWrap/>
            <w:vAlign w:val="bottom"/>
            <w:hideMark/>
          </w:tcPr>
          <w:p w14:paraId="2CF9DBC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3</w:t>
            </w:r>
          </w:p>
        </w:tc>
        <w:tc>
          <w:tcPr>
            <w:tcW w:w="720" w:type="dxa"/>
            <w:tcBorders>
              <w:top w:val="nil"/>
              <w:left w:val="nil"/>
              <w:bottom w:val="nil"/>
              <w:right w:val="nil"/>
            </w:tcBorders>
            <w:shd w:val="clear" w:color="auto" w:fill="auto"/>
            <w:noWrap/>
            <w:vAlign w:val="bottom"/>
            <w:hideMark/>
          </w:tcPr>
          <w:p w14:paraId="0870763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4</w:t>
            </w:r>
          </w:p>
        </w:tc>
        <w:tc>
          <w:tcPr>
            <w:tcW w:w="729" w:type="dxa"/>
            <w:tcBorders>
              <w:top w:val="nil"/>
              <w:left w:val="nil"/>
              <w:bottom w:val="nil"/>
              <w:right w:val="nil"/>
            </w:tcBorders>
            <w:shd w:val="clear" w:color="auto" w:fill="auto"/>
            <w:noWrap/>
            <w:vAlign w:val="bottom"/>
            <w:hideMark/>
          </w:tcPr>
          <w:p w14:paraId="5D742CE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5</w:t>
            </w:r>
          </w:p>
        </w:tc>
        <w:tc>
          <w:tcPr>
            <w:tcW w:w="469" w:type="dxa"/>
            <w:vMerge w:val="restart"/>
            <w:tcBorders>
              <w:top w:val="nil"/>
              <w:left w:val="nil"/>
              <w:bottom w:val="nil"/>
              <w:right w:val="nil"/>
            </w:tcBorders>
            <w:shd w:val="clear" w:color="auto" w:fill="auto"/>
            <w:noWrap/>
            <w:vAlign w:val="center"/>
            <w:hideMark/>
          </w:tcPr>
          <w:p w14:paraId="4CEB0BE8" w14:textId="77777777" w:rsidR="00961D1E" w:rsidRPr="00961D1E" w:rsidRDefault="00961D1E" w:rsidP="00961D1E">
            <w:pPr>
              <w:spacing w:after="0" w:line="240" w:lineRule="auto"/>
              <w:jc w:val="center"/>
              <w:rPr>
                <w:rFonts w:eastAsia="Times New Roman"/>
                <w:b/>
                <w:bCs/>
                <w:sz w:val="40"/>
                <w:szCs w:val="40"/>
              </w:rPr>
            </w:pPr>
            <w:r w:rsidRPr="00961D1E">
              <w:rPr>
                <w:rFonts w:eastAsia="Times New Roman"/>
                <w:b/>
                <w:bCs/>
                <w:sz w:val="40"/>
                <w:szCs w:val="40"/>
              </w:rPr>
              <w:t>+</w:t>
            </w:r>
          </w:p>
        </w:tc>
        <w:tc>
          <w:tcPr>
            <w:tcW w:w="1846" w:type="dxa"/>
            <w:tcBorders>
              <w:top w:val="nil"/>
              <w:left w:val="nil"/>
              <w:bottom w:val="nil"/>
              <w:right w:val="nil"/>
            </w:tcBorders>
            <w:shd w:val="clear" w:color="auto" w:fill="auto"/>
            <w:noWrap/>
            <w:vAlign w:val="bottom"/>
            <w:hideMark/>
          </w:tcPr>
          <w:p w14:paraId="70349E6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1</w:t>
            </w:r>
          </w:p>
        </w:tc>
        <w:tc>
          <w:tcPr>
            <w:tcW w:w="469" w:type="dxa"/>
            <w:vMerge w:val="restart"/>
            <w:tcBorders>
              <w:top w:val="nil"/>
              <w:left w:val="nil"/>
              <w:bottom w:val="nil"/>
              <w:right w:val="nil"/>
            </w:tcBorders>
            <w:shd w:val="clear" w:color="auto" w:fill="auto"/>
            <w:noWrap/>
            <w:vAlign w:val="center"/>
            <w:hideMark/>
          </w:tcPr>
          <w:p w14:paraId="2DAD5DBD" w14:textId="77777777" w:rsidR="00961D1E" w:rsidRPr="00961D1E" w:rsidRDefault="00961D1E" w:rsidP="00961D1E">
            <w:pPr>
              <w:spacing w:after="0" w:line="240" w:lineRule="auto"/>
              <w:jc w:val="center"/>
              <w:rPr>
                <w:rFonts w:eastAsia="Times New Roman"/>
                <w:b/>
                <w:bCs/>
                <w:sz w:val="40"/>
                <w:szCs w:val="40"/>
              </w:rPr>
            </w:pPr>
            <w:r w:rsidRPr="00961D1E">
              <w:rPr>
                <w:rFonts w:eastAsia="Times New Roman"/>
                <w:b/>
                <w:bCs/>
                <w:sz w:val="40"/>
                <w:szCs w:val="40"/>
              </w:rPr>
              <w:t>=</w:t>
            </w:r>
          </w:p>
        </w:tc>
        <w:tc>
          <w:tcPr>
            <w:tcW w:w="6924" w:type="dxa"/>
            <w:gridSpan w:val="10"/>
            <w:tcBorders>
              <w:top w:val="single" w:sz="4" w:space="0" w:color="auto"/>
              <w:left w:val="nil"/>
              <w:bottom w:val="nil"/>
              <w:right w:val="nil"/>
            </w:tcBorders>
            <w:shd w:val="clear" w:color="auto" w:fill="auto"/>
            <w:noWrap/>
            <w:vAlign w:val="bottom"/>
            <w:hideMark/>
          </w:tcPr>
          <w:p w14:paraId="6EF1D56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1</w:t>
            </w:r>
          </w:p>
        </w:tc>
      </w:tr>
      <w:tr w:rsidR="00961D1E" w:rsidRPr="00961D1E" w14:paraId="3222400A"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60D4C55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w:t>
            </w:r>
          </w:p>
        </w:tc>
        <w:tc>
          <w:tcPr>
            <w:tcW w:w="720" w:type="dxa"/>
            <w:tcBorders>
              <w:top w:val="nil"/>
              <w:left w:val="nil"/>
              <w:bottom w:val="nil"/>
              <w:right w:val="nil"/>
            </w:tcBorders>
            <w:shd w:val="clear" w:color="auto" w:fill="auto"/>
            <w:noWrap/>
            <w:vAlign w:val="bottom"/>
            <w:hideMark/>
          </w:tcPr>
          <w:p w14:paraId="5DA2B00E"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w:t>
            </w:r>
          </w:p>
        </w:tc>
        <w:tc>
          <w:tcPr>
            <w:tcW w:w="720" w:type="dxa"/>
            <w:tcBorders>
              <w:top w:val="nil"/>
              <w:left w:val="nil"/>
              <w:bottom w:val="nil"/>
              <w:right w:val="nil"/>
            </w:tcBorders>
            <w:shd w:val="clear" w:color="auto" w:fill="auto"/>
            <w:noWrap/>
            <w:vAlign w:val="bottom"/>
            <w:hideMark/>
          </w:tcPr>
          <w:p w14:paraId="4548FE0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w:t>
            </w:r>
          </w:p>
        </w:tc>
        <w:tc>
          <w:tcPr>
            <w:tcW w:w="720" w:type="dxa"/>
            <w:tcBorders>
              <w:top w:val="nil"/>
              <w:left w:val="nil"/>
              <w:bottom w:val="nil"/>
              <w:right w:val="nil"/>
            </w:tcBorders>
            <w:shd w:val="clear" w:color="auto" w:fill="auto"/>
            <w:noWrap/>
            <w:vAlign w:val="bottom"/>
            <w:hideMark/>
          </w:tcPr>
          <w:p w14:paraId="1C4700F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w:t>
            </w:r>
          </w:p>
        </w:tc>
        <w:tc>
          <w:tcPr>
            <w:tcW w:w="729" w:type="dxa"/>
            <w:tcBorders>
              <w:top w:val="nil"/>
              <w:left w:val="nil"/>
              <w:bottom w:val="nil"/>
              <w:right w:val="nil"/>
            </w:tcBorders>
            <w:shd w:val="clear" w:color="auto" w:fill="auto"/>
            <w:noWrap/>
            <w:vAlign w:val="bottom"/>
            <w:hideMark/>
          </w:tcPr>
          <w:p w14:paraId="6AFC6E6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w:t>
            </w:r>
          </w:p>
        </w:tc>
        <w:tc>
          <w:tcPr>
            <w:tcW w:w="469" w:type="dxa"/>
            <w:vMerge/>
            <w:tcBorders>
              <w:top w:val="nil"/>
              <w:left w:val="nil"/>
              <w:bottom w:val="nil"/>
              <w:right w:val="nil"/>
            </w:tcBorders>
            <w:vAlign w:val="center"/>
            <w:hideMark/>
          </w:tcPr>
          <w:p w14:paraId="71233BA1" w14:textId="77777777" w:rsidR="00961D1E" w:rsidRPr="00961D1E" w:rsidRDefault="00961D1E" w:rsidP="00961D1E">
            <w:pPr>
              <w:spacing w:after="0" w:line="240" w:lineRule="auto"/>
              <w:rPr>
                <w:rFonts w:eastAsia="Times New Roman"/>
                <w:b/>
                <w:bCs/>
                <w:sz w:val="40"/>
                <w:szCs w:val="40"/>
              </w:rPr>
            </w:pPr>
          </w:p>
        </w:tc>
        <w:tc>
          <w:tcPr>
            <w:tcW w:w="1846" w:type="dxa"/>
            <w:tcBorders>
              <w:top w:val="nil"/>
              <w:left w:val="nil"/>
              <w:bottom w:val="nil"/>
              <w:right w:val="nil"/>
            </w:tcBorders>
            <w:shd w:val="clear" w:color="auto" w:fill="auto"/>
            <w:noWrap/>
            <w:vAlign w:val="bottom"/>
            <w:hideMark/>
          </w:tcPr>
          <w:p w14:paraId="6FB378E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2</w:t>
            </w:r>
          </w:p>
        </w:tc>
        <w:tc>
          <w:tcPr>
            <w:tcW w:w="469" w:type="dxa"/>
            <w:vMerge/>
            <w:tcBorders>
              <w:top w:val="nil"/>
              <w:left w:val="nil"/>
              <w:bottom w:val="nil"/>
              <w:right w:val="nil"/>
            </w:tcBorders>
            <w:vAlign w:val="center"/>
            <w:hideMark/>
          </w:tcPr>
          <w:p w14:paraId="5332725D" w14:textId="77777777" w:rsidR="00961D1E" w:rsidRPr="00961D1E" w:rsidRDefault="00961D1E" w:rsidP="00961D1E">
            <w:pPr>
              <w:spacing w:after="0" w:line="240" w:lineRule="auto"/>
              <w:rPr>
                <w:rFonts w:eastAsia="Times New Roman"/>
                <w:b/>
                <w:bCs/>
                <w:sz w:val="40"/>
                <w:szCs w:val="40"/>
              </w:rPr>
            </w:pPr>
          </w:p>
        </w:tc>
        <w:tc>
          <w:tcPr>
            <w:tcW w:w="1166" w:type="dxa"/>
            <w:tcBorders>
              <w:top w:val="nil"/>
              <w:left w:val="nil"/>
              <w:bottom w:val="nil"/>
              <w:right w:val="nil"/>
            </w:tcBorders>
            <w:shd w:val="clear" w:color="auto" w:fill="auto"/>
            <w:noWrap/>
            <w:vAlign w:val="bottom"/>
            <w:hideMark/>
          </w:tcPr>
          <w:p w14:paraId="515A2D08"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1</w:t>
            </w:r>
          </w:p>
        </w:tc>
        <w:tc>
          <w:tcPr>
            <w:tcW w:w="270" w:type="dxa"/>
            <w:tcBorders>
              <w:top w:val="nil"/>
              <w:left w:val="nil"/>
              <w:bottom w:val="nil"/>
              <w:right w:val="nil"/>
            </w:tcBorders>
            <w:shd w:val="clear" w:color="auto" w:fill="auto"/>
            <w:noWrap/>
            <w:vAlign w:val="bottom"/>
            <w:hideMark/>
          </w:tcPr>
          <w:p w14:paraId="0B7E5E2E"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09EFCF2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2</w:t>
            </w:r>
          </w:p>
        </w:tc>
        <w:tc>
          <w:tcPr>
            <w:tcW w:w="270" w:type="dxa"/>
            <w:tcBorders>
              <w:top w:val="nil"/>
              <w:left w:val="nil"/>
              <w:bottom w:val="nil"/>
              <w:right w:val="nil"/>
            </w:tcBorders>
            <w:shd w:val="clear" w:color="auto" w:fill="auto"/>
            <w:noWrap/>
            <w:vAlign w:val="bottom"/>
            <w:hideMark/>
          </w:tcPr>
          <w:p w14:paraId="4FE9ABE2"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5273CBD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3</w:t>
            </w:r>
          </w:p>
        </w:tc>
        <w:tc>
          <w:tcPr>
            <w:tcW w:w="270" w:type="dxa"/>
            <w:tcBorders>
              <w:top w:val="nil"/>
              <w:left w:val="nil"/>
              <w:bottom w:val="nil"/>
              <w:right w:val="nil"/>
            </w:tcBorders>
            <w:shd w:val="clear" w:color="auto" w:fill="auto"/>
            <w:noWrap/>
            <w:vAlign w:val="bottom"/>
            <w:hideMark/>
          </w:tcPr>
          <w:p w14:paraId="3F60405D"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6A920547"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4</w:t>
            </w:r>
          </w:p>
        </w:tc>
        <w:tc>
          <w:tcPr>
            <w:tcW w:w="270" w:type="dxa"/>
            <w:tcBorders>
              <w:top w:val="nil"/>
              <w:left w:val="nil"/>
              <w:bottom w:val="nil"/>
              <w:right w:val="nil"/>
            </w:tcBorders>
            <w:shd w:val="clear" w:color="auto" w:fill="auto"/>
            <w:noWrap/>
            <w:vAlign w:val="bottom"/>
            <w:hideMark/>
          </w:tcPr>
          <w:p w14:paraId="7EE1584B" w14:textId="77777777" w:rsidR="00961D1E" w:rsidRPr="00961D1E" w:rsidRDefault="00961D1E" w:rsidP="00961D1E">
            <w:pPr>
              <w:spacing w:after="0" w:line="240" w:lineRule="auto"/>
              <w:jc w:val="center"/>
              <w:rPr>
                <w:rFonts w:eastAsia="Times New Roman"/>
                <w:sz w:val="16"/>
                <w:szCs w:val="16"/>
              </w:rPr>
            </w:pPr>
          </w:p>
        </w:tc>
        <w:tc>
          <w:tcPr>
            <w:tcW w:w="1171" w:type="dxa"/>
            <w:tcBorders>
              <w:top w:val="nil"/>
              <w:left w:val="nil"/>
              <w:bottom w:val="nil"/>
              <w:right w:val="nil"/>
            </w:tcBorders>
            <w:shd w:val="clear" w:color="auto" w:fill="auto"/>
            <w:noWrap/>
            <w:vAlign w:val="bottom"/>
            <w:hideMark/>
          </w:tcPr>
          <w:p w14:paraId="26053DD8"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5</w:t>
            </w:r>
          </w:p>
        </w:tc>
      </w:tr>
      <w:tr w:rsidR="00961D1E" w:rsidRPr="00961D1E" w14:paraId="39DE9BE5" w14:textId="77777777" w:rsidTr="00961D1E">
        <w:trPr>
          <w:gridAfter w:val="1"/>
          <w:wAfter w:w="12" w:type="dxa"/>
          <w:trHeight w:val="239"/>
        </w:trPr>
        <w:tc>
          <w:tcPr>
            <w:tcW w:w="720" w:type="dxa"/>
            <w:tcBorders>
              <w:top w:val="nil"/>
              <w:left w:val="nil"/>
              <w:bottom w:val="nil"/>
              <w:right w:val="nil"/>
            </w:tcBorders>
            <w:shd w:val="clear" w:color="auto" w:fill="auto"/>
            <w:noWrap/>
            <w:vAlign w:val="center"/>
            <w:hideMark/>
          </w:tcPr>
          <w:p w14:paraId="66FF9ECA"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720" w:type="dxa"/>
            <w:tcBorders>
              <w:top w:val="nil"/>
              <w:left w:val="nil"/>
              <w:bottom w:val="nil"/>
              <w:right w:val="nil"/>
            </w:tcBorders>
            <w:shd w:val="clear" w:color="auto" w:fill="auto"/>
            <w:noWrap/>
            <w:vAlign w:val="center"/>
            <w:hideMark/>
          </w:tcPr>
          <w:p w14:paraId="777B9F72"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720" w:type="dxa"/>
            <w:tcBorders>
              <w:top w:val="nil"/>
              <w:left w:val="nil"/>
              <w:bottom w:val="nil"/>
              <w:right w:val="nil"/>
            </w:tcBorders>
            <w:shd w:val="clear" w:color="auto" w:fill="auto"/>
            <w:noWrap/>
            <w:vAlign w:val="center"/>
            <w:hideMark/>
          </w:tcPr>
          <w:p w14:paraId="5CA0C01D"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720" w:type="dxa"/>
            <w:tcBorders>
              <w:top w:val="nil"/>
              <w:left w:val="nil"/>
              <w:bottom w:val="nil"/>
              <w:right w:val="nil"/>
            </w:tcBorders>
            <w:shd w:val="clear" w:color="auto" w:fill="auto"/>
            <w:noWrap/>
            <w:vAlign w:val="center"/>
            <w:hideMark/>
          </w:tcPr>
          <w:p w14:paraId="1DF7015D"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729" w:type="dxa"/>
            <w:tcBorders>
              <w:top w:val="nil"/>
              <w:left w:val="nil"/>
              <w:bottom w:val="nil"/>
              <w:right w:val="nil"/>
            </w:tcBorders>
            <w:shd w:val="clear" w:color="auto" w:fill="auto"/>
            <w:noWrap/>
            <w:vAlign w:val="center"/>
            <w:hideMark/>
          </w:tcPr>
          <w:p w14:paraId="27FC04AF"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469" w:type="dxa"/>
            <w:vMerge/>
            <w:tcBorders>
              <w:top w:val="nil"/>
              <w:left w:val="nil"/>
              <w:bottom w:val="nil"/>
              <w:right w:val="nil"/>
            </w:tcBorders>
            <w:vAlign w:val="center"/>
            <w:hideMark/>
          </w:tcPr>
          <w:p w14:paraId="0A4C7463" w14:textId="77777777" w:rsidR="00961D1E" w:rsidRPr="00961D1E" w:rsidRDefault="00961D1E" w:rsidP="00961D1E">
            <w:pPr>
              <w:spacing w:after="0" w:line="240" w:lineRule="auto"/>
              <w:rPr>
                <w:rFonts w:eastAsia="Times New Roman"/>
                <w:b/>
                <w:bCs/>
                <w:sz w:val="40"/>
                <w:szCs w:val="40"/>
              </w:rPr>
            </w:pPr>
          </w:p>
        </w:tc>
        <w:tc>
          <w:tcPr>
            <w:tcW w:w="1846" w:type="dxa"/>
            <w:tcBorders>
              <w:top w:val="nil"/>
              <w:left w:val="nil"/>
              <w:bottom w:val="nil"/>
              <w:right w:val="nil"/>
            </w:tcBorders>
            <w:shd w:val="clear" w:color="auto" w:fill="auto"/>
            <w:noWrap/>
            <w:vAlign w:val="bottom"/>
            <w:hideMark/>
          </w:tcPr>
          <w:p w14:paraId="3219A008"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3</w:t>
            </w:r>
          </w:p>
        </w:tc>
        <w:tc>
          <w:tcPr>
            <w:tcW w:w="469" w:type="dxa"/>
            <w:vMerge/>
            <w:tcBorders>
              <w:top w:val="nil"/>
              <w:left w:val="nil"/>
              <w:bottom w:val="nil"/>
              <w:right w:val="nil"/>
            </w:tcBorders>
            <w:vAlign w:val="center"/>
            <w:hideMark/>
          </w:tcPr>
          <w:p w14:paraId="1C1D10E0" w14:textId="77777777" w:rsidR="00961D1E" w:rsidRPr="00961D1E" w:rsidRDefault="00961D1E" w:rsidP="00961D1E">
            <w:pPr>
              <w:spacing w:after="0" w:line="240" w:lineRule="auto"/>
              <w:rPr>
                <w:rFonts w:eastAsia="Times New Roman"/>
                <w:b/>
                <w:bCs/>
                <w:sz w:val="40"/>
                <w:szCs w:val="40"/>
              </w:rPr>
            </w:pPr>
          </w:p>
        </w:tc>
        <w:tc>
          <w:tcPr>
            <w:tcW w:w="1166" w:type="dxa"/>
            <w:tcBorders>
              <w:top w:val="nil"/>
              <w:left w:val="nil"/>
              <w:bottom w:val="nil"/>
              <w:right w:val="nil"/>
            </w:tcBorders>
            <w:shd w:val="clear" w:color="auto" w:fill="auto"/>
            <w:noWrap/>
            <w:vAlign w:val="center"/>
            <w:hideMark/>
          </w:tcPr>
          <w:p w14:paraId="221D1D2C"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51F4D283"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383CC7E7"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0ECDBA5E"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05736CA3"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381B5D71"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0CDC82AF"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028E23C2"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21FE751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23EA6B30" w14:textId="77777777" w:rsidTr="00961D1E">
        <w:trPr>
          <w:gridAfter w:val="1"/>
          <w:wAfter w:w="12" w:type="dxa"/>
          <w:trHeight w:val="239"/>
        </w:trPr>
        <w:tc>
          <w:tcPr>
            <w:tcW w:w="720" w:type="dxa"/>
            <w:tcBorders>
              <w:top w:val="nil"/>
              <w:left w:val="nil"/>
              <w:bottom w:val="single" w:sz="4" w:space="0" w:color="auto"/>
              <w:right w:val="nil"/>
            </w:tcBorders>
            <w:shd w:val="clear" w:color="auto" w:fill="auto"/>
            <w:noWrap/>
            <w:vAlign w:val="bottom"/>
            <w:hideMark/>
          </w:tcPr>
          <w:p w14:paraId="2C0F74F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w:t>
            </w:r>
          </w:p>
        </w:tc>
        <w:tc>
          <w:tcPr>
            <w:tcW w:w="720" w:type="dxa"/>
            <w:tcBorders>
              <w:top w:val="nil"/>
              <w:left w:val="nil"/>
              <w:bottom w:val="single" w:sz="4" w:space="0" w:color="auto"/>
              <w:right w:val="nil"/>
            </w:tcBorders>
            <w:shd w:val="clear" w:color="auto" w:fill="auto"/>
            <w:noWrap/>
            <w:vAlign w:val="bottom"/>
            <w:hideMark/>
          </w:tcPr>
          <w:p w14:paraId="6805DF5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w:t>
            </w:r>
          </w:p>
        </w:tc>
        <w:tc>
          <w:tcPr>
            <w:tcW w:w="720" w:type="dxa"/>
            <w:tcBorders>
              <w:top w:val="nil"/>
              <w:left w:val="nil"/>
              <w:bottom w:val="single" w:sz="4" w:space="0" w:color="auto"/>
              <w:right w:val="nil"/>
            </w:tcBorders>
            <w:shd w:val="clear" w:color="auto" w:fill="auto"/>
            <w:noWrap/>
            <w:vAlign w:val="bottom"/>
            <w:hideMark/>
          </w:tcPr>
          <w:p w14:paraId="44572497"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w:t>
            </w:r>
          </w:p>
        </w:tc>
        <w:tc>
          <w:tcPr>
            <w:tcW w:w="720" w:type="dxa"/>
            <w:tcBorders>
              <w:top w:val="nil"/>
              <w:left w:val="nil"/>
              <w:bottom w:val="single" w:sz="4" w:space="0" w:color="auto"/>
              <w:right w:val="nil"/>
            </w:tcBorders>
            <w:shd w:val="clear" w:color="auto" w:fill="auto"/>
            <w:noWrap/>
            <w:vAlign w:val="bottom"/>
            <w:hideMark/>
          </w:tcPr>
          <w:p w14:paraId="5E238FF7"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w:t>
            </w:r>
          </w:p>
        </w:tc>
        <w:tc>
          <w:tcPr>
            <w:tcW w:w="729" w:type="dxa"/>
            <w:tcBorders>
              <w:top w:val="nil"/>
              <w:left w:val="nil"/>
              <w:bottom w:val="single" w:sz="4" w:space="0" w:color="auto"/>
              <w:right w:val="nil"/>
            </w:tcBorders>
            <w:shd w:val="clear" w:color="auto" w:fill="auto"/>
            <w:noWrap/>
            <w:vAlign w:val="bottom"/>
            <w:hideMark/>
          </w:tcPr>
          <w:p w14:paraId="1556F22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w:t>
            </w:r>
          </w:p>
        </w:tc>
        <w:tc>
          <w:tcPr>
            <w:tcW w:w="469" w:type="dxa"/>
            <w:vMerge/>
            <w:tcBorders>
              <w:top w:val="nil"/>
              <w:left w:val="nil"/>
              <w:bottom w:val="nil"/>
              <w:right w:val="nil"/>
            </w:tcBorders>
            <w:vAlign w:val="center"/>
            <w:hideMark/>
          </w:tcPr>
          <w:p w14:paraId="439408C6" w14:textId="77777777" w:rsidR="00961D1E" w:rsidRPr="00961D1E" w:rsidRDefault="00961D1E" w:rsidP="00961D1E">
            <w:pPr>
              <w:spacing w:after="0" w:line="240" w:lineRule="auto"/>
              <w:rPr>
                <w:rFonts w:eastAsia="Times New Roman"/>
                <w:b/>
                <w:bCs/>
                <w:sz w:val="40"/>
                <w:szCs w:val="40"/>
              </w:rPr>
            </w:pPr>
          </w:p>
        </w:tc>
        <w:tc>
          <w:tcPr>
            <w:tcW w:w="1846" w:type="dxa"/>
            <w:tcBorders>
              <w:top w:val="nil"/>
              <w:left w:val="nil"/>
              <w:bottom w:val="nil"/>
              <w:right w:val="nil"/>
            </w:tcBorders>
            <w:shd w:val="clear" w:color="auto" w:fill="auto"/>
            <w:noWrap/>
            <w:vAlign w:val="bottom"/>
            <w:hideMark/>
          </w:tcPr>
          <w:p w14:paraId="21216887"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4</w:t>
            </w:r>
          </w:p>
        </w:tc>
        <w:tc>
          <w:tcPr>
            <w:tcW w:w="469" w:type="dxa"/>
            <w:vMerge/>
            <w:tcBorders>
              <w:top w:val="nil"/>
              <w:left w:val="nil"/>
              <w:bottom w:val="nil"/>
              <w:right w:val="nil"/>
            </w:tcBorders>
            <w:vAlign w:val="center"/>
            <w:hideMark/>
          </w:tcPr>
          <w:p w14:paraId="19B3B94B" w14:textId="77777777" w:rsidR="00961D1E" w:rsidRPr="00961D1E" w:rsidRDefault="00961D1E" w:rsidP="00961D1E">
            <w:pPr>
              <w:spacing w:after="0" w:line="240" w:lineRule="auto"/>
              <w:rPr>
                <w:rFonts w:eastAsia="Times New Roman"/>
                <w:b/>
                <w:bCs/>
                <w:sz w:val="40"/>
                <w:szCs w:val="40"/>
              </w:rPr>
            </w:pPr>
          </w:p>
        </w:tc>
        <w:tc>
          <w:tcPr>
            <w:tcW w:w="1166" w:type="dxa"/>
            <w:tcBorders>
              <w:top w:val="nil"/>
              <w:left w:val="nil"/>
              <w:bottom w:val="single" w:sz="4" w:space="0" w:color="auto"/>
              <w:right w:val="nil"/>
            </w:tcBorders>
            <w:shd w:val="clear" w:color="auto" w:fill="auto"/>
            <w:noWrap/>
            <w:vAlign w:val="bottom"/>
            <w:hideMark/>
          </w:tcPr>
          <w:p w14:paraId="1ED8393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1</w:t>
            </w:r>
          </w:p>
        </w:tc>
        <w:tc>
          <w:tcPr>
            <w:tcW w:w="270" w:type="dxa"/>
            <w:tcBorders>
              <w:top w:val="nil"/>
              <w:left w:val="nil"/>
              <w:bottom w:val="single" w:sz="4" w:space="0" w:color="auto"/>
              <w:right w:val="nil"/>
            </w:tcBorders>
            <w:shd w:val="clear" w:color="auto" w:fill="auto"/>
            <w:noWrap/>
            <w:vAlign w:val="bottom"/>
            <w:hideMark/>
          </w:tcPr>
          <w:p w14:paraId="68175A4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62EE4BB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2</w:t>
            </w:r>
          </w:p>
        </w:tc>
        <w:tc>
          <w:tcPr>
            <w:tcW w:w="270" w:type="dxa"/>
            <w:tcBorders>
              <w:top w:val="nil"/>
              <w:left w:val="nil"/>
              <w:bottom w:val="single" w:sz="4" w:space="0" w:color="auto"/>
              <w:right w:val="nil"/>
            </w:tcBorders>
            <w:shd w:val="clear" w:color="auto" w:fill="auto"/>
            <w:noWrap/>
            <w:vAlign w:val="bottom"/>
            <w:hideMark/>
          </w:tcPr>
          <w:p w14:paraId="6ADAF4EE"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6CF345A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3</w:t>
            </w:r>
          </w:p>
        </w:tc>
        <w:tc>
          <w:tcPr>
            <w:tcW w:w="270" w:type="dxa"/>
            <w:tcBorders>
              <w:top w:val="nil"/>
              <w:left w:val="nil"/>
              <w:bottom w:val="single" w:sz="4" w:space="0" w:color="auto"/>
              <w:right w:val="nil"/>
            </w:tcBorders>
            <w:shd w:val="clear" w:color="auto" w:fill="auto"/>
            <w:noWrap/>
            <w:vAlign w:val="bottom"/>
            <w:hideMark/>
          </w:tcPr>
          <w:p w14:paraId="4BC4B106"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53C80F6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4</w:t>
            </w:r>
          </w:p>
        </w:tc>
        <w:tc>
          <w:tcPr>
            <w:tcW w:w="270" w:type="dxa"/>
            <w:tcBorders>
              <w:top w:val="nil"/>
              <w:left w:val="nil"/>
              <w:bottom w:val="single" w:sz="4" w:space="0" w:color="auto"/>
              <w:right w:val="nil"/>
            </w:tcBorders>
            <w:shd w:val="clear" w:color="auto" w:fill="auto"/>
            <w:noWrap/>
            <w:vAlign w:val="bottom"/>
            <w:hideMark/>
          </w:tcPr>
          <w:p w14:paraId="3D04465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680BB34C"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5</w:t>
            </w:r>
          </w:p>
        </w:tc>
      </w:tr>
      <w:tr w:rsidR="00961D1E" w:rsidRPr="00961D1E" w14:paraId="5CDC57F6" w14:textId="77777777" w:rsidTr="00961D1E">
        <w:trPr>
          <w:trHeight w:val="239"/>
        </w:trPr>
        <w:tc>
          <w:tcPr>
            <w:tcW w:w="720" w:type="dxa"/>
            <w:tcBorders>
              <w:top w:val="nil"/>
              <w:left w:val="nil"/>
              <w:bottom w:val="nil"/>
              <w:right w:val="nil"/>
            </w:tcBorders>
            <w:shd w:val="clear" w:color="auto" w:fill="auto"/>
            <w:noWrap/>
            <w:vAlign w:val="bottom"/>
            <w:hideMark/>
          </w:tcPr>
          <w:p w14:paraId="731EDE96"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024E0BA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072162D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26D9271A"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73BDD0DF"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402F40F"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single" w:sz="4" w:space="0" w:color="auto"/>
              <w:right w:val="nil"/>
            </w:tcBorders>
            <w:shd w:val="clear" w:color="auto" w:fill="auto"/>
            <w:noWrap/>
            <w:vAlign w:val="bottom"/>
            <w:hideMark/>
          </w:tcPr>
          <w:p w14:paraId="1059BB0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Year 5</w:t>
            </w:r>
          </w:p>
        </w:tc>
        <w:tc>
          <w:tcPr>
            <w:tcW w:w="469" w:type="dxa"/>
            <w:tcBorders>
              <w:top w:val="nil"/>
              <w:left w:val="nil"/>
              <w:bottom w:val="nil"/>
              <w:right w:val="nil"/>
            </w:tcBorders>
            <w:shd w:val="clear" w:color="auto" w:fill="auto"/>
            <w:noWrap/>
            <w:vAlign w:val="bottom"/>
            <w:hideMark/>
          </w:tcPr>
          <w:p w14:paraId="5D69556F" w14:textId="77777777" w:rsidR="00961D1E" w:rsidRPr="00961D1E" w:rsidRDefault="00961D1E" w:rsidP="00961D1E">
            <w:pPr>
              <w:spacing w:after="0" w:line="240" w:lineRule="auto"/>
              <w:jc w:val="center"/>
              <w:rPr>
                <w:rFonts w:eastAsia="Times New Roman"/>
                <w:sz w:val="16"/>
                <w:szCs w:val="16"/>
              </w:rPr>
            </w:pPr>
          </w:p>
        </w:tc>
        <w:tc>
          <w:tcPr>
            <w:tcW w:w="6924" w:type="dxa"/>
            <w:gridSpan w:val="10"/>
            <w:tcBorders>
              <w:top w:val="single" w:sz="4" w:space="0" w:color="auto"/>
              <w:left w:val="nil"/>
              <w:bottom w:val="nil"/>
              <w:right w:val="nil"/>
            </w:tcBorders>
            <w:shd w:val="clear" w:color="auto" w:fill="auto"/>
            <w:noWrap/>
            <w:vAlign w:val="bottom"/>
            <w:hideMark/>
          </w:tcPr>
          <w:p w14:paraId="2CFF654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2</w:t>
            </w:r>
          </w:p>
        </w:tc>
      </w:tr>
      <w:tr w:rsidR="00961D1E" w:rsidRPr="00961D1E" w14:paraId="35BAAA10"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0C27610C"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5DC2B351"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1661FD7"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5E046C9"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58085207"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23FBB8C"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720ABE00"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21280588"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1768EBE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1</w:t>
            </w:r>
          </w:p>
        </w:tc>
        <w:tc>
          <w:tcPr>
            <w:tcW w:w="270" w:type="dxa"/>
            <w:tcBorders>
              <w:top w:val="nil"/>
              <w:left w:val="nil"/>
              <w:bottom w:val="nil"/>
              <w:right w:val="nil"/>
            </w:tcBorders>
            <w:shd w:val="clear" w:color="auto" w:fill="auto"/>
            <w:noWrap/>
            <w:vAlign w:val="bottom"/>
            <w:hideMark/>
          </w:tcPr>
          <w:p w14:paraId="2F2DD66E"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0C87FC9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2</w:t>
            </w:r>
          </w:p>
        </w:tc>
        <w:tc>
          <w:tcPr>
            <w:tcW w:w="270" w:type="dxa"/>
            <w:tcBorders>
              <w:top w:val="nil"/>
              <w:left w:val="nil"/>
              <w:bottom w:val="nil"/>
              <w:right w:val="nil"/>
            </w:tcBorders>
            <w:shd w:val="clear" w:color="auto" w:fill="auto"/>
            <w:noWrap/>
            <w:vAlign w:val="bottom"/>
            <w:hideMark/>
          </w:tcPr>
          <w:p w14:paraId="57F1593C"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60F937B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3</w:t>
            </w:r>
          </w:p>
        </w:tc>
        <w:tc>
          <w:tcPr>
            <w:tcW w:w="270" w:type="dxa"/>
            <w:tcBorders>
              <w:top w:val="nil"/>
              <w:left w:val="nil"/>
              <w:bottom w:val="nil"/>
              <w:right w:val="nil"/>
            </w:tcBorders>
            <w:shd w:val="clear" w:color="auto" w:fill="auto"/>
            <w:noWrap/>
            <w:vAlign w:val="bottom"/>
            <w:hideMark/>
          </w:tcPr>
          <w:p w14:paraId="53DBA7BF"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2CBF27A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4</w:t>
            </w:r>
          </w:p>
        </w:tc>
        <w:tc>
          <w:tcPr>
            <w:tcW w:w="270" w:type="dxa"/>
            <w:tcBorders>
              <w:top w:val="nil"/>
              <w:left w:val="nil"/>
              <w:bottom w:val="nil"/>
              <w:right w:val="nil"/>
            </w:tcBorders>
            <w:shd w:val="clear" w:color="auto" w:fill="auto"/>
            <w:noWrap/>
            <w:vAlign w:val="bottom"/>
            <w:hideMark/>
          </w:tcPr>
          <w:p w14:paraId="3C61D0CB" w14:textId="77777777" w:rsidR="00961D1E" w:rsidRPr="00961D1E" w:rsidRDefault="00961D1E" w:rsidP="00961D1E">
            <w:pPr>
              <w:spacing w:after="0" w:line="240" w:lineRule="auto"/>
              <w:jc w:val="center"/>
              <w:rPr>
                <w:rFonts w:eastAsia="Times New Roman"/>
                <w:sz w:val="16"/>
                <w:szCs w:val="16"/>
              </w:rPr>
            </w:pPr>
          </w:p>
        </w:tc>
        <w:tc>
          <w:tcPr>
            <w:tcW w:w="1171" w:type="dxa"/>
            <w:tcBorders>
              <w:top w:val="nil"/>
              <w:left w:val="nil"/>
              <w:bottom w:val="nil"/>
              <w:right w:val="nil"/>
            </w:tcBorders>
            <w:shd w:val="clear" w:color="auto" w:fill="auto"/>
            <w:noWrap/>
            <w:vAlign w:val="bottom"/>
            <w:hideMark/>
          </w:tcPr>
          <w:p w14:paraId="0F93D76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5</w:t>
            </w:r>
          </w:p>
        </w:tc>
      </w:tr>
      <w:tr w:rsidR="00961D1E" w:rsidRPr="00961D1E" w14:paraId="131AB704"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551AEB06"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04B71C66"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7FC93903"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59D1EA0"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57ACC7C0"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A77F29C"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06A306B1"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37447ABC"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center"/>
            <w:hideMark/>
          </w:tcPr>
          <w:p w14:paraId="59254E3F"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07379976"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7B06FDC9"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5642F184"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61384B90"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47B7C1C2"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6F90FF4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289E0B6E"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52293D1F"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5FBD5525"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02EBC563"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720" w:type="dxa"/>
            <w:tcBorders>
              <w:top w:val="nil"/>
              <w:left w:val="nil"/>
              <w:bottom w:val="nil"/>
              <w:right w:val="nil"/>
            </w:tcBorders>
            <w:shd w:val="clear" w:color="auto" w:fill="auto"/>
            <w:noWrap/>
            <w:vAlign w:val="bottom"/>
            <w:hideMark/>
          </w:tcPr>
          <w:p w14:paraId="2A000B88"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5EC72C76"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A01835C"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471927C1"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2B16EDF5"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29B3977D"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69C754D3"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single" w:sz="4" w:space="0" w:color="auto"/>
              <w:right w:val="nil"/>
            </w:tcBorders>
            <w:shd w:val="clear" w:color="auto" w:fill="auto"/>
            <w:noWrap/>
            <w:vAlign w:val="bottom"/>
            <w:hideMark/>
          </w:tcPr>
          <w:p w14:paraId="1F0E084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1</w:t>
            </w:r>
          </w:p>
        </w:tc>
        <w:tc>
          <w:tcPr>
            <w:tcW w:w="270" w:type="dxa"/>
            <w:tcBorders>
              <w:top w:val="nil"/>
              <w:left w:val="nil"/>
              <w:bottom w:val="single" w:sz="4" w:space="0" w:color="auto"/>
              <w:right w:val="nil"/>
            </w:tcBorders>
            <w:shd w:val="clear" w:color="auto" w:fill="auto"/>
            <w:noWrap/>
            <w:vAlign w:val="bottom"/>
            <w:hideMark/>
          </w:tcPr>
          <w:p w14:paraId="785F8B2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0469C2A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2</w:t>
            </w:r>
          </w:p>
        </w:tc>
        <w:tc>
          <w:tcPr>
            <w:tcW w:w="270" w:type="dxa"/>
            <w:tcBorders>
              <w:top w:val="nil"/>
              <w:left w:val="nil"/>
              <w:bottom w:val="single" w:sz="4" w:space="0" w:color="auto"/>
              <w:right w:val="nil"/>
            </w:tcBorders>
            <w:shd w:val="clear" w:color="auto" w:fill="auto"/>
            <w:noWrap/>
            <w:vAlign w:val="bottom"/>
            <w:hideMark/>
          </w:tcPr>
          <w:p w14:paraId="685CCA0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4ABFF83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3</w:t>
            </w:r>
          </w:p>
        </w:tc>
        <w:tc>
          <w:tcPr>
            <w:tcW w:w="270" w:type="dxa"/>
            <w:tcBorders>
              <w:top w:val="nil"/>
              <w:left w:val="nil"/>
              <w:bottom w:val="single" w:sz="4" w:space="0" w:color="auto"/>
              <w:right w:val="nil"/>
            </w:tcBorders>
            <w:shd w:val="clear" w:color="auto" w:fill="auto"/>
            <w:noWrap/>
            <w:vAlign w:val="bottom"/>
            <w:hideMark/>
          </w:tcPr>
          <w:p w14:paraId="41A319B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291F893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4</w:t>
            </w:r>
          </w:p>
        </w:tc>
        <w:tc>
          <w:tcPr>
            <w:tcW w:w="270" w:type="dxa"/>
            <w:tcBorders>
              <w:top w:val="nil"/>
              <w:left w:val="nil"/>
              <w:bottom w:val="single" w:sz="4" w:space="0" w:color="auto"/>
              <w:right w:val="nil"/>
            </w:tcBorders>
            <w:shd w:val="clear" w:color="auto" w:fill="auto"/>
            <w:noWrap/>
            <w:vAlign w:val="bottom"/>
            <w:hideMark/>
          </w:tcPr>
          <w:p w14:paraId="39DF8168"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4E7453B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5</w:t>
            </w:r>
          </w:p>
        </w:tc>
      </w:tr>
      <w:tr w:rsidR="00961D1E" w:rsidRPr="00961D1E" w14:paraId="15065D66" w14:textId="77777777" w:rsidTr="00961D1E">
        <w:trPr>
          <w:trHeight w:val="239"/>
        </w:trPr>
        <w:tc>
          <w:tcPr>
            <w:tcW w:w="720" w:type="dxa"/>
            <w:tcBorders>
              <w:top w:val="nil"/>
              <w:left w:val="nil"/>
              <w:bottom w:val="nil"/>
              <w:right w:val="nil"/>
            </w:tcBorders>
            <w:shd w:val="clear" w:color="auto" w:fill="auto"/>
            <w:noWrap/>
            <w:vAlign w:val="bottom"/>
            <w:hideMark/>
          </w:tcPr>
          <w:p w14:paraId="7D786453"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0EADB5F9"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92AC1A3"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8535C30"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71046C56"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1BD0358"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5B363A95"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4A724A62" w14:textId="77777777" w:rsidR="00961D1E" w:rsidRPr="00961D1E" w:rsidRDefault="00961D1E" w:rsidP="00961D1E">
            <w:pPr>
              <w:spacing w:after="0" w:line="240" w:lineRule="auto"/>
              <w:jc w:val="center"/>
              <w:rPr>
                <w:rFonts w:eastAsia="Times New Roman"/>
                <w:sz w:val="20"/>
                <w:szCs w:val="20"/>
              </w:rPr>
            </w:pPr>
          </w:p>
        </w:tc>
        <w:tc>
          <w:tcPr>
            <w:tcW w:w="6924" w:type="dxa"/>
            <w:gridSpan w:val="10"/>
            <w:tcBorders>
              <w:top w:val="single" w:sz="4" w:space="0" w:color="auto"/>
              <w:left w:val="nil"/>
              <w:bottom w:val="nil"/>
              <w:right w:val="nil"/>
            </w:tcBorders>
            <w:shd w:val="clear" w:color="auto" w:fill="auto"/>
            <w:noWrap/>
            <w:vAlign w:val="bottom"/>
            <w:hideMark/>
          </w:tcPr>
          <w:p w14:paraId="1D9C6CC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3</w:t>
            </w:r>
          </w:p>
        </w:tc>
      </w:tr>
      <w:tr w:rsidR="00961D1E" w:rsidRPr="00961D1E" w14:paraId="3CD6BE3C"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3039C7A1"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33AC407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7231A197"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75111CEE"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2C8FD910"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2587055E"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47E5B6B9"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29FAD4D"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52C8317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1</w:t>
            </w:r>
          </w:p>
        </w:tc>
        <w:tc>
          <w:tcPr>
            <w:tcW w:w="270" w:type="dxa"/>
            <w:tcBorders>
              <w:top w:val="nil"/>
              <w:left w:val="nil"/>
              <w:bottom w:val="nil"/>
              <w:right w:val="nil"/>
            </w:tcBorders>
            <w:shd w:val="clear" w:color="auto" w:fill="auto"/>
            <w:noWrap/>
            <w:vAlign w:val="bottom"/>
            <w:hideMark/>
          </w:tcPr>
          <w:p w14:paraId="651FBCC3"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0D9966B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2</w:t>
            </w:r>
          </w:p>
        </w:tc>
        <w:tc>
          <w:tcPr>
            <w:tcW w:w="270" w:type="dxa"/>
            <w:tcBorders>
              <w:top w:val="nil"/>
              <w:left w:val="nil"/>
              <w:bottom w:val="nil"/>
              <w:right w:val="nil"/>
            </w:tcBorders>
            <w:shd w:val="clear" w:color="auto" w:fill="auto"/>
            <w:noWrap/>
            <w:vAlign w:val="bottom"/>
            <w:hideMark/>
          </w:tcPr>
          <w:p w14:paraId="51059D0B"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5F669BC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3</w:t>
            </w:r>
          </w:p>
        </w:tc>
        <w:tc>
          <w:tcPr>
            <w:tcW w:w="270" w:type="dxa"/>
            <w:tcBorders>
              <w:top w:val="nil"/>
              <w:left w:val="nil"/>
              <w:bottom w:val="nil"/>
              <w:right w:val="nil"/>
            </w:tcBorders>
            <w:shd w:val="clear" w:color="auto" w:fill="auto"/>
            <w:noWrap/>
            <w:vAlign w:val="bottom"/>
            <w:hideMark/>
          </w:tcPr>
          <w:p w14:paraId="7E738AB1"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319CA13C"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4</w:t>
            </w:r>
          </w:p>
        </w:tc>
        <w:tc>
          <w:tcPr>
            <w:tcW w:w="270" w:type="dxa"/>
            <w:tcBorders>
              <w:top w:val="nil"/>
              <w:left w:val="nil"/>
              <w:bottom w:val="nil"/>
              <w:right w:val="nil"/>
            </w:tcBorders>
            <w:shd w:val="clear" w:color="auto" w:fill="auto"/>
            <w:noWrap/>
            <w:vAlign w:val="bottom"/>
            <w:hideMark/>
          </w:tcPr>
          <w:p w14:paraId="60E25B3A" w14:textId="77777777" w:rsidR="00961D1E" w:rsidRPr="00961D1E" w:rsidRDefault="00961D1E" w:rsidP="00961D1E">
            <w:pPr>
              <w:spacing w:after="0" w:line="240" w:lineRule="auto"/>
              <w:jc w:val="center"/>
              <w:rPr>
                <w:rFonts w:eastAsia="Times New Roman"/>
                <w:sz w:val="16"/>
                <w:szCs w:val="16"/>
              </w:rPr>
            </w:pPr>
          </w:p>
        </w:tc>
        <w:tc>
          <w:tcPr>
            <w:tcW w:w="1171" w:type="dxa"/>
            <w:tcBorders>
              <w:top w:val="nil"/>
              <w:left w:val="nil"/>
              <w:bottom w:val="nil"/>
              <w:right w:val="nil"/>
            </w:tcBorders>
            <w:shd w:val="clear" w:color="auto" w:fill="auto"/>
            <w:noWrap/>
            <w:vAlign w:val="bottom"/>
            <w:hideMark/>
          </w:tcPr>
          <w:p w14:paraId="66D2B78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5</w:t>
            </w:r>
          </w:p>
        </w:tc>
      </w:tr>
      <w:tr w:rsidR="00961D1E" w:rsidRPr="00961D1E" w14:paraId="1D10BA28"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154CCCA1"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3E53053E"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1FD03AD"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282C9C2"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5E82DD02"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D658525"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1AB1BA1B"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2F3D533C"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center"/>
            <w:hideMark/>
          </w:tcPr>
          <w:p w14:paraId="5EAEEBD4"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779A0558"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6ACBFF4C"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2F0DEA0A"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43D85CF8"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5E73800A"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1003F9B2"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038ED106"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18F57EDE"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6BE91769"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25C24A27"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720" w:type="dxa"/>
            <w:tcBorders>
              <w:top w:val="nil"/>
              <w:left w:val="nil"/>
              <w:bottom w:val="nil"/>
              <w:right w:val="nil"/>
            </w:tcBorders>
            <w:shd w:val="clear" w:color="auto" w:fill="auto"/>
            <w:noWrap/>
            <w:vAlign w:val="bottom"/>
            <w:hideMark/>
          </w:tcPr>
          <w:p w14:paraId="29A387CC"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019D577C"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0C31D045"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6E0F9E96"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6843DCAF"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0E76154C"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631BB16A"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single" w:sz="4" w:space="0" w:color="auto"/>
              <w:right w:val="nil"/>
            </w:tcBorders>
            <w:shd w:val="clear" w:color="auto" w:fill="auto"/>
            <w:noWrap/>
            <w:vAlign w:val="bottom"/>
            <w:hideMark/>
          </w:tcPr>
          <w:p w14:paraId="3872212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1</w:t>
            </w:r>
          </w:p>
        </w:tc>
        <w:tc>
          <w:tcPr>
            <w:tcW w:w="270" w:type="dxa"/>
            <w:tcBorders>
              <w:top w:val="nil"/>
              <w:left w:val="nil"/>
              <w:bottom w:val="single" w:sz="4" w:space="0" w:color="auto"/>
              <w:right w:val="nil"/>
            </w:tcBorders>
            <w:shd w:val="clear" w:color="auto" w:fill="auto"/>
            <w:noWrap/>
            <w:vAlign w:val="bottom"/>
            <w:hideMark/>
          </w:tcPr>
          <w:p w14:paraId="0D6F83E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0A2321F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2</w:t>
            </w:r>
          </w:p>
        </w:tc>
        <w:tc>
          <w:tcPr>
            <w:tcW w:w="270" w:type="dxa"/>
            <w:tcBorders>
              <w:top w:val="nil"/>
              <w:left w:val="nil"/>
              <w:bottom w:val="single" w:sz="4" w:space="0" w:color="auto"/>
              <w:right w:val="nil"/>
            </w:tcBorders>
            <w:shd w:val="clear" w:color="auto" w:fill="auto"/>
            <w:noWrap/>
            <w:vAlign w:val="bottom"/>
            <w:hideMark/>
          </w:tcPr>
          <w:p w14:paraId="00DB92D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029C46B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3</w:t>
            </w:r>
          </w:p>
        </w:tc>
        <w:tc>
          <w:tcPr>
            <w:tcW w:w="270" w:type="dxa"/>
            <w:tcBorders>
              <w:top w:val="nil"/>
              <w:left w:val="nil"/>
              <w:bottom w:val="single" w:sz="4" w:space="0" w:color="auto"/>
              <w:right w:val="nil"/>
            </w:tcBorders>
            <w:shd w:val="clear" w:color="auto" w:fill="auto"/>
            <w:noWrap/>
            <w:vAlign w:val="bottom"/>
            <w:hideMark/>
          </w:tcPr>
          <w:p w14:paraId="405114A6"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0191FE8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4</w:t>
            </w:r>
          </w:p>
        </w:tc>
        <w:tc>
          <w:tcPr>
            <w:tcW w:w="270" w:type="dxa"/>
            <w:tcBorders>
              <w:top w:val="nil"/>
              <w:left w:val="nil"/>
              <w:bottom w:val="single" w:sz="4" w:space="0" w:color="auto"/>
              <w:right w:val="nil"/>
            </w:tcBorders>
            <w:shd w:val="clear" w:color="auto" w:fill="auto"/>
            <w:noWrap/>
            <w:vAlign w:val="bottom"/>
            <w:hideMark/>
          </w:tcPr>
          <w:p w14:paraId="58DF5B6F"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0BC3A6F7"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5</w:t>
            </w:r>
          </w:p>
        </w:tc>
      </w:tr>
      <w:tr w:rsidR="00961D1E" w:rsidRPr="00961D1E" w14:paraId="24FBCD9B" w14:textId="77777777" w:rsidTr="00961D1E">
        <w:trPr>
          <w:trHeight w:val="239"/>
        </w:trPr>
        <w:tc>
          <w:tcPr>
            <w:tcW w:w="720" w:type="dxa"/>
            <w:tcBorders>
              <w:top w:val="nil"/>
              <w:left w:val="nil"/>
              <w:bottom w:val="nil"/>
              <w:right w:val="nil"/>
            </w:tcBorders>
            <w:shd w:val="clear" w:color="auto" w:fill="auto"/>
            <w:noWrap/>
            <w:vAlign w:val="bottom"/>
            <w:hideMark/>
          </w:tcPr>
          <w:p w14:paraId="6834147F"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310347FF"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5EDBEC7"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CBCBA86"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1F4C858B"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5ABD779"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3C761CB7"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A387791" w14:textId="77777777" w:rsidR="00961D1E" w:rsidRPr="00961D1E" w:rsidRDefault="00961D1E" w:rsidP="00961D1E">
            <w:pPr>
              <w:spacing w:after="0" w:line="240" w:lineRule="auto"/>
              <w:jc w:val="center"/>
              <w:rPr>
                <w:rFonts w:eastAsia="Times New Roman"/>
                <w:sz w:val="20"/>
                <w:szCs w:val="20"/>
              </w:rPr>
            </w:pPr>
          </w:p>
        </w:tc>
        <w:tc>
          <w:tcPr>
            <w:tcW w:w="6924" w:type="dxa"/>
            <w:gridSpan w:val="10"/>
            <w:tcBorders>
              <w:top w:val="single" w:sz="4" w:space="0" w:color="auto"/>
              <w:left w:val="nil"/>
              <w:bottom w:val="nil"/>
              <w:right w:val="nil"/>
            </w:tcBorders>
            <w:shd w:val="clear" w:color="auto" w:fill="auto"/>
            <w:noWrap/>
            <w:vAlign w:val="bottom"/>
            <w:hideMark/>
          </w:tcPr>
          <w:p w14:paraId="034FBC6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4</w:t>
            </w:r>
          </w:p>
        </w:tc>
      </w:tr>
      <w:tr w:rsidR="00961D1E" w:rsidRPr="00961D1E" w14:paraId="516D5F4C"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6B0B7565"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31A39C7A"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CB6C6AA"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AF05980"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31A65326"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4D0B5DD"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65DDD00D"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09836ABA"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11A2198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1</w:t>
            </w:r>
          </w:p>
        </w:tc>
        <w:tc>
          <w:tcPr>
            <w:tcW w:w="270" w:type="dxa"/>
            <w:tcBorders>
              <w:top w:val="nil"/>
              <w:left w:val="nil"/>
              <w:bottom w:val="nil"/>
              <w:right w:val="nil"/>
            </w:tcBorders>
            <w:shd w:val="clear" w:color="auto" w:fill="auto"/>
            <w:noWrap/>
            <w:vAlign w:val="bottom"/>
            <w:hideMark/>
          </w:tcPr>
          <w:p w14:paraId="12BAB746"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2015C0B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2</w:t>
            </w:r>
          </w:p>
        </w:tc>
        <w:tc>
          <w:tcPr>
            <w:tcW w:w="270" w:type="dxa"/>
            <w:tcBorders>
              <w:top w:val="nil"/>
              <w:left w:val="nil"/>
              <w:bottom w:val="nil"/>
              <w:right w:val="nil"/>
            </w:tcBorders>
            <w:shd w:val="clear" w:color="auto" w:fill="auto"/>
            <w:noWrap/>
            <w:vAlign w:val="bottom"/>
            <w:hideMark/>
          </w:tcPr>
          <w:p w14:paraId="7D8FD0FF"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1151CBA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3</w:t>
            </w:r>
          </w:p>
        </w:tc>
        <w:tc>
          <w:tcPr>
            <w:tcW w:w="270" w:type="dxa"/>
            <w:tcBorders>
              <w:top w:val="nil"/>
              <w:left w:val="nil"/>
              <w:bottom w:val="nil"/>
              <w:right w:val="nil"/>
            </w:tcBorders>
            <w:shd w:val="clear" w:color="auto" w:fill="auto"/>
            <w:noWrap/>
            <w:vAlign w:val="bottom"/>
            <w:hideMark/>
          </w:tcPr>
          <w:p w14:paraId="09FDEF94"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6DDCBF8E"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4</w:t>
            </w:r>
          </w:p>
        </w:tc>
        <w:tc>
          <w:tcPr>
            <w:tcW w:w="270" w:type="dxa"/>
            <w:tcBorders>
              <w:top w:val="nil"/>
              <w:left w:val="nil"/>
              <w:bottom w:val="nil"/>
              <w:right w:val="nil"/>
            </w:tcBorders>
            <w:shd w:val="clear" w:color="auto" w:fill="auto"/>
            <w:noWrap/>
            <w:vAlign w:val="bottom"/>
            <w:hideMark/>
          </w:tcPr>
          <w:p w14:paraId="48AD8CAB" w14:textId="77777777" w:rsidR="00961D1E" w:rsidRPr="00961D1E" w:rsidRDefault="00961D1E" w:rsidP="00961D1E">
            <w:pPr>
              <w:spacing w:after="0" w:line="240" w:lineRule="auto"/>
              <w:jc w:val="center"/>
              <w:rPr>
                <w:rFonts w:eastAsia="Times New Roman"/>
                <w:sz w:val="16"/>
                <w:szCs w:val="16"/>
              </w:rPr>
            </w:pPr>
          </w:p>
        </w:tc>
        <w:tc>
          <w:tcPr>
            <w:tcW w:w="1171" w:type="dxa"/>
            <w:tcBorders>
              <w:top w:val="nil"/>
              <w:left w:val="nil"/>
              <w:bottom w:val="nil"/>
              <w:right w:val="nil"/>
            </w:tcBorders>
            <w:shd w:val="clear" w:color="auto" w:fill="auto"/>
            <w:noWrap/>
            <w:vAlign w:val="bottom"/>
            <w:hideMark/>
          </w:tcPr>
          <w:p w14:paraId="44FA4D1E"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5</w:t>
            </w:r>
          </w:p>
        </w:tc>
      </w:tr>
      <w:tr w:rsidR="00961D1E" w:rsidRPr="00961D1E" w14:paraId="2891C701"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6BEDD9EC"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1ECE217B"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4E73124"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4551A88"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1FE78ED4"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15F1011"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06F826BC"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78F2A381"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center"/>
            <w:hideMark/>
          </w:tcPr>
          <w:p w14:paraId="0F778853"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77B58063"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090B4490"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1051FFB0"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34CABF55"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611AE2CA"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5F7B411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167CE3CD"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503BFE26"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7763F359"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7B8C4AF9"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720" w:type="dxa"/>
            <w:tcBorders>
              <w:top w:val="nil"/>
              <w:left w:val="nil"/>
              <w:bottom w:val="nil"/>
              <w:right w:val="nil"/>
            </w:tcBorders>
            <w:shd w:val="clear" w:color="auto" w:fill="auto"/>
            <w:noWrap/>
            <w:vAlign w:val="bottom"/>
            <w:hideMark/>
          </w:tcPr>
          <w:p w14:paraId="50253BF3"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F79BF1B"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CA542E1"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2B0383F0"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40E94BA1"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5107373B"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CDEA0D0"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single" w:sz="4" w:space="0" w:color="auto"/>
              <w:right w:val="nil"/>
            </w:tcBorders>
            <w:shd w:val="clear" w:color="auto" w:fill="auto"/>
            <w:noWrap/>
            <w:vAlign w:val="bottom"/>
            <w:hideMark/>
          </w:tcPr>
          <w:p w14:paraId="23CBFEE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1</w:t>
            </w:r>
          </w:p>
        </w:tc>
        <w:tc>
          <w:tcPr>
            <w:tcW w:w="270" w:type="dxa"/>
            <w:tcBorders>
              <w:top w:val="nil"/>
              <w:left w:val="nil"/>
              <w:bottom w:val="single" w:sz="4" w:space="0" w:color="auto"/>
              <w:right w:val="nil"/>
            </w:tcBorders>
            <w:shd w:val="clear" w:color="auto" w:fill="auto"/>
            <w:noWrap/>
            <w:vAlign w:val="bottom"/>
            <w:hideMark/>
          </w:tcPr>
          <w:p w14:paraId="63FE349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2A3359F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2</w:t>
            </w:r>
          </w:p>
        </w:tc>
        <w:tc>
          <w:tcPr>
            <w:tcW w:w="270" w:type="dxa"/>
            <w:tcBorders>
              <w:top w:val="nil"/>
              <w:left w:val="nil"/>
              <w:bottom w:val="single" w:sz="4" w:space="0" w:color="auto"/>
              <w:right w:val="nil"/>
            </w:tcBorders>
            <w:shd w:val="clear" w:color="auto" w:fill="auto"/>
            <w:noWrap/>
            <w:vAlign w:val="bottom"/>
            <w:hideMark/>
          </w:tcPr>
          <w:p w14:paraId="0F0E666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367ADD2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3</w:t>
            </w:r>
          </w:p>
        </w:tc>
        <w:tc>
          <w:tcPr>
            <w:tcW w:w="270" w:type="dxa"/>
            <w:tcBorders>
              <w:top w:val="nil"/>
              <w:left w:val="nil"/>
              <w:bottom w:val="single" w:sz="4" w:space="0" w:color="auto"/>
              <w:right w:val="nil"/>
            </w:tcBorders>
            <w:shd w:val="clear" w:color="auto" w:fill="auto"/>
            <w:noWrap/>
            <w:vAlign w:val="bottom"/>
            <w:hideMark/>
          </w:tcPr>
          <w:p w14:paraId="2281E37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6BFF8FE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4</w:t>
            </w:r>
          </w:p>
        </w:tc>
        <w:tc>
          <w:tcPr>
            <w:tcW w:w="270" w:type="dxa"/>
            <w:tcBorders>
              <w:top w:val="nil"/>
              <w:left w:val="nil"/>
              <w:bottom w:val="single" w:sz="4" w:space="0" w:color="auto"/>
              <w:right w:val="nil"/>
            </w:tcBorders>
            <w:shd w:val="clear" w:color="auto" w:fill="auto"/>
            <w:noWrap/>
            <w:vAlign w:val="bottom"/>
            <w:hideMark/>
          </w:tcPr>
          <w:p w14:paraId="4640D561"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4046CE45"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5</w:t>
            </w:r>
          </w:p>
        </w:tc>
      </w:tr>
      <w:tr w:rsidR="00961D1E" w:rsidRPr="00961D1E" w14:paraId="59FB7F30" w14:textId="77777777" w:rsidTr="00961D1E">
        <w:trPr>
          <w:trHeight w:val="239"/>
        </w:trPr>
        <w:tc>
          <w:tcPr>
            <w:tcW w:w="720" w:type="dxa"/>
            <w:tcBorders>
              <w:top w:val="nil"/>
              <w:left w:val="nil"/>
              <w:bottom w:val="nil"/>
              <w:right w:val="nil"/>
            </w:tcBorders>
            <w:shd w:val="clear" w:color="auto" w:fill="auto"/>
            <w:noWrap/>
            <w:vAlign w:val="bottom"/>
            <w:hideMark/>
          </w:tcPr>
          <w:p w14:paraId="507B85B5"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2DC54BA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04F3B91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151020B1"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26C2D369"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B3523F6"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60B14C69"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0CCD5341" w14:textId="77777777" w:rsidR="00961D1E" w:rsidRPr="00961D1E" w:rsidRDefault="00961D1E" w:rsidP="00961D1E">
            <w:pPr>
              <w:spacing w:after="0" w:line="240" w:lineRule="auto"/>
              <w:jc w:val="center"/>
              <w:rPr>
                <w:rFonts w:eastAsia="Times New Roman"/>
                <w:sz w:val="20"/>
                <w:szCs w:val="20"/>
              </w:rPr>
            </w:pPr>
          </w:p>
        </w:tc>
        <w:tc>
          <w:tcPr>
            <w:tcW w:w="6924" w:type="dxa"/>
            <w:gridSpan w:val="10"/>
            <w:tcBorders>
              <w:top w:val="single" w:sz="4" w:space="0" w:color="auto"/>
              <w:left w:val="nil"/>
              <w:bottom w:val="nil"/>
              <w:right w:val="nil"/>
            </w:tcBorders>
            <w:shd w:val="clear" w:color="auto" w:fill="auto"/>
            <w:noWrap/>
            <w:vAlign w:val="bottom"/>
            <w:hideMark/>
          </w:tcPr>
          <w:p w14:paraId="3BFFA8CC"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GCM 5</w:t>
            </w:r>
          </w:p>
        </w:tc>
      </w:tr>
      <w:tr w:rsidR="00961D1E" w:rsidRPr="00961D1E" w14:paraId="2EB199D3"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204B2F8D"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7F6C0943"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EAC55C2"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462EE95"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4267B4C1"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F8E15CD"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28E70A1A"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427B5CDD"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bottom"/>
            <w:hideMark/>
          </w:tcPr>
          <w:p w14:paraId="11A666D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1</w:t>
            </w:r>
          </w:p>
        </w:tc>
        <w:tc>
          <w:tcPr>
            <w:tcW w:w="270" w:type="dxa"/>
            <w:tcBorders>
              <w:top w:val="nil"/>
              <w:left w:val="nil"/>
              <w:bottom w:val="nil"/>
              <w:right w:val="nil"/>
            </w:tcBorders>
            <w:shd w:val="clear" w:color="auto" w:fill="auto"/>
            <w:noWrap/>
            <w:vAlign w:val="bottom"/>
            <w:hideMark/>
          </w:tcPr>
          <w:p w14:paraId="37C36CA4"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5F2BAE1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2</w:t>
            </w:r>
          </w:p>
        </w:tc>
        <w:tc>
          <w:tcPr>
            <w:tcW w:w="270" w:type="dxa"/>
            <w:tcBorders>
              <w:top w:val="nil"/>
              <w:left w:val="nil"/>
              <w:bottom w:val="nil"/>
              <w:right w:val="nil"/>
            </w:tcBorders>
            <w:shd w:val="clear" w:color="auto" w:fill="auto"/>
            <w:noWrap/>
            <w:vAlign w:val="bottom"/>
            <w:hideMark/>
          </w:tcPr>
          <w:p w14:paraId="29C17787"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7E13361A"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3</w:t>
            </w:r>
          </w:p>
        </w:tc>
        <w:tc>
          <w:tcPr>
            <w:tcW w:w="270" w:type="dxa"/>
            <w:tcBorders>
              <w:top w:val="nil"/>
              <w:left w:val="nil"/>
              <w:bottom w:val="nil"/>
              <w:right w:val="nil"/>
            </w:tcBorders>
            <w:shd w:val="clear" w:color="auto" w:fill="auto"/>
            <w:noWrap/>
            <w:vAlign w:val="bottom"/>
            <w:hideMark/>
          </w:tcPr>
          <w:p w14:paraId="420F8F43" w14:textId="77777777" w:rsidR="00961D1E" w:rsidRPr="00961D1E" w:rsidRDefault="00961D1E" w:rsidP="00961D1E">
            <w:pPr>
              <w:spacing w:after="0" w:line="240" w:lineRule="auto"/>
              <w:jc w:val="center"/>
              <w:rPr>
                <w:rFonts w:eastAsia="Times New Roman"/>
                <w:sz w:val="16"/>
                <w:szCs w:val="16"/>
              </w:rPr>
            </w:pPr>
          </w:p>
        </w:tc>
        <w:tc>
          <w:tcPr>
            <w:tcW w:w="1165" w:type="dxa"/>
            <w:tcBorders>
              <w:top w:val="nil"/>
              <w:left w:val="nil"/>
              <w:bottom w:val="nil"/>
              <w:right w:val="nil"/>
            </w:tcBorders>
            <w:shd w:val="clear" w:color="auto" w:fill="auto"/>
            <w:noWrap/>
            <w:vAlign w:val="bottom"/>
            <w:hideMark/>
          </w:tcPr>
          <w:p w14:paraId="69F7D51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4</w:t>
            </w:r>
          </w:p>
        </w:tc>
        <w:tc>
          <w:tcPr>
            <w:tcW w:w="270" w:type="dxa"/>
            <w:tcBorders>
              <w:top w:val="nil"/>
              <w:left w:val="nil"/>
              <w:bottom w:val="nil"/>
              <w:right w:val="nil"/>
            </w:tcBorders>
            <w:shd w:val="clear" w:color="auto" w:fill="auto"/>
            <w:noWrap/>
            <w:vAlign w:val="bottom"/>
            <w:hideMark/>
          </w:tcPr>
          <w:p w14:paraId="63B65501" w14:textId="77777777" w:rsidR="00961D1E" w:rsidRPr="00961D1E" w:rsidRDefault="00961D1E" w:rsidP="00961D1E">
            <w:pPr>
              <w:spacing w:after="0" w:line="240" w:lineRule="auto"/>
              <w:jc w:val="center"/>
              <w:rPr>
                <w:rFonts w:eastAsia="Times New Roman"/>
                <w:sz w:val="16"/>
                <w:szCs w:val="16"/>
              </w:rPr>
            </w:pPr>
          </w:p>
        </w:tc>
        <w:tc>
          <w:tcPr>
            <w:tcW w:w="1171" w:type="dxa"/>
            <w:tcBorders>
              <w:top w:val="nil"/>
              <w:left w:val="nil"/>
              <w:bottom w:val="nil"/>
              <w:right w:val="nil"/>
            </w:tcBorders>
            <w:shd w:val="clear" w:color="auto" w:fill="auto"/>
            <w:noWrap/>
            <w:vAlign w:val="bottom"/>
            <w:hideMark/>
          </w:tcPr>
          <w:p w14:paraId="64E7E10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41 + Year 5</w:t>
            </w:r>
          </w:p>
        </w:tc>
      </w:tr>
      <w:tr w:rsidR="00961D1E" w:rsidRPr="00961D1E" w14:paraId="0B9930AF"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6E66EEEB" w14:textId="77777777" w:rsidR="00961D1E" w:rsidRPr="00961D1E" w:rsidRDefault="00961D1E" w:rsidP="00961D1E">
            <w:pPr>
              <w:spacing w:after="0" w:line="240" w:lineRule="auto"/>
              <w:jc w:val="center"/>
              <w:rPr>
                <w:rFonts w:eastAsia="Times New Roman"/>
                <w:sz w:val="16"/>
                <w:szCs w:val="16"/>
              </w:rPr>
            </w:pPr>
          </w:p>
        </w:tc>
        <w:tc>
          <w:tcPr>
            <w:tcW w:w="720" w:type="dxa"/>
            <w:tcBorders>
              <w:top w:val="nil"/>
              <w:left w:val="nil"/>
              <w:bottom w:val="nil"/>
              <w:right w:val="nil"/>
            </w:tcBorders>
            <w:shd w:val="clear" w:color="auto" w:fill="auto"/>
            <w:noWrap/>
            <w:vAlign w:val="bottom"/>
            <w:hideMark/>
          </w:tcPr>
          <w:p w14:paraId="7DE8A135"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607D6790"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45FADC26"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43DC79AB"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7C34631E"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00CB797A"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8FFEF4D"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nil"/>
              <w:right w:val="nil"/>
            </w:tcBorders>
            <w:shd w:val="clear" w:color="auto" w:fill="auto"/>
            <w:noWrap/>
            <w:vAlign w:val="center"/>
            <w:hideMark/>
          </w:tcPr>
          <w:p w14:paraId="2D8C165F"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7242FEBB"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0F3347AE"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3D51A41F"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0011FECD"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4D68A12A"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65" w:type="dxa"/>
            <w:tcBorders>
              <w:top w:val="nil"/>
              <w:left w:val="nil"/>
              <w:bottom w:val="nil"/>
              <w:right w:val="nil"/>
            </w:tcBorders>
            <w:shd w:val="clear" w:color="auto" w:fill="auto"/>
            <w:noWrap/>
            <w:vAlign w:val="center"/>
            <w:hideMark/>
          </w:tcPr>
          <w:p w14:paraId="41FBA5EB"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c>
          <w:tcPr>
            <w:tcW w:w="270" w:type="dxa"/>
            <w:tcBorders>
              <w:top w:val="nil"/>
              <w:left w:val="nil"/>
              <w:bottom w:val="nil"/>
              <w:right w:val="nil"/>
            </w:tcBorders>
            <w:shd w:val="clear" w:color="auto" w:fill="auto"/>
            <w:noWrap/>
            <w:vAlign w:val="center"/>
            <w:hideMark/>
          </w:tcPr>
          <w:p w14:paraId="6E1911CB"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1171" w:type="dxa"/>
            <w:tcBorders>
              <w:top w:val="nil"/>
              <w:left w:val="nil"/>
              <w:bottom w:val="nil"/>
              <w:right w:val="nil"/>
            </w:tcBorders>
            <w:shd w:val="clear" w:color="auto" w:fill="auto"/>
            <w:noWrap/>
            <w:vAlign w:val="center"/>
            <w:hideMark/>
          </w:tcPr>
          <w:p w14:paraId="52CC8863" w14:textId="77777777" w:rsidR="00961D1E" w:rsidRPr="00961D1E" w:rsidRDefault="00961D1E" w:rsidP="00961D1E">
            <w:pPr>
              <w:spacing w:after="0" w:line="240" w:lineRule="auto"/>
              <w:jc w:val="center"/>
              <w:rPr>
                <w:rFonts w:ascii="Calibri" w:eastAsia="Times New Roman" w:hAnsi="Calibri" w:cs="Calibri"/>
                <w:sz w:val="16"/>
                <w:szCs w:val="16"/>
              </w:rPr>
            </w:pPr>
            <w:r w:rsidRPr="00961D1E">
              <w:rPr>
                <w:rFonts w:ascii="Calibri" w:eastAsia="Times New Roman" w:hAnsi="Calibri" w:cs="Calibri"/>
                <w:sz w:val="16"/>
                <w:szCs w:val="16"/>
              </w:rPr>
              <w:t>⁞</w:t>
            </w:r>
          </w:p>
        </w:tc>
      </w:tr>
      <w:tr w:rsidR="00961D1E" w:rsidRPr="00961D1E" w14:paraId="790EB754" w14:textId="77777777" w:rsidTr="00961D1E">
        <w:trPr>
          <w:gridAfter w:val="1"/>
          <w:wAfter w:w="12" w:type="dxa"/>
          <w:trHeight w:val="239"/>
        </w:trPr>
        <w:tc>
          <w:tcPr>
            <w:tcW w:w="720" w:type="dxa"/>
            <w:tcBorders>
              <w:top w:val="nil"/>
              <w:left w:val="nil"/>
              <w:bottom w:val="nil"/>
              <w:right w:val="nil"/>
            </w:tcBorders>
            <w:shd w:val="clear" w:color="auto" w:fill="auto"/>
            <w:noWrap/>
            <w:vAlign w:val="bottom"/>
            <w:hideMark/>
          </w:tcPr>
          <w:p w14:paraId="0EED6093" w14:textId="77777777" w:rsidR="00961D1E" w:rsidRPr="00961D1E" w:rsidRDefault="00961D1E" w:rsidP="00961D1E">
            <w:pPr>
              <w:spacing w:after="0" w:line="240" w:lineRule="auto"/>
              <w:jc w:val="center"/>
              <w:rPr>
                <w:rFonts w:ascii="Calibri" w:eastAsia="Times New Roman" w:hAnsi="Calibri" w:cs="Calibri"/>
                <w:sz w:val="16"/>
                <w:szCs w:val="16"/>
              </w:rPr>
            </w:pPr>
          </w:p>
        </w:tc>
        <w:tc>
          <w:tcPr>
            <w:tcW w:w="720" w:type="dxa"/>
            <w:tcBorders>
              <w:top w:val="nil"/>
              <w:left w:val="nil"/>
              <w:bottom w:val="nil"/>
              <w:right w:val="nil"/>
            </w:tcBorders>
            <w:shd w:val="clear" w:color="auto" w:fill="auto"/>
            <w:noWrap/>
            <w:vAlign w:val="bottom"/>
            <w:hideMark/>
          </w:tcPr>
          <w:p w14:paraId="439EA751"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3885A5F1" w14:textId="77777777" w:rsidR="00961D1E" w:rsidRPr="00961D1E" w:rsidRDefault="00961D1E" w:rsidP="00961D1E">
            <w:pPr>
              <w:spacing w:after="0" w:line="240" w:lineRule="auto"/>
              <w:jc w:val="center"/>
              <w:rPr>
                <w:rFonts w:eastAsia="Times New Roman"/>
                <w:sz w:val="20"/>
                <w:szCs w:val="20"/>
              </w:rPr>
            </w:pPr>
          </w:p>
        </w:tc>
        <w:tc>
          <w:tcPr>
            <w:tcW w:w="720" w:type="dxa"/>
            <w:tcBorders>
              <w:top w:val="nil"/>
              <w:left w:val="nil"/>
              <w:bottom w:val="nil"/>
              <w:right w:val="nil"/>
            </w:tcBorders>
            <w:shd w:val="clear" w:color="auto" w:fill="auto"/>
            <w:noWrap/>
            <w:vAlign w:val="bottom"/>
            <w:hideMark/>
          </w:tcPr>
          <w:p w14:paraId="7A3BEE61" w14:textId="77777777" w:rsidR="00961D1E" w:rsidRPr="00961D1E" w:rsidRDefault="00961D1E" w:rsidP="00961D1E">
            <w:pPr>
              <w:spacing w:after="0" w:line="240" w:lineRule="auto"/>
              <w:jc w:val="center"/>
              <w:rPr>
                <w:rFonts w:eastAsia="Times New Roman"/>
                <w:sz w:val="20"/>
                <w:szCs w:val="20"/>
              </w:rPr>
            </w:pPr>
          </w:p>
        </w:tc>
        <w:tc>
          <w:tcPr>
            <w:tcW w:w="729" w:type="dxa"/>
            <w:tcBorders>
              <w:top w:val="nil"/>
              <w:left w:val="nil"/>
              <w:bottom w:val="nil"/>
              <w:right w:val="nil"/>
            </w:tcBorders>
            <w:shd w:val="clear" w:color="auto" w:fill="auto"/>
            <w:noWrap/>
            <w:vAlign w:val="bottom"/>
            <w:hideMark/>
          </w:tcPr>
          <w:p w14:paraId="68350BA7"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560CEECB" w14:textId="77777777" w:rsidR="00961D1E" w:rsidRPr="00961D1E" w:rsidRDefault="00961D1E" w:rsidP="00961D1E">
            <w:pPr>
              <w:spacing w:after="0" w:line="240" w:lineRule="auto"/>
              <w:jc w:val="center"/>
              <w:rPr>
                <w:rFonts w:eastAsia="Times New Roman"/>
                <w:sz w:val="20"/>
                <w:szCs w:val="20"/>
              </w:rPr>
            </w:pPr>
          </w:p>
        </w:tc>
        <w:tc>
          <w:tcPr>
            <w:tcW w:w="1846" w:type="dxa"/>
            <w:tcBorders>
              <w:top w:val="nil"/>
              <w:left w:val="nil"/>
              <w:bottom w:val="nil"/>
              <w:right w:val="nil"/>
            </w:tcBorders>
            <w:shd w:val="clear" w:color="auto" w:fill="auto"/>
            <w:noWrap/>
            <w:vAlign w:val="bottom"/>
            <w:hideMark/>
          </w:tcPr>
          <w:p w14:paraId="4931B584" w14:textId="77777777" w:rsidR="00961D1E" w:rsidRPr="00961D1E" w:rsidRDefault="00961D1E" w:rsidP="00961D1E">
            <w:pPr>
              <w:spacing w:after="0" w:line="240" w:lineRule="auto"/>
              <w:jc w:val="cente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130D65A4" w14:textId="77777777" w:rsidR="00961D1E" w:rsidRPr="00961D1E" w:rsidRDefault="00961D1E" w:rsidP="00961D1E">
            <w:pPr>
              <w:spacing w:after="0" w:line="240" w:lineRule="auto"/>
              <w:jc w:val="center"/>
              <w:rPr>
                <w:rFonts w:eastAsia="Times New Roman"/>
                <w:sz w:val="20"/>
                <w:szCs w:val="20"/>
              </w:rPr>
            </w:pPr>
          </w:p>
        </w:tc>
        <w:tc>
          <w:tcPr>
            <w:tcW w:w="1166" w:type="dxa"/>
            <w:tcBorders>
              <w:top w:val="nil"/>
              <w:left w:val="nil"/>
              <w:bottom w:val="single" w:sz="4" w:space="0" w:color="auto"/>
              <w:right w:val="nil"/>
            </w:tcBorders>
            <w:shd w:val="clear" w:color="auto" w:fill="auto"/>
            <w:noWrap/>
            <w:vAlign w:val="bottom"/>
            <w:hideMark/>
          </w:tcPr>
          <w:p w14:paraId="0401128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1</w:t>
            </w:r>
          </w:p>
        </w:tc>
        <w:tc>
          <w:tcPr>
            <w:tcW w:w="270" w:type="dxa"/>
            <w:tcBorders>
              <w:top w:val="nil"/>
              <w:left w:val="nil"/>
              <w:bottom w:val="single" w:sz="4" w:space="0" w:color="auto"/>
              <w:right w:val="nil"/>
            </w:tcBorders>
            <w:shd w:val="clear" w:color="auto" w:fill="auto"/>
            <w:noWrap/>
            <w:vAlign w:val="bottom"/>
            <w:hideMark/>
          </w:tcPr>
          <w:p w14:paraId="382FB51B"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1943A946"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2</w:t>
            </w:r>
          </w:p>
        </w:tc>
        <w:tc>
          <w:tcPr>
            <w:tcW w:w="270" w:type="dxa"/>
            <w:tcBorders>
              <w:top w:val="nil"/>
              <w:left w:val="nil"/>
              <w:bottom w:val="single" w:sz="4" w:space="0" w:color="auto"/>
              <w:right w:val="nil"/>
            </w:tcBorders>
            <w:shd w:val="clear" w:color="auto" w:fill="auto"/>
            <w:noWrap/>
            <w:vAlign w:val="bottom"/>
            <w:hideMark/>
          </w:tcPr>
          <w:p w14:paraId="53C19B73"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45756D62"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3</w:t>
            </w:r>
          </w:p>
        </w:tc>
        <w:tc>
          <w:tcPr>
            <w:tcW w:w="270" w:type="dxa"/>
            <w:tcBorders>
              <w:top w:val="nil"/>
              <w:left w:val="nil"/>
              <w:bottom w:val="single" w:sz="4" w:space="0" w:color="auto"/>
              <w:right w:val="nil"/>
            </w:tcBorders>
            <w:shd w:val="clear" w:color="auto" w:fill="auto"/>
            <w:noWrap/>
            <w:vAlign w:val="bottom"/>
            <w:hideMark/>
          </w:tcPr>
          <w:p w14:paraId="44F223F0"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65" w:type="dxa"/>
            <w:tcBorders>
              <w:top w:val="nil"/>
              <w:left w:val="nil"/>
              <w:bottom w:val="single" w:sz="4" w:space="0" w:color="auto"/>
              <w:right w:val="nil"/>
            </w:tcBorders>
            <w:shd w:val="clear" w:color="auto" w:fill="auto"/>
            <w:noWrap/>
            <w:vAlign w:val="bottom"/>
            <w:hideMark/>
          </w:tcPr>
          <w:p w14:paraId="18599824"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4</w:t>
            </w:r>
          </w:p>
        </w:tc>
        <w:tc>
          <w:tcPr>
            <w:tcW w:w="270" w:type="dxa"/>
            <w:tcBorders>
              <w:top w:val="nil"/>
              <w:left w:val="nil"/>
              <w:bottom w:val="single" w:sz="4" w:space="0" w:color="auto"/>
              <w:right w:val="nil"/>
            </w:tcBorders>
            <w:shd w:val="clear" w:color="auto" w:fill="auto"/>
            <w:noWrap/>
            <w:vAlign w:val="bottom"/>
            <w:hideMark/>
          </w:tcPr>
          <w:p w14:paraId="402E4A69"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 </w:t>
            </w:r>
          </w:p>
        </w:tc>
        <w:tc>
          <w:tcPr>
            <w:tcW w:w="1171" w:type="dxa"/>
            <w:tcBorders>
              <w:top w:val="nil"/>
              <w:left w:val="nil"/>
              <w:bottom w:val="single" w:sz="4" w:space="0" w:color="auto"/>
              <w:right w:val="nil"/>
            </w:tcBorders>
            <w:shd w:val="clear" w:color="auto" w:fill="auto"/>
            <w:noWrap/>
            <w:vAlign w:val="bottom"/>
            <w:hideMark/>
          </w:tcPr>
          <w:p w14:paraId="4AE973DD" w14:textId="77777777" w:rsidR="00961D1E" w:rsidRPr="00961D1E" w:rsidRDefault="00961D1E" w:rsidP="00961D1E">
            <w:pPr>
              <w:spacing w:after="0" w:line="240" w:lineRule="auto"/>
              <w:jc w:val="center"/>
              <w:rPr>
                <w:rFonts w:eastAsia="Times New Roman"/>
                <w:sz w:val="16"/>
                <w:szCs w:val="16"/>
              </w:rPr>
            </w:pPr>
            <w:r w:rsidRPr="00961D1E">
              <w:rPr>
                <w:rFonts w:eastAsia="Times New Roman"/>
                <w:sz w:val="16"/>
                <w:szCs w:val="16"/>
              </w:rPr>
              <w:t>2070 + Year 5</w:t>
            </w:r>
          </w:p>
        </w:tc>
      </w:tr>
    </w:tbl>
    <w:p w14:paraId="052385EB" w14:textId="77777777" w:rsidR="00961D1E" w:rsidRDefault="00961D1E" w:rsidP="00961D1E">
      <w:pPr>
        <w:spacing w:line="240" w:lineRule="auto"/>
      </w:pPr>
    </w:p>
    <w:p w14:paraId="16B636F2" w14:textId="7063EDF8" w:rsidR="00961D1E" w:rsidRDefault="00961D1E" w:rsidP="00961D1E">
      <w:pPr>
        <w:spacing w:line="480" w:lineRule="auto"/>
        <w:sectPr w:rsidR="00961D1E" w:rsidSect="00961D1E">
          <w:pgSz w:w="15840" w:h="12240" w:orient="landscape"/>
          <w:pgMar w:top="1440" w:right="1440" w:bottom="1440" w:left="1440" w:header="720" w:footer="720" w:gutter="0"/>
          <w:lnNumType w:countBy="1" w:restart="continuous"/>
          <w:cols w:space="720"/>
          <w:docGrid w:linePitch="360"/>
        </w:sectPr>
      </w:pPr>
    </w:p>
    <w:p w14:paraId="51BF6B7A" w14:textId="06662844" w:rsidR="0010146D" w:rsidRDefault="0010146D" w:rsidP="006B1008">
      <w:pPr>
        <w:spacing w:line="480" w:lineRule="auto"/>
      </w:pPr>
    </w:p>
    <w:p w14:paraId="041BE876" w14:textId="77777777" w:rsidR="00EE3788" w:rsidRDefault="0010146D" w:rsidP="00EE3788">
      <w:pPr>
        <w:keepNext/>
        <w:spacing w:line="480" w:lineRule="auto"/>
      </w:pPr>
      <w:r>
        <w:rPr>
          <w:noProof/>
          <w:lang w:val="en-GB" w:eastAsia="en-GB"/>
        </w:rPr>
        <w:drawing>
          <wp:inline distT="0" distB="0" distL="0" distR="0" wp14:anchorId="3D615C45" wp14:editId="5EFE3C26">
            <wp:extent cx="5943600" cy="20739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073910"/>
                    </a:xfrm>
                    <a:prstGeom prst="rect">
                      <a:avLst/>
                    </a:prstGeom>
                    <a:noFill/>
                    <a:ln>
                      <a:noFill/>
                    </a:ln>
                  </pic:spPr>
                </pic:pic>
              </a:graphicData>
            </a:graphic>
          </wp:inline>
        </w:drawing>
      </w:r>
    </w:p>
    <w:p w14:paraId="18237147" w14:textId="1501C75E" w:rsidR="0010146D" w:rsidRPr="00EE3788" w:rsidRDefault="00EE3788" w:rsidP="00EE3788">
      <w:pPr>
        <w:pStyle w:val="Caption"/>
        <w:rPr>
          <w:i w:val="0"/>
          <w:color w:val="auto"/>
        </w:rPr>
      </w:pPr>
      <w:r w:rsidRPr="00EE3788">
        <w:rPr>
          <w:b/>
          <w:i w:val="0"/>
          <w:color w:val="auto"/>
        </w:rPr>
        <w:t xml:space="preserve">Figure </w:t>
      </w:r>
      <w:r w:rsidRPr="00EE3788">
        <w:rPr>
          <w:b/>
          <w:i w:val="0"/>
          <w:color w:val="auto"/>
        </w:rPr>
        <w:fldChar w:fldCharType="begin"/>
      </w:r>
      <w:r w:rsidRPr="00EE3788">
        <w:rPr>
          <w:b/>
          <w:i w:val="0"/>
          <w:color w:val="auto"/>
        </w:rPr>
        <w:instrText xml:space="preserve"> SEQ Figure \* ARABIC </w:instrText>
      </w:r>
      <w:r w:rsidRPr="00EE3788">
        <w:rPr>
          <w:b/>
          <w:i w:val="0"/>
          <w:color w:val="auto"/>
        </w:rPr>
        <w:fldChar w:fldCharType="separate"/>
      </w:r>
      <w:r w:rsidR="00A41D98">
        <w:rPr>
          <w:b/>
          <w:i w:val="0"/>
          <w:noProof/>
          <w:color w:val="auto"/>
        </w:rPr>
        <w:t>1</w:t>
      </w:r>
      <w:r w:rsidRPr="00EE3788">
        <w:rPr>
          <w:b/>
          <w:i w:val="0"/>
          <w:color w:val="auto"/>
        </w:rPr>
        <w:fldChar w:fldCharType="end"/>
      </w:r>
      <w:r w:rsidRPr="00EE3788">
        <w:rPr>
          <w:b/>
          <w:i w:val="0"/>
          <w:color w:val="auto"/>
        </w:rPr>
        <w:t>.</w:t>
      </w:r>
      <w:r w:rsidRPr="00EE3788">
        <w:rPr>
          <w:i w:val="0"/>
          <w:color w:val="auto"/>
        </w:rPr>
        <w:t xml:space="preserve"> </w:t>
      </w:r>
      <w:r w:rsidRPr="003A4878">
        <w:rPr>
          <w:i w:val="0"/>
          <w:color w:val="auto"/>
        </w:rPr>
        <w:t xml:space="preserve">Annual </w:t>
      </w:r>
      <w:r w:rsidRPr="007247CD">
        <w:rPr>
          <w:i w:val="0"/>
          <w:color w:val="auto"/>
        </w:rPr>
        <w:t>average M7</w:t>
      </w:r>
      <w:r>
        <w:rPr>
          <w:i w:val="0"/>
          <w:color w:val="auto"/>
        </w:rPr>
        <w:t xml:space="preserve"> O</w:t>
      </w:r>
      <w:r>
        <w:rPr>
          <w:i w:val="0"/>
          <w:color w:val="auto"/>
          <w:vertAlign w:val="subscript"/>
        </w:rPr>
        <w:t>3</w:t>
      </w:r>
      <w:r w:rsidRPr="007247CD">
        <w:rPr>
          <w:i w:val="0"/>
          <w:color w:val="auto"/>
        </w:rPr>
        <w:t xml:space="preserve"> </w:t>
      </w:r>
      <w:r>
        <w:rPr>
          <w:i w:val="0"/>
          <w:color w:val="auto"/>
        </w:rPr>
        <w:t xml:space="preserve">concentrations </w:t>
      </w:r>
      <w:r w:rsidRPr="007247CD">
        <w:rPr>
          <w:i w:val="0"/>
          <w:color w:val="auto"/>
        </w:rPr>
        <w:t xml:space="preserve">for 5 years of data at each of </w:t>
      </w:r>
      <w:r>
        <w:rPr>
          <w:i w:val="0"/>
          <w:color w:val="auto"/>
        </w:rPr>
        <w:t xml:space="preserve">the </w:t>
      </w:r>
      <w:r w:rsidRPr="007247CD">
        <w:rPr>
          <w:i w:val="0"/>
          <w:color w:val="auto"/>
        </w:rPr>
        <w:t>32 Mexico locations for a) 2010</w:t>
      </w:r>
      <w:r>
        <w:rPr>
          <w:i w:val="0"/>
          <w:color w:val="auto"/>
        </w:rPr>
        <w:t xml:space="preserve"> O</w:t>
      </w:r>
      <w:r>
        <w:rPr>
          <w:i w:val="0"/>
          <w:color w:val="auto"/>
          <w:vertAlign w:val="subscript"/>
        </w:rPr>
        <w:t>3</w:t>
      </w:r>
      <w:r w:rsidRPr="007247CD">
        <w:rPr>
          <w:i w:val="0"/>
          <w:color w:val="auto"/>
        </w:rPr>
        <w:t xml:space="preserve"> emission</w:t>
      </w:r>
      <w:r>
        <w:rPr>
          <w:i w:val="0"/>
          <w:color w:val="auto"/>
        </w:rPr>
        <w:t xml:space="preserve">s </w:t>
      </w:r>
      <w:r w:rsidRPr="007247CD">
        <w:rPr>
          <w:i w:val="0"/>
          <w:color w:val="auto"/>
        </w:rPr>
        <w:t xml:space="preserve">scenario and b) 2050 </w:t>
      </w:r>
      <w:r>
        <w:rPr>
          <w:i w:val="0"/>
          <w:color w:val="auto"/>
        </w:rPr>
        <w:t>O</w:t>
      </w:r>
      <w:r>
        <w:rPr>
          <w:i w:val="0"/>
          <w:color w:val="auto"/>
          <w:vertAlign w:val="subscript"/>
        </w:rPr>
        <w:t>3</w:t>
      </w:r>
      <w:r>
        <w:rPr>
          <w:i w:val="0"/>
          <w:color w:val="auto"/>
        </w:rPr>
        <w:t xml:space="preserve"> </w:t>
      </w:r>
      <w:r w:rsidRPr="007247CD">
        <w:rPr>
          <w:i w:val="0"/>
          <w:color w:val="auto"/>
        </w:rPr>
        <w:t>emission</w:t>
      </w:r>
      <w:r>
        <w:rPr>
          <w:i w:val="0"/>
          <w:color w:val="auto"/>
        </w:rPr>
        <w:t xml:space="preserve">s </w:t>
      </w:r>
      <w:r w:rsidRPr="007247CD">
        <w:rPr>
          <w:i w:val="0"/>
          <w:color w:val="auto"/>
        </w:rPr>
        <w:t>scenario</w:t>
      </w:r>
      <w:r>
        <w:rPr>
          <w:i w:val="0"/>
          <w:color w:val="auto"/>
        </w:rPr>
        <w:t xml:space="preserve"> from the EMEP MSC-W model</w:t>
      </w:r>
      <w:r w:rsidRPr="007247CD">
        <w:rPr>
          <w:i w:val="0"/>
          <w:color w:val="auto"/>
        </w:rPr>
        <w:t>.</w:t>
      </w:r>
      <w:r>
        <w:rPr>
          <w:i w:val="0"/>
          <w:color w:val="auto"/>
        </w:rPr>
        <w:t xml:space="preserve"> </w:t>
      </w:r>
      <w:r w:rsidR="00992B8D">
        <w:rPr>
          <w:i w:val="0"/>
          <w:color w:val="auto"/>
        </w:rPr>
        <w:t>The s</w:t>
      </w:r>
      <w:r>
        <w:rPr>
          <w:i w:val="0"/>
          <w:color w:val="auto"/>
        </w:rPr>
        <w:t>haded area indicates wheat</w:t>
      </w:r>
      <w:r w:rsidR="00DB0739">
        <w:rPr>
          <w:i w:val="0"/>
          <w:color w:val="auto"/>
        </w:rPr>
        <w:t>-</w:t>
      </w:r>
      <w:r>
        <w:rPr>
          <w:i w:val="0"/>
          <w:color w:val="auto"/>
        </w:rPr>
        <w:t>growing area</w:t>
      </w:r>
      <w:r w:rsidR="00485BA6">
        <w:rPr>
          <w:i w:val="0"/>
          <w:color w:val="auto"/>
        </w:rPr>
        <w:t xml:space="preserve">s </w:t>
      </w:r>
      <w:r>
        <w:rPr>
          <w:i w:val="0"/>
          <w:color w:val="auto"/>
        </w:rPr>
        <w:t>in Mexico.</w:t>
      </w:r>
    </w:p>
    <w:p w14:paraId="51B018C6" w14:textId="77777777" w:rsidR="0010146D" w:rsidRDefault="0010146D" w:rsidP="006B1008">
      <w:pPr>
        <w:spacing w:line="480" w:lineRule="auto"/>
      </w:pPr>
    </w:p>
    <w:p w14:paraId="465FECD0" w14:textId="77777777" w:rsidR="006B1008" w:rsidRDefault="00A117C1" w:rsidP="006B1008">
      <w:pPr>
        <w:spacing w:line="480" w:lineRule="auto"/>
      </w:pPr>
      <w:r>
        <w:t>2.</w:t>
      </w:r>
      <w:r w:rsidR="00C76428">
        <w:t>4</w:t>
      </w:r>
      <w:r>
        <w:t xml:space="preserve"> </w:t>
      </w:r>
      <w:r w:rsidR="00D868FD">
        <w:t>O</w:t>
      </w:r>
      <w:r w:rsidR="00D868FD">
        <w:rPr>
          <w:vertAlign w:val="subscript"/>
        </w:rPr>
        <w:t>3</w:t>
      </w:r>
      <w:r w:rsidR="00D868FD">
        <w:t>-modified crop</w:t>
      </w:r>
      <w:r>
        <w:t xml:space="preserve"> model</w:t>
      </w:r>
    </w:p>
    <w:p w14:paraId="073A1ABB" w14:textId="6204AECC" w:rsidR="00E12739" w:rsidRDefault="00E12739" w:rsidP="00A73D7E">
      <w:pPr>
        <w:spacing w:line="480" w:lineRule="auto"/>
        <w:ind w:firstLine="720"/>
      </w:pPr>
      <w:r w:rsidRPr="00467103">
        <w:t>The N</w:t>
      </w:r>
      <w:r>
        <w:t>W</w:t>
      </w:r>
      <w:r w:rsidRPr="00467103">
        <w:t xml:space="preserve">heat </w:t>
      </w:r>
      <w:r w:rsidR="00D62255">
        <w:t xml:space="preserve">crop </w:t>
      </w:r>
      <w:r w:rsidRPr="00467103">
        <w:t xml:space="preserve">model simulates </w:t>
      </w:r>
      <w:r>
        <w:t xml:space="preserve">wheat </w:t>
      </w:r>
      <w:r w:rsidRPr="00467103">
        <w:t>development and growth, water and nitrogen</w:t>
      </w:r>
      <w:r>
        <w:t xml:space="preserve"> (N)</w:t>
      </w:r>
      <w:r w:rsidRPr="00467103">
        <w:t xml:space="preserve"> dynamics, </w:t>
      </w:r>
      <w:r>
        <w:t>and</w:t>
      </w:r>
      <w:r w:rsidRPr="00467103">
        <w:t xml:space="preserve"> </w:t>
      </w:r>
      <w:r w:rsidR="001164CC">
        <w:t>multiple</w:t>
      </w:r>
      <w:r>
        <w:t xml:space="preserve"> </w:t>
      </w:r>
      <w:r w:rsidRPr="00467103">
        <w:t>stress</w:t>
      </w:r>
      <w:r>
        <w:t xml:space="preserve"> </w:t>
      </w:r>
      <w:r w:rsidRPr="00467103">
        <w:t>responses in daily time steps</w:t>
      </w:r>
      <w:r w:rsidR="00774FCD">
        <w:t xml:space="preserve"> using inputs of daily maximum and minimum temperature, rainfall, solar radiation</w:t>
      </w:r>
      <w:r w:rsidR="00414064">
        <w:t>, and M7 O</w:t>
      </w:r>
      <w:r w:rsidR="00414064">
        <w:rPr>
          <w:vertAlign w:val="subscript"/>
        </w:rPr>
        <w:t>3</w:t>
      </w:r>
      <w:r w:rsidR="00414064">
        <w:t xml:space="preserve"> concentrations</w:t>
      </w:r>
      <w:r>
        <w:t xml:space="preserve"> </w:t>
      </w:r>
      <w:r w:rsidR="00E13F29">
        <w:fldChar w:fldCharType="begin">
          <w:fldData xml:space="preserve">PEVuZE5vdGU+PENpdGU+PEF1dGhvcj5LZWF0aW5nPC9BdXRob3I+PFllYXI+MjAwMTwvWWVhcj48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</w:fldData>
        </w:fldChar>
      </w:r>
      <w:r w:rsidR="00E13F29">
        <w:instrText xml:space="preserve"> ADDIN EN.CITE </w:instrText>
      </w:r>
      <w:r w:rsidR="00E13F29">
        <w:fldChar w:fldCharType="begin">
          <w:fldData xml:space="preserve">PEVuZE5vdGU+PENpdGU+PEF1dGhvcj5LZWF0aW5nPC9BdXRob3I+PFllYXI+MjAwMTwvWWVhcj48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</w:fldData>
        </w:fldChar>
      </w:r>
      <w:r w:rsidR="00E13F29">
        <w:instrText xml:space="preserve"> ADDIN EN.CITE.DATA </w:instrText>
      </w:r>
      <w:r w:rsidR="00E13F29">
        <w:fldChar w:fldCharType="end"/>
      </w:r>
      <w:r w:rsidR="00E13F29">
        <w:fldChar w:fldCharType="separate"/>
      </w:r>
      <w:r w:rsidR="00E13F29">
        <w:rPr>
          <w:noProof/>
        </w:rPr>
        <w:t>(Asseng et al., 2004; Keating et al., 2001)</w:t>
      </w:r>
      <w:r w:rsidR="00E13F29">
        <w:fldChar w:fldCharType="end"/>
      </w:r>
      <w:r>
        <w:t>.</w:t>
      </w:r>
      <w:r w:rsidR="00D62255">
        <w:t xml:space="preserve"> </w:t>
      </w:r>
      <w:r w:rsidR="00D62255">
        <w:rPr>
          <w:color w:val="000000" w:themeColor="text1"/>
        </w:rPr>
        <w:t>T</w:t>
      </w:r>
      <w:r w:rsidR="00D62255" w:rsidRPr="00F24596">
        <w:rPr>
          <w:color w:val="000000" w:themeColor="text1"/>
        </w:rPr>
        <w:t xml:space="preserve">he life cycle </w:t>
      </w:r>
      <w:r w:rsidR="000A46A7">
        <w:rPr>
          <w:color w:val="000000" w:themeColor="text1"/>
        </w:rPr>
        <w:t xml:space="preserve">of the crop </w:t>
      </w:r>
      <w:r w:rsidR="00D62255">
        <w:rPr>
          <w:color w:val="000000" w:themeColor="text1"/>
        </w:rPr>
        <w:t xml:space="preserve">is </w:t>
      </w:r>
      <w:r w:rsidR="00D62255" w:rsidRPr="00F24596">
        <w:rPr>
          <w:color w:val="000000" w:themeColor="text1"/>
        </w:rPr>
        <w:t xml:space="preserve">based on Zadoks </w:t>
      </w:r>
      <w:r w:rsidR="000A46A7">
        <w:rPr>
          <w:color w:val="000000" w:themeColor="text1"/>
        </w:rPr>
        <w:t>growth scale</w:t>
      </w:r>
      <w:r w:rsidR="001164CC">
        <w:rPr>
          <w:color w:val="000000" w:themeColor="text1"/>
        </w:rPr>
        <w:t xml:space="preserve"> </w:t>
      </w:r>
      <w:r w:rsidR="00E13F29">
        <w:rPr>
          <w:color w:val="000000" w:themeColor="text1"/>
        </w:rPr>
        <w:t xml:space="preserve">and </w:t>
      </w:r>
      <w:r w:rsidR="001164CC">
        <w:rPr>
          <w:color w:val="000000" w:themeColor="text1"/>
        </w:rPr>
        <w:t>us</w:t>
      </w:r>
      <w:r w:rsidR="00E13F29">
        <w:rPr>
          <w:color w:val="000000" w:themeColor="text1"/>
        </w:rPr>
        <w:t>es</w:t>
      </w:r>
      <w:r w:rsidR="001164CC">
        <w:rPr>
          <w:color w:val="000000" w:themeColor="text1"/>
        </w:rPr>
        <w:t xml:space="preserve"> the</w:t>
      </w:r>
      <w:r w:rsidR="00D62255" w:rsidRPr="00F24596">
        <w:rPr>
          <w:color w:val="000000" w:themeColor="text1"/>
        </w:rPr>
        <w:t xml:space="preserve"> radiation</w:t>
      </w:r>
      <w:r w:rsidR="001164CC">
        <w:rPr>
          <w:color w:val="000000" w:themeColor="text1"/>
        </w:rPr>
        <w:t>-</w:t>
      </w:r>
      <w:r w:rsidR="00D62255" w:rsidRPr="00F24596">
        <w:rPr>
          <w:color w:val="000000" w:themeColor="text1"/>
        </w:rPr>
        <w:t xml:space="preserve">use efficiency </w:t>
      </w:r>
      <w:r w:rsidR="001164CC">
        <w:rPr>
          <w:color w:val="000000" w:themeColor="text1"/>
        </w:rPr>
        <w:t>(RUE)</w:t>
      </w:r>
      <w:r w:rsidR="00D62255" w:rsidRPr="00F24596">
        <w:rPr>
          <w:color w:val="000000" w:themeColor="text1"/>
        </w:rPr>
        <w:t xml:space="preserve"> </w:t>
      </w:r>
      <w:r w:rsidR="001164CC">
        <w:rPr>
          <w:color w:val="000000" w:themeColor="text1"/>
        </w:rPr>
        <w:t xml:space="preserve">approach </w:t>
      </w:r>
      <w:r w:rsidR="00D62255" w:rsidRPr="00F24596">
        <w:rPr>
          <w:color w:val="000000" w:themeColor="text1"/>
        </w:rPr>
        <w:t>for biomass accumulation</w:t>
      </w:r>
      <w:r w:rsidR="00D62255">
        <w:rPr>
          <w:color w:val="000000" w:themeColor="text1"/>
        </w:rPr>
        <w:t xml:space="preserve"> </w:t>
      </w:r>
      <w:r w:rsidR="007C1D4C">
        <w:rPr>
          <w:color w:val="000000" w:themeColor="text1"/>
        </w:rPr>
        <w:fldChar w:fldCharType="begin">
          <w:fldData xml:space="preserve">PEVuZE5vdGU+PENpdGU+PEF1dGhvcj5aYWRva3M8L0F1dGhvcj48WWVhcj4xOTc0PC9ZZWFyPjxJ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</w:fldData>
        </w:fldChar>
      </w:r>
      <w:r w:rsidR="007C1D4C">
        <w:rPr>
          <w:color w:val="000000" w:themeColor="text1"/>
        </w:rPr>
        <w:instrText xml:space="preserve"> ADDIN EN.CITE </w:instrText>
      </w:r>
      <w:r w:rsidR="007C1D4C">
        <w:rPr>
          <w:color w:val="000000" w:themeColor="text1"/>
        </w:rPr>
        <w:fldChar w:fldCharType="begin">
          <w:fldData xml:space="preserve">PEVuZE5vdGU+PENpdGU+PEF1dGhvcj5aYWRva3M8L0F1dGhvcj48WWVhcj4xOTc0PC9ZZWFyPjxJ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</w:fldData>
        </w:fldChar>
      </w:r>
      <w:r w:rsidR="007C1D4C">
        <w:rPr>
          <w:color w:val="000000" w:themeColor="text1"/>
        </w:rPr>
        <w:instrText xml:space="preserve"> ADDIN EN.CITE.DATA </w:instrText>
      </w:r>
      <w:r w:rsidR="007C1D4C">
        <w:rPr>
          <w:color w:val="000000" w:themeColor="text1"/>
        </w:rPr>
      </w:r>
      <w:r w:rsidR="007C1D4C">
        <w:rPr>
          <w:color w:val="000000" w:themeColor="text1"/>
        </w:rPr>
        <w:fldChar w:fldCharType="end"/>
      </w:r>
      <w:r w:rsidR="007C1D4C">
        <w:rPr>
          <w:color w:val="000000" w:themeColor="text1"/>
        </w:rPr>
      </w:r>
      <w:r w:rsidR="007C1D4C">
        <w:rPr>
          <w:color w:val="000000" w:themeColor="text1"/>
        </w:rPr>
        <w:fldChar w:fldCharType="separate"/>
      </w:r>
      <w:r w:rsidR="007C1D4C">
        <w:rPr>
          <w:noProof/>
          <w:color w:val="000000" w:themeColor="text1"/>
        </w:rPr>
        <w:t>(Asseng et al., 2004; Zadoks et al., 1974)</w:t>
      </w:r>
      <w:r w:rsidR="007C1D4C">
        <w:rPr>
          <w:color w:val="000000" w:themeColor="text1"/>
        </w:rPr>
        <w:fldChar w:fldCharType="end"/>
      </w:r>
      <w:r w:rsidR="00D62255">
        <w:rPr>
          <w:color w:val="000000" w:themeColor="text1"/>
        </w:rPr>
        <w:t>.</w:t>
      </w:r>
      <w:bookmarkStart w:id="1" w:name="_Hlk523059974"/>
      <w:r w:rsidR="00A73D7E">
        <w:t xml:space="preserve"> </w:t>
      </w:r>
      <w:r w:rsidR="00A1463F">
        <w:t>T</w:t>
      </w:r>
      <w:r w:rsidR="00D62255">
        <w:t>o calculate the effects of abiotic stresse</w:t>
      </w:r>
      <w:r w:rsidR="007C1D4C">
        <w:t>s</w:t>
      </w:r>
      <w:r w:rsidR="00432BF8">
        <w:t xml:space="preserve"> on crop growth</w:t>
      </w:r>
      <w:r w:rsidR="00A1463F">
        <w:t>, NWheat uses two subroutines</w:t>
      </w:r>
      <w:r w:rsidR="007C1D4C">
        <w:t xml:space="preserve"> </w:t>
      </w:r>
      <w:r w:rsidR="00D62255">
        <w:t xml:space="preserve">to reduce photosynthesis and accelerate leaf senescence </w:t>
      </w:r>
      <w:r w:rsidR="00E45B76">
        <w:t>because</w:t>
      </w:r>
      <w:r w:rsidR="00D62255">
        <w:t xml:space="preserve"> these processes</w:t>
      </w:r>
      <w:r w:rsidR="00A1463F">
        <w:t xml:space="preserve"> can</w:t>
      </w:r>
      <w:r w:rsidR="00D62255">
        <w:t xml:space="preserve"> affect crop growth at different rates depending on the duration and severity of the stress. </w:t>
      </w:r>
      <w:bookmarkStart w:id="2" w:name="_Hlk523675781"/>
      <w:bookmarkEnd w:id="1"/>
      <w:r w:rsidR="00D62255" w:rsidRPr="00467103">
        <w:t>The</w:t>
      </w:r>
      <w:r w:rsidR="00D62255">
        <w:t xml:space="preserve"> </w:t>
      </w:r>
      <w:r w:rsidR="00D62255" w:rsidRPr="00467103">
        <w:t>O</w:t>
      </w:r>
      <w:r w:rsidR="00D62255" w:rsidRPr="00467103">
        <w:rPr>
          <w:vertAlign w:val="subscript"/>
        </w:rPr>
        <w:t>3</w:t>
      </w:r>
      <w:r w:rsidR="00A73D7E">
        <w:t xml:space="preserve"> function</w:t>
      </w:r>
      <w:r w:rsidR="00D62255">
        <w:t xml:space="preserve"> in NWheat</w:t>
      </w:r>
      <w:r w:rsidR="00D62255" w:rsidRPr="00467103">
        <w:t xml:space="preserve"> includes</w:t>
      </w:r>
      <w:r w:rsidR="00D62255">
        <w:t xml:space="preserve"> the two main </w:t>
      </w:r>
      <w:r w:rsidR="00D62255" w:rsidRPr="00467103">
        <w:t xml:space="preserve">responses </w:t>
      </w:r>
      <w:r w:rsidR="00D62255">
        <w:t>of O</w:t>
      </w:r>
      <w:r w:rsidR="00D62255">
        <w:rPr>
          <w:vertAlign w:val="subscript"/>
        </w:rPr>
        <w:t>3</w:t>
      </w:r>
      <w:r w:rsidR="00D62255">
        <w:t xml:space="preserve"> stress via stomatal uptake directly affecting photosynthesis </w:t>
      </w:r>
      <w:r w:rsidR="0070704C">
        <w:t xml:space="preserve">by limiting daily dry matter (carbohydrate) production </w:t>
      </w:r>
      <w:r w:rsidR="00D62255">
        <w:t>and via accelerated leaf senescence</w:t>
      </w:r>
      <w:r w:rsidR="00401FB3">
        <w:t>,</w:t>
      </w:r>
      <w:r w:rsidR="007F4D0D">
        <w:t xml:space="preserve"> </w:t>
      </w:r>
      <w:r w:rsidR="00D62255">
        <w:t>which also indirectly impacts photosynthesis</w:t>
      </w:r>
      <w:r w:rsidR="00772744">
        <w:t xml:space="preserve"> </w:t>
      </w:r>
      <w:r w:rsidR="00772744">
        <w:fldChar w:fldCharType="begin"/>
      </w:r>
      <w:r w:rsidR="00772744">
        <w:instrText xml:space="preserve"> ADDIN EN.CITE &lt;EndNote&gt;&lt;Cite&gt;&lt;Author&gt;Guarin&lt;/Author&gt;&lt;Year&gt;2018&lt;/Year&gt;&lt;IDText&gt;Modeling the effects of tropospheric ozone on wheat growth and yield&lt;/IDText&gt;&lt;DisplayText&gt;(Guarin et al., 2018)&lt;/DisplayText&gt;&lt;record&gt;&lt;titles&gt;&lt;title&gt;Modeling the effects of tropospheric ozone on wheat growth and yield&lt;/title&gt;&lt;secondary-title&gt;European Journal of Agronomy&lt;/secondary-title&gt;&lt;/titles&gt;&lt;contributors&gt;&lt;authors&gt;&lt;author&gt;Guarin, J.R.&lt;/author&gt;&lt;author&gt;Kassie, B.&lt;/author&gt;&lt;author&gt;Mashaheet, A.M.&lt;/author&gt;&lt;author&gt;Burkey, K.&lt;/author&gt;&lt;author&gt;Asseng, S.&lt;/author&gt;&lt;/authors&gt;&lt;/contributors&gt;&lt;added-date format="utc"&gt;1541529752&lt;/added-date&gt;&lt;ref-type name="Journal Article"&gt;17&lt;/ref-type&gt;&lt;dates&gt;&lt;year&gt;2018&lt;/year&gt;&lt;/dates&gt;&lt;rec-number&gt;680&lt;/rec-number&gt;&lt;last-updated-date format="utc"&gt;1541529851&lt;/last-updated-date&gt;&lt;volume&gt;(Under Review)&lt;/volume&gt;&lt;/record&gt;&lt;/Cite&gt;&lt;/EndNote&gt;</w:instrText>
      </w:r>
      <w:r w:rsidR="00772744">
        <w:fldChar w:fldCharType="separate"/>
      </w:r>
      <w:r w:rsidR="00772744">
        <w:rPr>
          <w:noProof/>
        </w:rPr>
        <w:t>(Guarin et al., 2018)</w:t>
      </w:r>
      <w:r w:rsidR="00772744">
        <w:fldChar w:fldCharType="end"/>
      </w:r>
      <w:r w:rsidR="00A73D7E">
        <w:t xml:space="preserve">. </w:t>
      </w:r>
      <w:r w:rsidR="00D62255">
        <w:lastRenderedPageBreak/>
        <w:t xml:space="preserve">These two </w:t>
      </w:r>
      <w:r w:rsidR="00B553F5">
        <w:t>O</w:t>
      </w:r>
      <w:r w:rsidR="00B553F5">
        <w:rPr>
          <w:vertAlign w:val="subscript"/>
        </w:rPr>
        <w:t>3</w:t>
      </w:r>
      <w:r w:rsidR="00B553F5">
        <w:t xml:space="preserve"> stress </w:t>
      </w:r>
      <w:r w:rsidR="00D62255">
        <w:t xml:space="preserve">responses </w:t>
      </w:r>
      <w:r w:rsidR="00363287">
        <w:t>and the</w:t>
      </w:r>
      <w:r w:rsidR="00392EB5">
        <w:t>ir</w:t>
      </w:r>
      <w:r w:rsidR="00363287">
        <w:t xml:space="preserve"> rate of impact </w:t>
      </w:r>
      <w:r w:rsidR="00D62255">
        <w:t>can be influenced by other growing conditions</w:t>
      </w:r>
      <w:r w:rsidR="00E45B76">
        <w:t>.</w:t>
      </w:r>
      <w:r w:rsidR="00D62255">
        <w:t xml:space="preserve"> </w:t>
      </w:r>
      <w:r w:rsidR="00E45B76">
        <w:t xml:space="preserve">For example, </w:t>
      </w:r>
      <w:r w:rsidR="00A1463F">
        <w:t xml:space="preserve">water deficit stress </w:t>
      </w:r>
      <w:r w:rsidR="00EC1BD9">
        <w:t>may</w:t>
      </w:r>
      <w:r w:rsidR="00E45B76">
        <w:t xml:space="preserve"> </w:t>
      </w:r>
      <w:r w:rsidR="00A1463F">
        <w:t>caus</w:t>
      </w:r>
      <w:r w:rsidR="00E45B76">
        <w:t>e</w:t>
      </w:r>
      <w:r w:rsidR="00A1463F">
        <w:t xml:space="preserve"> </w:t>
      </w:r>
      <w:r w:rsidR="00D62255">
        <w:t xml:space="preserve">stomatal closure </w:t>
      </w:r>
      <w:r w:rsidR="00EC1BD9">
        <w:t>which limits O</w:t>
      </w:r>
      <w:r w:rsidR="00EC1BD9">
        <w:rPr>
          <w:vertAlign w:val="subscript"/>
        </w:rPr>
        <w:t>3</w:t>
      </w:r>
      <w:r w:rsidR="00EC1BD9">
        <w:t xml:space="preserve"> uptake, </w:t>
      </w:r>
      <w:r w:rsidR="00D62255">
        <w:t>or elevated atmospheric CO</w:t>
      </w:r>
      <w:r w:rsidR="00D62255">
        <w:rPr>
          <w:vertAlign w:val="subscript"/>
        </w:rPr>
        <w:t>2</w:t>
      </w:r>
      <w:r w:rsidR="00D62255">
        <w:t xml:space="preserve"> </w:t>
      </w:r>
      <w:r w:rsidR="00EC1BD9">
        <w:t>may</w:t>
      </w:r>
      <w:r w:rsidR="00E45B76">
        <w:t xml:space="preserve"> </w:t>
      </w:r>
      <w:r w:rsidR="00D62255">
        <w:t>reduc</w:t>
      </w:r>
      <w:r w:rsidR="00E45B76">
        <w:t>e</w:t>
      </w:r>
      <w:r w:rsidR="00D62255">
        <w:t xml:space="preserve"> the direct O</w:t>
      </w:r>
      <w:r w:rsidR="00D62255">
        <w:rPr>
          <w:vertAlign w:val="subscript"/>
        </w:rPr>
        <w:t>3</w:t>
      </w:r>
      <w:r w:rsidR="00D62255">
        <w:t xml:space="preserve"> impact on photosynthesis but not leaf senescence</w:t>
      </w:r>
      <w:r w:rsidR="00414064">
        <w:t xml:space="preserve"> </w:t>
      </w:r>
      <w:r w:rsidR="00414064">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CaXN3YXMgYW5kIEppYW5nLCAyMDExOyBCaXN3YXMgZXQgYWwuLCAyMDEz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=
</w:fldData>
        </w:fldChar>
      </w:r>
      <w:r w:rsidR="002670F9">
        <w:instrText xml:space="preserve"> ADDIN EN.CITE </w:instrText>
      </w:r>
      <w:r w:rsidR="002670F9">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CaXN3YXMgYW5kIEppYW5nLCAyMDExOyBCaXN3YXMgZXQgYWwuLCAyMDEz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=
</w:fldData>
        </w:fldChar>
      </w:r>
      <w:r w:rsidR="002670F9">
        <w:instrText xml:space="preserve"> ADDIN EN.CITE.DATA </w:instrText>
      </w:r>
      <w:r w:rsidR="002670F9">
        <w:fldChar w:fldCharType="end"/>
      </w:r>
      <w:r w:rsidR="00414064">
        <w:fldChar w:fldCharType="separate"/>
      </w:r>
      <w:r w:rsidR="002670F9">
        <w:rPr>
          <w:noProof/>
        </w:rPr>
        <w:t>(Biswas and Jiang, 2011; Biswas et al., 2013; Khan and Soja, 2003)</w:t>
      </w:r>
      <w:r w:rsidR="00414064">
        <w:fldChar w:fldCharType="end"/>
      </w:r>
      <w:r w:rsidR="00D62255">
        <w:t>.</w:t>
      </w:r>
      <w:bookmarkEnd w:id="2"/>
      <w:r w:rsidR="00D62255">
        <w:t xml:space="preserve"> The photosynthetic reduction effect of O</w:t>
      </w:r>
      <w:r w:rsidR="00D62255">
        <w:rPr>
          <w:vertAlign w:val="subscript"/>
        </w:rPr>
        <w:t>3</w:t>
      </w:r>
      <w:r w:rsidR="00D62255">
        <w:t xml:space="preserve"> stress </w:t>
      </w:r>
      <w:r w:rsidR="00F5464C">
        <w:t xml:space="preserve">considers </w:t>
      </w:r>
      <w:r w:rsidR="00D62255">
        <w:t>the interactive effects of O</w:t>
      </w:r>
      <w:r w:rsidR="00D62255">
        <w:rPr>
          <w:vertAlign w:val="subscript"/>
        </w:rPr>
        <w:t>3</w:t>
      </w:r>
      <w:r w:rsidR="00D62255">
        <w:t xml:space="preserve"> concentrations with water deficit stress and CO</w:t>
      </w:r>
      <w:r w:rsidR="00D62255">
        <w:rPr>
          <w:vertAlign w:val="subscript"/>
        </w:rPr>
        <w:t>2</w:t>
      </w:r>
      <w:r w:rsidR="00D62255">
        <w:t xml:space="preserve"> concentrations</w:t>
      </w:r>
      <w:r w:rsidR="00204726">
        <w:t>. The effect of O</w:t>
      </w:r>
      <w:r w:rsidR="00204726">
        <w:rPr>
          <w:vertAlign w:val="subscript"/>
        </w:rPr>
        <w:t>3</w:t>
      </w:r>
      <w:r w:rsidR="00204726">
        <w:t xml:space="preserve"> stress accelerating leaf senescence operates in a similar way as the NWheat heat stress function</w:t>
      </w:r>
      <w:r w:rsidR="0019169B">
        <w:t xml:space="preserve"> where</w:t>
      </w:r>
      <w:r w:rsidR="00204726">
        <w:t xml:space="preserve"> leaf senescence is accelerated above a set threshold. NWheat uses a</w:t>
      </w:r>
      <w:r w:rsidR="00D62255" w:rsidRPr="00467103">
        <w:t xml:space="preserve"> minimum </w:t>
      </w:r>
      <w:r w:rsidR="00D62255">
        <w:t>O</w:t>
      </w:r>
      <w:r w:rsidR="00D62255">
        <w:rPr>
          <w:vertAlign w:val="subscript"/>
        </w:rPr>
        <w:t>3</w:t>
      </w:r>
      <w:r w:rsidR="00D62255" w:rsidRPr="00467103">
        <w:t xml:space="preserve"> </w:t>
      </w:r>
      <w:r w:rsidR="00D62255">
        <w:t>stress</w:t>
      </w:r>
      <w:r w:rsidR="00D62255" w:rsidRPr="00467103">
        <w:t xml:space="preserve"> threshold </w:t>
      </w:r>
      <w:r w:rsidR="00D62255">
        <w:t>of 25 ppb</w:t>
      </w:r>
      <w:r w:rsidR="00D62255" w:rsidRPr="00467103">
        <w:t xml:space="preserve"> based on</w:t>
      </w:r>
      <w:r w:rsidR="00D62255">
        <w:t xml:space="preserve"> pre-industrial O</w:t>
      </w:r>
      <w:r w:rsidR="00D62255">
        <w:rPr>
          <w:vertAlign w:val="subscript"/>
        </w:rPr>
        <w:t>3</w:t>
      </w:r>
      <w:r w:rsidR="00D62255">
        <w:t xml:space="preserve"> concentrations and previous N</w:t>
      </w:r>
      <w:r w:rsidR="00B60B10">
        <w:t xml:space="preserve">ational </w:t>
      </w:r>
      <w:r w:rsidR="00D62255">
        <w:t>C</w:t>
      </w:r>
      <w:r w:rsidR="00B60B10">
        <w:t xml:space="preserve">rop </w:t>
      </w:r>
      <w:r w:rsidR="00D62255">
        <w:t>L</w:t>
      </w:r>
      <w:r w:rsidR="00B60B10">
        <w:t xml:space="preserve">oss </w:t>
      </w:r>
      <w:r w:rsidR="00D62255">
        <w:t>A</w:t>
      </w:r>
      <w:r w:rsidR="00B60B10">
        <w:t xml:space="preserve">ssessment </w:t>
      </w:r>
      <w:r w:rsidR="00D62255">
        <w:t>N</w:t>
      </w:r>
      <w:r w:rsidR="00B60B10">
        <w:t>etwork of the United States (NCLAN)</w:t>
      </w:r>
      <w:r w:rsidR="00D62255">
        <w:t xml:space="preserve"> studies indicating </w:t>
      </w:r>
      <w:r w:rsidR="00204726">
        <w:t xml:space="preserve">that </w:t>
      </w:r>
      <w:r w:rsidR="00D62255">
        <w:t>O</w:t>
      </w:r>
      <w:r w:rsidR="00D62255">
        <w:rPr>
          <w:vertAlign w:val="subscript"/>
        </w:rPr>
        <w:t>3</w:t>
      </w:r>
      <w:r w:rsidR="00D62255">
        <w:t xml:space="preserve"> damage usually occurs above this base threshold </w:t>
      </w:r>
      <w:r w:rsidR="00A73D7E">
        <w:fldChar w:fldCharType="begin">
          <w:fldData xml:space="preserve">PEVuZE5vdGU+PENpdGU+PEF1dGhvcj5IZWNrPC9BdXRob3I+PFllYXI+MTk4NDwvWWVhcj48SURU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==
</w:fldData>
        </w:fldChar>
      </w:r>
      <w:r w:rsidR="00A73D7E">
        <w:instrText xml:space="preserve"> ADDIN EN.CITE </w:instrText>
      </w:r>
      <w:r w:rsidR="00A73D7E">
        <w:fldChar w:fldCharType="begin">
          <w:fldData xml:space="preserve">PEVuZE5vdGU+PENpdGU+PEF1dGhvcj5IZWNrPC9BdXRob3I+PFllYXI+MTk4NDwvWWVhcj48SURU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==
</w:fldData>
        </w:fldChar>
      </w:r>
      <w:r w:rsidR="00A73D7E">
        <w:instrText xml:space="preserve"> ADDIN EN.CITE.DATA </w:instrText>
      </w:r>
      <w:r w:rsidR="00A73D7E">
        <w:fldChar w:fldCharType="end"/>
      </w:r>
      <w:r w:rsidR="00A73D7E">
        <w:fldChar w:fldCharType="separate"/>
      </w:r>
      <w:r w:rsidR="00A73D7E">
        <w:rPr>
          <w:noProof/>
        </w:rPr>
        <w:t>(Feng and Kobayashi, 2009; Heck et al., 1984; Lesser et al., 1990)</w:t>
      </w:r>
      <w:r w:rsidR="00A73D7E">
        <w:fldChar w:fldCharType="end"/>
      </w:r>
      <w:r w:rsidR="00D62255">
        <w:t>.</w:t>
      </w:r>
    </w:p>
    <w:p w14:paraId="3CF513D6" w14:textId="1DD906D1" w:rsidR="00FF526C" w:rsidRDefault="00FF526C" w:rsidP="00A73D7E">
      <w:pPr>
        <w:spacing w:line="480" w:lineRule="auto"/>
        <w:ind w:firstLine="720"/>
      </w:pPr>
    </w:p>
    <w:p w14:paraId="29E75173" w14:textId="1E21F22C" w:rsidR="00FF526C" w:rsidRPr="00F5464C" w:rsidRDefault="00FF526C" w:rsidP="00FF526C">
      <w:pPr>
        <w:spacing w:line="480" w:lineRule="auto"/>
      </w:pPr>
      <w:r>
        <w:t xml:space="preserve">2.5 Crop model initial conditions and </w:t>
      </w:r>
      <w:r w:rsidR="00801CE2">
        <w:t>experimental</w:t>
      </w:r>
      <w:r>
        <w:t xml:space="preserve"> se</w:t>
      </w:r>
      <w:r w:rsidR="00A04E2D">
        <w:t>t</w:t>
      </w:r>
      <w:r>
        <w:t>t</w:t>
      </w:r>
      <w:r w:rsidR="00A04E2D">
        <w:t>ing</w:t>
      </w:r>
    </w:p>
    <w:p w14:paraId="78E5195C" w14:textId="2BDF9E3F" w:rsidR="00620842" w:rsidRDefault="00432BF8" w:rsidP="00620842">
      <w:pPr>
        <w:spacing w:line="480" w:lineRule="auto"/>
        <w:ind w:firstLine="720"/>
        <w:rPr>
          <w:color w:val="000000" w:themeColor="text1"/>
        </w:rPr>
      </w:pPr>
      <w:r>
        <w:rPr>
          <w:color w:val="000000" w:themeColor="text1"/>
        </w:rPr>
        <w:t>The crop m</w:t>
      </w:r>
      <w:r w:rsidR="00FF526C">
        <w:rPr>
          <w:color w:val="000000" w:themeColor="text1"/>
        </w:rPr>
        <w:t>odel s</w:t>
      </w:r>
      <w:r w:rsidR="00210B5A" w:rsidRPr="00630932">
        <w:rPr>
          <w:color w:val="000000" w:themeColor="text1"/>
        </w:rPr>
        <w:t xml:space="preserve">imulations were initialized one day before </w:t>
      </w:r>
      <w:r w:rsidR="00801CE2">
        <w:rPr>
          <w:color w:val="000000" w:themeColor="text1"/>
        </w:rPr>
        <w:t>sowing</w:t>
      </w:r>
      <w:r w:rsidR="00210B5A" w:rsidRPr="00630932">
        <w:rPr>
          <w:color w:val="000000" w:themeColor="text1"/>
        </w:rPr>
        <w:t xml:space="preserve"> every year</w:t>
      </w:r>
      <w:r w:rsidR="00FF526C">
        <w:rPr>
          <w:color w:val="000000" w:themeColor="text1"/>
        </w:rPr>
        <w:t xml:space="preserve">. </w:t>
      </w:r>
      <w:r w:rsidR="00210B5A" w:rsidRPr="00210B5A">
        <w:t>Sowing date was based on previous observations</w:t>
      </w:r>
      <w:r w:rsidR="00AD1AA4">
        <w:t xml:space="preserve"> </w:t>
      </w:r>
      <w:r w:rsidR="00AD1AA4">
        <w:fldChar w:fldCharType="begin"/>
      </w:r>
      <w:r w:rsidR="00AD1AA4">
        <w:instrText xml:space="preserve"> ADDIN EN.CITE &lt;EndNote&gt;&lt;Cite&gt;&lt;Author&gt;Sayre&lt;/Author&gt;&lt;Year&gt;1997&lt;/Year&gt;&lt;IDText&gt;Yield potential progress in short bread wheats in northwest Mexico&lt;/IDText&gt;&lt;DisplayText&gt;(Sayre et al., 1997)&lt;/DisplayText&gt;&lt;record&gt;&lt;dates&gt;&lt;pub-dates&gt;&lt;date&gt;Jan-Feb&lt;/date&gt;&lt;/pub-dates&gt;&lt;year&gt;1997&lt;/year&gt;&lt;/dates&gt;&lt;urls&gt;&lt;related-urls&gt;&lt;url&gt;&amp;lt;Go to ISI&amp;gt;://WOS:A1997WE97700006&lt;/url&gt;&lt;/related-urls&gt;&lt;/urls&gt;&lt;isbn&gt;0011-183X&lt;/isbn&gt;&lt;titles&gt;&lt;title&gt;Yield potential progress in short bread wheats in northwest Mexico&lt;/title&gt;&lt;secondary-title&gt;Crop Science&lt;/secondary-title&gt;&lt;/titles&gt;&lt;pages&gt;36-42&lt;/pages&gt;&lt;number&gt;1&lt;/number&gt;&lt;contributors&gt;&lt;authors&gt;&lt;author&gt;Sayre, K. D.&lt;/author&gt;&lt;author&gt;Rajaram, S.&lt;/author&gt;&lt;author&gt;Fischer, R. A.&lt;/author&gt;&lt;/authors&gt;&lt;/contributors&gt;&lt;added-date format="utc"&gt;1536797233&lt;/added-date&gt;&lt;ref-type name="Journal Article"&gt;17&lt;/ref-type&gt;&lt;rec-number&gt;507&lt;/rec-number&gt;&lt;last-updated-date format="utc"&gt;1536797233&lt;/last-updated-date&gt;&lt;accession-num&gt;WOS:A1997WE97700006&lt;/accession-num&gt;&lt;volume&gt;37&lt;/volume&gt;&lt;/record&gt;&lt;/Cite&gt;&lt;/EndNote&gt;</w:instrText>
      </w:r>
      <w:r w:rsidR="00AD1AA4">
        <w:fldChar w:fldCharType="separate"/>
      </w:r>
      <w:r w:rsidR="00AD1AA4">
        <w:rPr>
          <w:noProof/>
        </w:rPr>
        <w:t>(Sayre et al., 1997)</w:t>
      </w:r>
      <w:r w:rsidR="00AD1AA4">
        <w:fldChar w:fldCharType="end"/>
      </w:r>
      <w:r w:rsidR="00AD1AA4">
        <w:t xml:space="preserve"> </w:t>
      </w:r>
      <w:r w:rsidR="00210B5A" w:rsidRPr="00210B5A">
        <w:t xml:space="preserve">and expert knowledge. </w:t>
      </w:r>
      <w:r w:rsidR="00630932" w:rsidRPr="00630932">
        <w:rPr>
          <w:color w:val="000000" w:themeColor="text1"/>
        </w:rPr>
        <w:t>The</w:t>
      </w:r>
      <w:r w:rsidR="00210B5A" w:rsidRPr="00630932">
        <w:rPr>
          <w:color w:val="000000" w:themeColor="text1"/>
        </w:rPr>
        <w:t xml:space="preserve"> sowing date</w:t>
      </w:r>
      <w:r w:rsidR="00630932" w:rsidRPr="00630932">
        <w:rPr>
          <w:color w:val="000000" w:themeColor="text1"/>
        </w:rPr>
        <w:t xml:space="preserve"> was</w:t>
      </w:r>
      <w:r w:rsidR="00210B5A" w:rsidRPr="00630932">
        <w:rPr>
          <w:color w:val="000000" w:themeColor="text1"/>
        </w:rPr>
        <w:t xml:space="preserve"> </w:t>
      </w:r>
      <w:r w:rsidR="00630932" w:rsidRPr="00630932">
        <w:rPr>
          <w:color w:val="000000" w:themeColor="text1"/>
        </w:rPr>
        <w:t xml:space="preserve">set </w:t>
      </w:r>
      <w:r w:rsidR="00630932">
        <w:rPr>
          <w:color w:val="000000" w:themeColor="text1"/>
        </w:rPr>
        <w:t>on</w:t>
      </w:r>
      <w:r w:rsidR="00210B5A" w:rsidRPr="00630932">
        <w:rPr>
          <w:color w:val="000000" w:themeColor="text1"/>
        </w:rPr>
        <w:t xml:space="preserve"> December 10</w:t>
      </w:r>
      <w:r w:rsidR="00210B5A" w:rsidRPr="00630932">
        <w:rPr>
          <w:color w:val="000000" w:themeColor="text1"/>
          <w:vertAlign w:val="superscript"/>
        </w:rPr>
        <w:t>th</w:t>
      </w:r>
      <w:r w:rsidR="00210B5A" w:rsidRPr="00630932">
        <w:rPr>
          <w:color w:val="000000" w:themeColor="text1"/>
        </w:rPr>
        <w:t xml:space="preserve"> </w:t>
      </w:r>
      <w:r w:rsidR="0019169B">
        <w:rPr>
          <w:color w:val="000000" w:themeColor="text1"/>
        </w:rPr>
        <w:t xml:space="preserve">for the winter growing season </w:t>
      </w:r>
      <w:r w:rsidR="00210B5A" w:rsidRPr="00630932">
        <w:rPr>
          <w:color w:val="000000" w:themeColor="text1"/>
        </w:rPr>
        <w:t xml:space="preserve">and </w:t>
      </w:r>
      <w:r w:rsidR="00630932">
        <w:rPr>
          <w:color w:val="000000" w:themeColor="text1"/>
        </w:rPr>
        <w:t>on</w:t>
      </w:r>
      <w:r w:rsidR="00630932" w:rsidRPr="00630932">
        <w:rPr>
          <w:color w:val="000000" w:themeColor="text1"/>
        </w:rPr>
        <w:t xml:space="preserve"> </w:t>
      </w:r>
      <w:r w:rsidR="00210B5A" w:rsidRPr="00630932">
        <w:rPr>
          <w:color w:val="000000" w:themeColor="text1"/>
        </w:rPr>
        <w:t>July 1</w:t>
      </w:r>
      <w:r w:rsidR="00210B5A" w:rsidRPr="00630932">
        <w:rPr>
          <w:color w:val="000000" w:themeColor="text1"/>
          <w:vertAlign w:val="superscript"/>
        </w:rPr>
        <w:t>st</w:t>
      </w:r>
      <w:r w:rsidR="00210B5A" w:rsidRPr="00630932">
        <w:rPr>
          <w:color w:val="000000" w:themeColor="text1"/>
        </w:rPr>
        <w:t xml:space="preserve"> for the summer </w:t>
      </w:r>
      <w:r w:rsidR="00630932" w:rsidRPr="00630932">
        <w:rPr>
          <w:color w:val="000000" w:themeColor="text1"/>
        </w:rPr>
        <w:t xml:space="preserve">growing </w:t>
      </w:r>
      <w:r w:rsidR="00210B5A" w:rsidRPr="00630932">
        <w:rPr>
          <w:color w:val="000000" w:themeColor="text1"/>
        </w:rPr>
        <w:t xml:space="preserve">season. </w:t>
      </w:r>
      <w:r w:rsidR="00210B5A" w:rsidRPr="00731991">
        <w:rPr>
          <w:color w:val="000000" w:themeColor="text1"/>
        </w:rPr>
        <w:t xml:space="preserve">All irrigated wheat simulations were sown in winter and </w:t>
      </w:r>
      <w:r w:rsidR="00731991" w:rsidRPr="00731991">
        <w:rPr>
          <w:color w:val="000000" w:themeColor="text1"/>
        </w:rPr>
        <w:t>the majority of</w:t>
      </w:r>
      <w:r w:rsidR="00210B5A" w:rsidRPr="00731991">
        <w:rPr>
          <w:color w:val="000000" w:themeColor="text1"/>
        </w:rPr>
        <w:t xml:space="preserve"> rainfed simulations were sown in summer, except in Northwest </w:t>
      </w:r>
      <w:r>
        <w:rPr>
          <w:color w:val="000000" w:themeColor="text1"/>
        </w:rPr>
        <w:t xml:space="preserve">Mexico </w:t>
      </w:r>
      <w:r w:rsidR="00210B5A" w:rsidRPr="00731991">
        <w:rPr>
          <w:color w:val="000000" w:themeColor="text1"/>
        </w:rPr>
        <w:t xml:space="preserve">(Baja California, Baja California Sur, Sonora, Chihuahua, and Sinaloa) where </w:t>
      </w:r>
      <w:r w:rsidR="00731991" w:rsidRPr="00731991">
        <w:rPr>
          <w:color w:val="000000" w:themeColor="text1"/>
        </w:rPr>
        <w:t xml:space="preserve">temperature and rainfall are more suitable for </w:t>
      </w:r>
      <w:r w:rsidR="00210B5A" w:rsidRPr="00731991">
        <w:rPr>
          <w:color w:val="000000" w:themeColor="text1"/>
        </w:rPr>
        <w:t>winter sowing</w:t>
      </w:r>
      <w:r w:rsidR="00731991" w:rsidRPr="00731991">
        <w:rPr>
          <w:color w:val="000000" w:themeColor="text1"/>
        </w:rPr>
        <w:t xml:space="preserve">. </w:t>
      </w:r>
      <w:r w:rsidR="00210B5A" w:rsidRPr="00630932">
        <w:rPr>
          <w:color w:val="000000" w:themeColor="text1"/>
        </w:rPr>
        <w:t>Plant</w:t>
      </w:r>
      <w:r w:rsidR="00630932">
        <w:rPr>
          <w:color w:val="000000" w:themeColor="text1"/>
        </w:rPr>
        <w:t>ing</w:t>
      </w:r>
      <w:r w:rsidR="00210B5A" w:rsidRPr="00630932">
        <w:rPr>
          <w:color w:val="000000" w:themeColor="text1"/>
        </w:rPr>
        <w:t xml:space="preserve"> density was 300 plants m</w:t>
      </w:r>
      <w:r w:rsidR="001D6B25">
        <w:rPr>
          <w:color w:val="000000" w:themeColor="text1"/>
          <w:vertAlign w:val="superscript"/>
        </w:rPr>
        <w:t>-2</w:t>
      </w:r>
      <w:r w:rsidR="00210B5A" w:rsidRPr="00630932">
        <w:rPr>
          <w:color w:val="000000" w:themeColor="text1"/>
        </w:rPr>
        <w:t xml:space="preserve"> at a </w:t>
      </w:r>
      <w:r w:rsidR="00801CE2">
        <w:rPr>
          <w:color w:val="000000" w:themeColor="text1"/>
        </w:rPr>
        <w:t xml:space="preserve">depth of </w:t>
      </w:r>
      <w:r w:rsidR="00210B5A" w:rsidRPr="00630932">
        <w:rPr>
          <w:color w:val="000000" w:themeColor="text1"/>
        </w:rPr>
        <w:t>5 cm.</w:t>
      </w:r>
      <w:r w:rsidR="00731991">
        <w:rPr>
          <w:color w:val="000000" w:themeColor="text1"/>
        </w:rPr>
        <w:t xml:space="preserve"> D</w:t>
      </w:r>
      <w:r w:rsidR="00731991" w:rsidRPr="00801CE2">
        <w:rPr>
          <w:color w:val="000000" w:themeColor="text1"/>
        </w:rPr>
        <w:t xml:space="preserve">ue to limited </w:t>
      </w:r>
      <w:r w:rsidR="00731991">
        <w:rPr>
          <w:color w:val="000000" w:themeColor="text1"/>
        </w:rPr>
        <w:t xml:space="preserve">soil </w:t>
      </w:r>
      <w:r w:rsidR="00731991" w:rsidRPr="00801CE2">
        <w:rPr>
          <w:color w:val="000000" w:themeColor="text1"/>
        </w:rPr>
        <w:t>water content data, initial water content was set at 100% field capacity (FC) in the first 30 cm of the soil profile to ensure germination and at 10% FC for the rest of the soil profile.</w:t>
      </w:r>
    </w:p>
    <w:p w14:paraId="11BBC314" w14:textId="0DA7CC72" w:rsidR="00210B5A" w:rsidRPr="004E2F69" w:rsidRDefault="00801CE2" w:rsidP="00620842">
      <w:pPr>
        <w:spacing w:line="480" w:lineRule="auto"/>
        <w:ind w:firstLine="720"/>
        <w:rPr>
          <w:color w:val="000000" w:themeColor="text1"/>
        </w:rPr>
      </w:pPr>
      <w:r>
        <w:rPr>
          <w:color w:val="000000" w:themeColor="text1"/>
        </w:rPr>
        <w:lastRenderedPageBreak/>
        <w:t>I</w:t>
      </w:r>
      <w:r w:rsidRPr="00801CE2">
        <w:rPr>
          <w:color w:val="000000" w:themeColor="text1"/>
        </w:rPr>
        <w:t>nitial mineral soil N was set to 25 kg ha</w:t>
      </w:r>
      <w:r w:rsidRPr="00801CE2">
        <w:rPr>
          <w:color w:val="000000" w:themeColor="text1"/>
          <w:vertAlign w:val="superscript"/>
        </w:rPr>
        <w:t>-1</w:t>
      </w:r>
      <w:r>
        <w:rPr>
          <w:color w:val="000000" w:themeColor="text1"/>
        </w:rPr>
        <w:t xml:space="preserve"> with i</w:t>
      </w:r>
      <w:r w:rsidRPr="00801CE2">
        <w:rPr>
          <w:color w:val="000000" w:themeColor="text1"/>
        </w:rPr>
        <w:t xml:space="preserve">nitial surface residue </w:t>
      </w:r>
      <w:r>
        <w:rPr>
          <w:color w:val="000000" w:themeColor="text1"/>
        </w:rPr>
        <w:t xml:space="preserve">and root mass </w:t>
      </w:r>
      <w:r w:rsidRPr="00801CE2">
        <w:rPr>
          <w:color w:val="000000" w:themeColor="text1"/>
        </w:rPr>
        <w:t>set to 3000 kg ha</w:t>
      </w:r>
      <w:r w:rsidRPr="00801CE2">
        <w:rPr>
          <w:color w:val="000000" w:themeColor="text1"/>
          <w:vertAlign w:val="superscript"/>
        </w:rPr>
        <w:t>-1</w:t>
      </w:r>
      <w:r>
        <w:rPr>
          <w:color w:val="000000" w:themeColor="text1"/>
        </w:rPr>
        <w:t xml:space="preserve"> and</w:t>
      </w:r>
      <w:r w:rsidRPr="00801CE2">
        <w:rPr>
          <w:color w:val="000000" w:themeColor="text1"/>
        </w:rPr>
        <w:t xml:space="preserve"> 1000 kg ha</w:t>
      </w:r>
      <w:r>
        <w:rPr>
          <w:color w:val="000000" w:themeColor="text1"/>
          <w:vertAlign w:val="superscript"/>
        </w:rPr>
        <w:t>-1</w:t>
      </w:r>
      <w:r>
        <w:rPr>
          <w:color w:val="000000" w:themeColor="text1"/>
        </w:rPr>
        <w:t xml:space="preserve">, respectively, </w:t>
      </w:r>
      <w:r w:rsidRPr="00801CE2">
        <w:rPr>
          <w:color w:val="000000" w:themeColor="text1"/>
        </w:rPr>
        <w:t>for</w:t>
      </w:r>
      <w:r>
        <w:rPr>
          <w:color w:val="000000" w:themeColor="text1"/>
        </w:rPr>
        <w:t xml:space="preserve"> all simulations</w:t>
      </w:r>
      <w:r w:rsidRPr="00801CE2">
        <w:rPr>
          <w:color w:val="000000" w:themeColor="text1"/>
        </w:rPr>
        <w:t>.</w:t>
      </w:r>
      <w:r>
        <w:rPr>
          <w:color w:val="000000" w:themeColor="text1"/>
        </w:rPr>
        <w:t xml:space="preserve"> </w:t>
      </w:r>
      <w:r w:rsidR="00394E75" w:rsidRPr="00394E75">
        <w:rPr>
          <w:color w:val="000000" w:themeColor="text1"/>
        </w:rPr>
        <w:t>T</w:t>
      </w:r>
      <w:r w:rsidR="00210B5A" w:rsidRPr="00394E75">
        <w:rPr>
          <w:color w:val="000000" w:themeColor="text1"/>
        </w:rPr>
        <w:t xml:space="preserve">he N fertilizer </w:t>
      </w:r>
      <w:r w:rsidR="00394E75">
        <w:rPr>
          <w:color w:val="000000" w:themeColor="text1"/>
        </w:rPr>
        <w:t>amount</w:t>
      </w:r>
      <w:r w:rsidR="00210B5A" w:rsidRPr="00394E75">
        <w:rPr>
          <w:color w:val="000000" w:themeColor="text1"/>
        </w:rPr>
        <w:t xml:space="preserve">s for the irrigated wheat simulations ranged </w:t>
      </w:r>
      <w:r w:rsidR="00000A90">
        <w:rPr>
          <w:color w:val="000000" w:themeColor="text1"/>
        </w:rPr>
        <w:t>from</w:t>
      </w:r>
      <w:r w:rsidR="00210B5A" w:rsidRPr="00394E75">
        <w:rPr>
          <w:color w:val="000000" w:themeColor="text1"/>
        </w:rPr>
        <w:t xml:space="preserve"> 90 to 140 kg ha</w:t>
      </w:r>
      <w:r w:rsidR="00210B5A" w:rsidRPr="00394E75">
        <w:rPr>
          <w:color w:val="000000" w:themeColor="text1"/>
          <w:vertAlign w:val="superscript"/>
        </w:rPr>
        <w:t>-1</w:t>
      </w:r>
      <w:r w:rsidR="00394E75">
        <w:rPr>
          <w:color w:val="000000" w:themeColor="text1"/>
        </w:rPr>
        <w:t xml:space="preserve"> depending on location, and</w:t>
      </w:r>
      <w:r w:rsidR="00394E75" w:rsidRPr="00394E75">
        <w:rPr>
          <w:color w:val="000000" w:themeColor="text1"/>
        </w:rPr>
        <w:t xml:space="preserve"> t</w:t>
      </w:r>
      <w:r w:rsidR="00210B5A" w:rsidRPr="00394E75">
        <w:rPr>
          <w:color w:val="000000" w:themeColor="text1"/>
        </w:rPr>
        <w:t>he N</w:t>
      </w:r>
      <w:r w:rsidR="00394E75" w:rsidRPr="00394E75">
        <w:rPr>
          <w:color w:val="000000" w:themeColor="text1"/>
        </w:rPr>
        <w:t xml:space="preserve"> fertilizer</w:t>
      </w:r>
      <w:r w:rsidR="00210B5A" w:rsidRPr="00394E75">
        <w:rPr>
          <w:color w:val="000000" w:themeColor="text1"/>
        </w:rPr>
        <w:t xml:space="preserve"> </w:t>
      </w:r>
      <w:r w:rsidR="00394E75" w:rsidRPr="00394E75">
        <w:rPr>
          <w:color w:val="000000" w:themeColor="text1"/>
        </w:rPr>
        <w:t>amount</w:t>
      </w:r>
      <w:r w:rsidR="00210B5A" w:rsidRPr="00394E75">
        <w:rPr>
          <w:color w:val="000000" w:themeColor="text1"/>
        </w:rPr>
        <w:t xml:space="preserve"> for rainfed wheat was 10 kg ha</w:t>
      </w:r>
      <w:r w:rsidR="00210B5A" w:rsidRPr="00394E75">
        <w:rPr>
          <w:color w:val="000000" w:themeColor="text1"/>
          <w:vertAlign w:val="superscript"/>
        </w:rPr>
        <w:t>-1</w:t>
      </w:r>
      <w:r w:rsidR="009856DD">
        <w:rPr>
          <w:color w:val="000000" w:themeColor="text1"/>
        </w:rPr>
        <w:t xml:space="preserve"> at all </w:t>
      </w:r>
      <w:r w:rsidR="0076409F">
        <w:rPr>
          <w:color w:val="000000" w:themeColor="text1"/>
        </w:rPr>
        <w:t>representative</w:t>
      </w:r>
      <w:r w:rsidR="009856DD">
        <w:rPr>
          <w:color w:val="000000" w:themeColor="text1"/>
        </w:rPr>
        <w:t xml:space="preserve"> locations</w:t>
      </w:r>
      <w:r w:rsidR="00210B5A" w:rsidRPr="00394E75">
        <w:rPr>
          <w:color w:val="000000" w:themeColor="text1"/>
        </w:rPr>
        <w:t xml:space="preserve">. </w:t>
      </w:r>
      <w:r w:rsidR="00394E75" w:rsidRPr="009856DD">
        <w:rPr>
          <w:color w:val="000000" w:themeColor="text1"/>
        </w:rPr>
        <w:t>For the</w:t>
      </w:r>
      <w:r w:rsidR="00210B5A" w:rsidRPr="009856DD">
        <w:rPr>
          <w:color w:val="000000" w:themeColor="text1"/>
        </w:rPr>
        <w:t xml:space="preserve"> irrigated wheat </w:t>
      </w:r>
      <w:r w:rsidR="00394E75" w:rsidRPr="009856DD">
        <w:rPr>
          <w:color w:val="000000" w:themeColor="text1"/>
        </w:rPr>
        <w:t xml:space="preserve">simulations, two N fertilizer applications </w:t>
      </w:r>
      <w:r w:rsidR="00210B5A" w:rsidRPr="009856DD">
        <w:rPr>
          <w:color w:val="000000" w:themeColor="text1"/>
        </w:rPr>
        <w:t>w</w:t>
      </w:r>
      <w:r w:rsidR="00394E75" w:rsidRPr="009856DD">
        <w:rPr>
          <w:color w:val="000000" w:themeColor="text1"/>
        </w:rPr>
        <w:t>ere</w:t>
      </w:r>
      <w:r w:rsidR="00210B5A" w:rsidRPr="009856DD">
        <w:rPr>
          <w:color w:val="000000" w:themeColor="text1"/>
        </w:rPr>
        <w:t xml:space="preserve"> split equally </w:t>
      </w:r>
      <w:r w:rsidR="001D6B25">
        <w:rPr>
          <w:color w:val="000000" w:themeColor="text1"/>
        </w:rPr>
        <w:t>on</w:t>
      </w:r>
      <w:r w:rsidR="00210B5A" w:rsidRPr="009856DD">
        <w:rPr>
          <w:color w:val="000000" w:themeColor="text1"/>
        </w:rPr>
        <w:t xml:space="preserve"> </w:t>
      </w:r>
      <w:r w:rsidR="001D6B25">
        <w:rPr>
          <w:color w:val="000000" w:themeColor="text1"/>
        </w:rPr>
        <w:t xml:space="preserve">day of </w:t>
      </w:r>
      <w:r w:rsidR="00210B5A" w:rsidRPr="009856DD">
        <w:rPr>
          <w:color w:val="000000" w:themeColor="text1"/>
        </w:rPr>
        <w:t xml:space="preserve">sowing and 40 days after sowing. </w:t>
      </w:r>
      <w:r w:rsidR="009856DD" w:rsidRPr="009856DD">
        <w:rPr>
          <w:color w:val="000000" w:themeColor="text1"/>
        </w:rPr>
        <w:t>For the</w:t>
      </w:r>
      <w:r w:rsidR="00210B5A" w:rsidRPr="009856DD">
        <w:rPr>
          <w:color w:val="000000" w:themeColor="text1"/>
        </w:rPr>
        <w:t xml:space="preserve"> rainfed wheat</w:t>
      </w:r>
      <w:r w:rsidR="009856DD" w:rsidRPr="009856DD">
        <w:rPr>
          <w:color w:val="000000" w:themeColor="text1"/>
        </w:rPr>
        <w:t xml:space="preserve"> simulations,</w:t>
      </w:r>
      <w:r w:rsidR="00210B5A" w:rsidRPr="009856DD">
        <w:rPr>
          <w:color w:val="000000" w:themeColor="text1"/>
        </w:rPr>
        <w:t xml:space="preserve"> a single application was </w:t>
      </w:r>
      <w:r w:rsidR="009856DD" w:rsidRPr="009856DD">
        <w:rPr>
          <w:color w:val="000000" w:themeColor="text1"/>
        </w:rPr>
        <w:t>applied</w:t>
      </w:r>
      <w:r w:rsidR="00210B5A" w:rsidRPr="009856DD">
        <w:rPr>
          <w:color w:val="000000" w:themeColor="text1"/>
        </w:rPr>
        <w:t xml:space="preserve"> </w:t>
      </w:r>
      <w:r w:rsidR="001D6B25">
        <w:rPr>
          <w:color w:val="000000" w:themeColor="text1"/>
        </w:rPr>
        <w:t xml:space="preserve">on </w:t>
      </w:r>
      <w:r w:rsidR="0019169B">
        <w:rPr>
          <w:color w:val="000000" w:themeColor="text1"/>
        </w:rPr>
        <w:t xml:space="preserve">the </w:t>
      </w:r>
      <w:r w:rsidR="001D6B25">
        <w:rPr>
          <w:color w:val="000000" w:themeColor="text1"/>
        </w:rPr>
        <w:t>day of</w:t>
      </w:r>
      <w:r w:rsidR="00210B5A" w:rsidRPr="009856DD">
        <w:rPr>
          <w:color w:val="000000" w:themeColor="text1"/>
        </w:rPr>
        <w:t xml:space="preserve"> sowing. The fertilizer applied </w:t>
      </w:r>
      <w:r w:rsidR="00AD1AA4">
        <w:rPr>
          <w:color w:val="000000" w:themeColor="text1"/>
        </w:rPr>
        <w:t>w</w:t>
      </w:r>
      <w:r w:rsidR="00210B5A" w:rsidRPr="009856DD">
        <w:rPr>
          <w:color w:val="000000" w:themeColor="text1"/>
        </w:rPr>
        <w:t>as urea-N banded beneath the surface and incorporated at 5 cm.</w:t>
      </w:r>
      <w:r w:rsidR="00731991">
        <w:rPr>
          <w:color w:val="000000" w:themeColor="text1"/>
        </w:rPr>
        <w:t xml:space="preserve"> </w:t>
      </w:r>
      <w:r w:rsidR="009856DD" w:rsidRPr="009856DD">
        <w:rPr>
          <w:color w:val="000000" w:themeColor="text1"/>
        </w:rPr>
        <w:t>The i</w:t>
      </w:r>
      <w:r w:rsidR="00210B5A" w:rsidRPr="009856DD">
        <w:rPr>
          <w:color w:val="000000" w:themeColor="text1"/>
        </w:rPr>
        <w:t xml:space="preserve">rrigated treatment </w:t>
      </w:r>
      <w:r w:rsidR="009856DD" w:rsidRPr="009856DD">
        <w:rPr>
          <w:color w:val="000000" w:themeColor="text1"/>
        </w:rPr>
        <w:t>used</w:t>
      </w:r>
      <w:r w:rsidR="00210B5A" w:rsidRPr="009856DD">
        <w:rPr>
          <w:color w:val="000000" w:themeColor="text1"/>
        </w:rPr>
        <w:t xml:space="preserve"> automatic irrigation</w:t>
      </w:r>
      <w:r w:rsidR="001D6B25">
        <w:rPr>
          <w:color w:val="000000" w:themeColor="text1"/>
        </w:rPr>
        <w:t>,</w:t>
      </w:r>
      <w:r w:rsidR="00210B5A" w:rsidRPr="009856DD">
        <w:rPr>
          <w:color w:val="000000" w:themeColor="text1"/>
        </w:rPr>
        <w:t xml:space="preserve"> </w:t>
      </w:r>
      <w:r w:rsidR="009856DD" w:rsidRPr="009856DD">
        <w:rPr>
          <w:color w:val="000000" w:themeColor="text1"/>
        </w:rPr>
        <w:t xml:space="preserve">set </w:t>
      </w:r>
      <w:r w:rsidR="00210B5A" w:rsidRPr="009856DD">
        <w:rPr>
          <w:color w:val="000000" w:themeColor="text1"/>
        </w:rPr>
        <w:t>at 80% of maximum water available in the first 30 cm of the soil profile</w:t>
      </w:r>
      <w:r w:rsidR="009856DD" w:rsidRPr="009856DD">
        <w:rPr>
          <w:color w:val="000000" w:themeColor="text1"/>
        </w:rPr>
        <w:t>,</w:t>
      </w:r>
      <w:r w:rsidR="00210B5A" w:rsidRPr="009856DD">
        <w:rPr>
          <w:color w:val="000000" w:themeColor="text1"/>
        </w:rPr>
        <w:t xml:space="preserve"> to reduce the risk of water </w:t>
      </w:r>
      <w:r w:rsidR="001D6B25">
        <w:rPr>
          <w:color w:val="000000" w:themeColor="text1"/>
        </w:rPr>
        <w:t xml:space="preserve">deficit </w:t>
      </w:r>
      <w:r w:rsidR="00210B5A" w:rsidRPr="009856DD">
        <w:rPr>
          <w:color w:val="000000" w:themeColor="text1"/>
        </w:rPr>
        <w:t>stress</w:t>
      </w:r>
      <w:r w:rsidR="002670F9">
        <w:rPr>
          <w:color w:val="000000" w:themeColor="text1"/>
        </w:rPr>
        <w:t xml:space="preserve"> in the crop</w:t>
      </w:r>
      <w:r w:rsidR="00210B5A" w:rsidRPr="009856DD">
        <w:rPr>
          <w:color w:val="000000" w:themeColor="text1"/>
        </w:rPr>
        <w:t>.</w:t>
      </w:r>
      <w:r w:rsidR="00D83831">
        <w:rPr>
          <w:color w:val="000000" w:themeColor="text1"/>
        </w:rPr>
        <w:t xml:space="preserve"> </w:t>
      </w:r>
      <w:r w:rsidR="00D83831" w:rsidRPr="00D83831">
        <w:rPr>
          <w:color w:val="000000" w:themeColor="text1"/>
        </w:rPr>
        <w:t>The wheat cultivar</w:t>
      </w:r>
      <w:r w:rsidR="00D83831">
        <w:rPr>
          <w:color w:val="000000" w:themeColor="text1"/>
        </w:rPr>
        <w:t>s</w:t>
      </w:r>
      <w:r w:rsidR="00D83831" w:rsidRPr="00D83831">
        <w:rPr>
          <w:color w:val="000000" w:themeColor="text1"/>
        </w:rPr>
        <w:t xml:space="preserve"> and</w:t>
      </w:r>
      <w:r w:rsidR="00983D2A">
        <w:rPr>
          <w:color w:val="000000" w:themeColor="text1"/>
        </w:rPr>
        <w:t xml:space="preserve"> </w:t>
      </w:r>
      <w:r w:rsidR="00210B5A" w:rsidRPr="00983D2A">
        <w:rPr>
          <w:color w:val="000000" w:themeColor="text1"/>
        </w:rPr>
        <w:t xml:space="preserve">genetic coefficients </w:t>
      </w:r>
      <w:r w:rsidR="009856DD" w:rsidRPr="00983D2A">
        <w:rPr>
          <w:color w:val="000000" w:themeColor="text1"/>
        </w:rPr>
        <w:t xml:space="preserve">used were </w:t>
      </w:r>
      <w:r w:rsidR="00D83831">
        <w:rPr>
          <w:color w:val="000000" w:themeColor="text1"/>
        </w:rPr>
        <w:t>based on the site-specific cultivar selection and adapted coefficients from</w:t>
      </w:r>
      <w:r w:rsidR="00210B5A" w:rsidRPr="00983D2A">
        <w:rPr>
          <w:color w:val="000000" w:themeColor="text1"/>
        </w:rPr>
        <w:t xml:space="preserve"> </w:t>
      </w:r>
      <w:r w:rsidR="009856DD" w:rsidRPr="00983D2A">
        <w:rPr>
          <w:color w:val="000000" w:themeColor="text1"/>
        </w:rPr>
        <w:t>Hernandez-Ochoa et al.</w:t>
      </w:r>
      <w:r w:rsidR="00721C7A">
        <w:rPr>
          <w:color w:val="000000" w:themeColor="text1"/>
        </w:rPr>
        <w:t xml:space="preserve"> </w:t>
      </w:r>
      <w:r w:rsidR="00721C7A">
        <w:rPr>
          <w:color w:val="000000" w:themeColor="text1"/>
        </w:rPr>
        <w:fldChar w:fldCharType="begin"/>
      </w:r>
      <w:r w:rsidR="00721C7A">
        <w:rPr>
          <w:color w:val="000000" w:themeColor="text1"/>
        </w:rPr>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rPr>
          <w:color w:val="000000" w:themeColor="text1"/>
        </w:rPr>
        <w:fldChar w:fldCharType="separate"/>
      </w:r>
      <w:r w:rsidR="00721C7A">
        <w:rPr>
          <w:noProof/>
          <w:color w:val="000000" w:themeColor="text1"/>
        </w:rPr>
        <w:t>(2018)</w:t>
      </w:r>
      <w:r w:rsidR="00721C7A">
        <w:rPr>
          <w:color w:val="000000" w:themeColor="text1"/>
        </w:rPr>
        <w:fldChar w:fldCharType="end"/>
      </w:r>
      <w:r w:rsidR="00D83831">
        <w:rPr>
          <w:color w:val="000000" w:themeColor="text1"/>
        </w:rPr>
        <w:t xml:space="preserve">. </w:t>
      </w:r>
      <w:r w:rsidR="00601979">
        <w:rPr>
          <w:color w:val="000000" w:themeColor="text1"/>
        </w:rPr>
        <w:t xml:space="preserve">All cultivars were simulated with </w:t>
      </w:r>
      <w:r w:rsidR="004E2F69">
        <w:rPr>
          <w:color w:val="000000" w:themeColor="text1"/>
        </w:rPr>
        <w:t xml:space="preserve">the </w:t>
      </w:r>
      <w:r w:rsidR="00601979">
        <w:rPr>
          <w:color w:val="000000" w:themeColor="text1"/>
        </w:rPr>
        <w:t xml:space="preserve">two </w:t>
      </w:r>
      <w:r w:rsidR="004E2F69">
        <w:rPr>
          <w:color w:val="000000" w:themeColor="text1"/>
        </w:rPr>
        <w:t>most common</w:t>
      </w:r>
      <w:r w:rsidR="00601979">
        <w:rPr>
          <w:color w:val="000000" w:themeColor="text1"/>
        </w:rPr>
        <w:t xml:space="preserve"> O</w:t>
      </w:r>
      <w:r w:rsidR="00601979">
        <w:rPr>
          <w:color w:val="000000" w:themeColor="text1"/>
          <w:vertAlign w:val="subscript"/>
        </w:rPr>
        <w:t>3</w:t>
      </w:r>
      <w:r w:rsidR="00601979">
        <w:rPr>
          <w:color w:val="000000" w:themeColor="text1"/>
        </w:rPr>
        <w:t xml:space="preserve"> sensitivity </w:t>
      </w:r>
      <w:r w:rsidR="00C0747D">
        <w:rPr>
          <w:color w:val="000000" w:themeColor="text1"/>
        </w:rPr>
        <w:t xml:space="preserve">cultivar </w:t>
      </w:r>
      <w:r w:rsidR="00601979">
        <w:rPr>
          <w:color w:val="000000" w:themeColor="text1"/>
        </w:rPr>
        <w:t>classifications</w:t>
      </w:r>
      <w:r w:rsidR="004E2F69">
        <w:rPr>
          <w:color w:val="000000" w:themeColor="text1"/>
        </w:rPr>
        <w:t xml:space="preserve"> included in NWheat</w:t>
      </w:r>
      <w:r w:rsidR="00601979">
        <w:rPr>
          <w:color w:val="000000" w:themeColor="text1"/>
        </w:rPr>
        <w:t>,</w:t>
      </w:r>
      <w:r w:rsidR="002670F9">
        <w:rPr>
          <w:color w:val="000000" w:themeColor="text1"/>
        </w:rPr>
        <w:t xml:space="preserve"> </w:t>
      </w:r>
      <w:r w:rsidR="005A7D23">
        <w:rPr>
          <w:color w:val="000000" w:themeColor="text1"/>
        </w:rPr>
        <w:t>O</w:t>
      </w:r>
      <w:r w:rsidR="005A7D23">
        <w:rPr>
          <w:color w:val="000000" w:themeColor="text1"/>
          <w:vertAlign w:val="subscript"/>
        </w:rPr>
        <w:t>3</w:t>
      </w:r>
      <w:r w:rsidR="005A7D23">
        <w:rPr>
          <w:color w:val="000000" w:themeColor="text1"/>
        </w:rPr>
        <w:t xml:space="preserve"> </w:t>
      </w:r>
      <w:r w:rsidR="00601979">
        <w:rPr>
          <w:color w:val="000000" w:themeColor="text1"/>
        </w:rPr>
        <w:t xml:space="preserve">tolerant and </w:t>
      </w:r>
      <w:r w:rsidR="005A7D23">
        <w:rPr>
          <w:color w:val="000000" w:themeColor="text1"/>
        </w:rPr>
        <w:t>O</w:t>
      </w:r>
      <w:r w:rsidR="005A7D23">
        <w:rPr>
          <w:color w:val="000000" w:themeColor="text1"/>
          <w:vertAlign w:val="subscript"/>
        </w:rPr>
        <w:t>3</w:t>
      </w:r>
      <w:r w:rsidR="005A7D23">
        <w:rPr>
          <w:color w:val="000000" w:themeColor="text1"/>
        </w:rPr>
        <w:t xml:space="preserve"> </w:t>
      </w:r>
      <w:r w:rsidR="00601979">
        <w:rPr>
          <w:color w:val="000000" w:themeColor="text1"/>
        </w:rPr>
        <w:t>intermediate</w:t>
      </w:r>
      <w:r w:rsidR="004E2F69">
        <w:rPr>
          <w:color w:val="000000" w:themeColor="text1"/>
        </w:rPr>
        <w:t>,</w:t>
      </w:r>
      <w:r w:rsidR="00601979">
        <w:rPr>
          <w:color w:val="000000" w:themeColor="text1"/>
        </w:rPr>
        <w:t xml:space="preserve"> </w:t>
      </w:r>
      <w:r w:rsidR="004E2F69">
        <w:rPr>
          <w:color w:val="000000" w:themeColor="text1"/>
        </w:rPr>
        <w:t>based on previous O</w:t>
      </w:r>
      <w:r w:rsidR="004E2F69">
        <w:rPr>
          <w:color w:val="000000" w:themeColor="text1"/>
          <w:vertAlign w:val="subscript"/>
        </w:rPr>
        <w:t>3</w:t>
      </w:r>
      <w:r w:rsidR="004E2F69">
        <w:rPr>
          <w:color w:val="000000" w:themeColor="text1"/>
        </w:rPr>
        <w:t xml:space="preserve"> exposure experiments</w:t>
      </w:r>
      <w:r w:rsidR="00772744">
        <w:rPr>
          <w:color w:val="000000" w:themeColor="text1"/>
        </w:rPr>
        <w:t xml:space="preserve"> </w:t>
      </w:r>
      <w:r w:rsidR="00772744">
        <w:rPr>
          <w:color w:val="000000" w:themeColor="text1"/>
        </w:rPr>
        <w:fldChar w:fldCharType="begin"/>
      </w:r>
      <w:r w:rsidR="00772744">
        <w:rPr>
          <w:color w:val="000000" w:themeColor="text1"/>
        </w:rPr>
        <w:instrText xml:space="preserve"> ADDIN EN.CITE &lt;EndNote&gt;&lt;Cite&gt;&lt;Author&gt;Guarin&lt;/Author&gt;&lt;Year&gt;2018&lt;/Year&gt;&lt;IDText&gt;Modeling the effects of tropospheric ozone on wheat growth and yield&lt;/IDText&gt;&lt;DisplayText&gt;(Guarin et al., 2018)&lt;/DisplayText&gt;&lt;record&gt;&lt;titles&gt;&lt;title&gt;Modeling the effects of tropospheric ozone on wheat growth and yield&lt;/title&gt;&lt;secondary-title&gt;European Journal of Agronomy&lt;/secondary-title&gt;&lt;/titles&gt;&lt;contributors&gt;&lt;authors&gt;&lt;author&gt;Guarin, J.R.&lt;/author&gt;&lt;author&gt;Kassie, B.&lt;/author&gt;&lt;author&gt;Mashaheet, A.M.&lt;/author&gt;&lt;author&gt;Burkey, K.&lt;/author&gt;&lt;author&gt;Asseng, S.&lt;/author&gt;&lt;/authors&gt;&lt;/contributors&gt;&lt;added-date format="utc"&gt;1541529752&lt;/added-date&gt;&lt;ref-type name="Journal Article"&gt;17&lt;/ref-type&gt;&lt;dates&gt;&lt;year&gt;2018&lt;/year&gt;&lt;/dates&gt;&lt;rec-number&gt;680&lt;/rec-number&gt;&lt;last-updated-date format="utc"&gt;1541529851&lt;/last-updated-date&gt;&lt;volume&gt;(Under Review)&lt;/volume&gt;&lt;/record&gt;&lt;/Cite&gt;&lt;/EndNote&gt;</w:instrText>
      </w:r>
      <w:r w:rsidR="00772744">
        <w:rPr>
          <w:color w:val="000000" w:themeColor="text1"/>
        </w:rPr>
        <w:fldChar w:fldCharType="separate"/>
      </w:r>
      <w:r w:rsidR="00772744">
        <w:rPr>
          <w:noProof/>
          <w:color w:val="000000" w:themeColor="text1"/>
        </w:rPr>
        <w:t>(Guarin et al., 2018)</w:t>
      </w:r>
      <w:r w:rsidR="00772744">
        <w:rPr>
          <w:color w:val="000000" w:themeColor="text1"/>
        </w:rPr>
        <w:fldChar w:fldCharType="end"/>
      </w:r>
      <w:r w:rsidR="004E2F69">
        <w:rPr>
          <w:color w:val="000000" w:themeColor="text1"/>
        </w:rPr>
        <w:t>.</w:t>
      </w:r>
    </w:p>
    <w:p w14:paraId="4603B88A" w14:textId="77777777" w:rsidR="00601979" w:rsidRPr="00601979" w:rsidRDefault="00601979" w:rsidP="00A117C1">
      <w:pPr>
        <w:spacing w:line="480" w:lineRule="auto"/>
        <w:ind w:firstLine="720"/>
        <w:rPr>
          <w:highlight w:val="yellow"/>
        </w:rPr>
      </w:pPr>
    </w:p>
    <w:p w14:paraId="5DD9CAB6" w14:textId="412AB1C5" w:rsidR="007A0A6D" w:rsidRDefault="00001A5B" w:rsidP="0076076A">
      <w:pPr>
        <w:spacing w:line="480" w:lineRule="auto"/>
      </w:pPr>
      <w:r>
        <w:t>2.</w:t>
      </w:r>
      <w:r w:rsidR="00FF526C">
        <w:t>6</w:t>
      </w:r>
      <w:r>
        <w:t xml:space="preserve"> Sensitivity analysis and u</w:t>
      </w:r>
      <w:r w:rsidR="0076076A">
        <w:t>pscaling impacts to national level</w:t>
      </w:r>
    </w:p>
    <w:p w14:paraId="01C3978E" w14:textId="292DFADF" w:rsidR="001D6B25" w:rsidRDefault="00080B3B" w:rsidP="00430D3C">
      <w:pPr>
        <w:spacing w:line="480" w:lineRule="auto"/>
        <w:ind w:firstLine="720"/>
      </w:pPr>
      <w:r>
        <w:t>To estimate the impact of various O</w:t>
      </w:r>
      <w:r>
        <w:rPr>
          <w:vertAlign w:val="subscript"/>
        </w:rPr>
        <w:t>3</w:t>
      </w:r>
      <w:r>
        <w:t xml:space="preserve"> concentrations on national wheat production, a sensitivity analysis was conducted using the climate change </w:t>
      </w:r>
      <w:r w:rsidR="00681E03">
        <w:t>data</w:t>
      </w:r>
      <w:r>
        <w:t xml:space="preserve"> </w:t>
      </w:r>
      <w:r w:rsidR="00C76428">
        <w:t>(</w:t>
      </w:r>
      <w:r w:rsidR="00F958C7">
        <w:t>section 2.2</w:t>
      </w:r>
      <w:r w:rsidR="00C76428">
        <w:t xml:space="preserve">) </w:t>
      </w:r>
      <w:r>
        <w:t>paired with six different treatments consisting of constant daily M7 O</w:t>
      </w:r>
      <w:r>
        <w:rPr>
          <w:vertAlign w:val="subscript"/>
        </w:rPr>
        <w:t>3</w:t>
      </w:r>
      <w:r>
        <w:t xml:space="preserve"> concentrations of 25, 40, 60, 80, 100, and 120 ppb for the entire growing season of each year. The</w:t>
      </w:r>
      <w:r w:rsidRPr="00467103">
        <w:t xml:space="preserve"> pre-industrial</w:t>
      </w:r>
      <w:r>
        <w:t xml:space="preserve"> M7 O</w:t>
      </w:r>
      <w:r>
        <w:rPr>
          <w:vertAlign w:val="subscript"/>
        </w:rPr>
        <w:t>3</w:t>
      </w:r>
      <w:r w:rsidRPr="00467103">
        <w:t xml:space="preserve"> concentration of 2</w:t>
      </w:r>
      <w:r>
        <w:t xml:space="preserve">5 </w:t>
      </w:r>
      <w:r w:rsidRPr="00467103">
        <w:t xml:space="preserve">ppb was considered as </w:t>
      </w:r>
      <w:r>
        <w:t>the</w:t>
      </w:r>
      <w:r w:rsidRPr="00467103">
        <w:t xml:space="preserve"> control to evaluate the model with negligible effect</w:t>
      </w:r>
      <w:r>
        <w:t>s</w:t>
      </w:r>
      <w:r w:rsidRPr="00467103">
        <w:t xml:space="preserve"> of</w:t>
      </w:r>
      <w:r>
        <w:t xml:space="preserve"> O</w:t>
      </w:r>
      <w:r>
        <w:rPr>
          <w:vertAlign w:val="subscript"/>
        </w:rPr>
        <w:t>3</w:t>
      </w:r>
      <w:r w:rsidRPr="00467103">
        <w:t xml:space="preserve"> </w:t>
      </w:r>
      <w:r>
        <w:t>stress (i.e., same output as simulation with 0 ppb O</w:t>
      </w:r>
      <w:r>
        <w:rPr>
          <w:vertAlign w:val="subscript"/>
        </w:rPr>
        <w:t>3</w:t>
      </w:r>
      <w:r>
        <w:t>)</w:t>
      </w:r>
      <w:r w:rsidRPr="00467103">
        <w:t>.</w:t>
      </w:r>
    </w:p>
    <w:p w14:paraId="1E11FA62" w14:textId="709A48AB" w:rsidR="00080B3B" w:rsidRPr="00430D3C" w:rsidRDefault="00080B3B" w:rsidP="00430D3C">
      <w:pPr>
        <w:spacing w:line="480" w:lineRule="auto"/>
        <w:ind w:firstLine="720"/>
      </w:pPr>
      <w:r w:rsidRPr="00F24596">
        <w:rPr>
          <w:color w:val="000000" w:themeColor="text1"/>
        </w:rPr>
        <w:lastRenderedPageBreak/>
        <w:t xml:space="preserve">Observed irrigated and rainfed 2015 </w:t>
      </w:r>
      <w:r w:rsidR="00681E03">
        <w:rPr>
          <w:color w:val="000000" w:themeColor="text1"/>
        </w:rPr>
        <w:t xml:space="preserve">district </w:t>
      </w:r>
      <w:r w:rsidRPr="00F24596">
        <w:rPr>
          <w:color w:val="000000" w:themeColor="text1"/>
        </w:rPr>
        <w:t xml:space="preserve">wheat production </w:t>
      </w:r>
      <w:r w:rsidR="000C6E41">
        <w:rPr>
          <w:color w:val="000000" w:themeColor="text1"/>
        </w:rPr>
        <w:t>data</w:t>
      </w:r>
      <w:r w:rsidRPr="00F24596">
        <w:rPr>
          <w:color w:val="000000" w:themeColor="text1"/>
        </w:rPr>
        <w:t xml:space="preserve"> in Mexico from SAGARPA</w:t>
      </w:r>
      <w:r>
        <w:rPr>
          <w:color w:val="000000" w:themeColor="text1"/>
        </w:rPr>
        <w:t xml:space="preserve"> </w:t>
      </w:r>
      <w:r>
        <w:rPr>
          <w:color w:val="000000" w:themeColor="text1"/>
        </w:rPr>
        <w:fldChar w:fldCharType="begin"/>
      </w:r>
      <w:r w:rsidR="008B2F56">
        <w:rPr>
          <w:color w:val="000000" w:themeColor="text1"/>
        </w:rPr>
        <w:instrText xml:space="preserve"> ADDIN EN.CITE &lt;EndNote&gt;&lt;Cite ExcludeAuth="1"&gt;&lt;Author&gt;SAGARPA&lt;/Author&gt;&lt;Year&gt;2016&lt;/Year&gt;&lt;IDText&gt;Anuario estadístico de la producción agrícola&lt;/IDText&gt;&lt;DisplayText&gt;(2016a)&lt;/DisplayText&gt;&lt;record&gt;&lt;titles&gt;&lt;title&gt;Anuario estadístico de la producción agrícola&lt;/title&gt;&lt;/titles&gt;&lt;contributors&gt;&lt;authors&gt;&lt;author&gt;SAGARPA&lt;/author&gt;&lt;/authors&gt;&lt;/contributors&gt;&lt;added-date format="utc"&gt;1536797233&lt;/added-date&gt;&lt;ref-type name="Generic"&gt;13&lt;/ref-type&gt;&lt;dates&gt;&lt;year&gt;2016&lt;/year&gt;&lt;/dates&gt;&lt;rec-number&gt;453&lt;/rec-number&gt;&lt;publisher&gt;Available at: http://infosiap.siap.gob.mx/aagricola_siap_gb/icultivo/index.jsp&lt;/publisher&gt;&lt;last-updated-date format="utc"&gt;1536801535&lt;/last-updated-date&gt;&lt;/record&gt;&lt;/Cite&gt;&lt;/EndNote&gt;</w:instrText>
      </w:r>
      <w:r>
        <w:rPr>
          <w:color w:val="000000" w:themeColor="text1"/>
        </w:rPr>
        <w:fldChar w:fldCharType="separate"/>
      </w:r>
      <w:r w:rsidR="008B2F56">
        <w:rPr>
          <w:noProof/>
          <w:color w:val="000000" w:themeColor="text1"/>
        </w:rPr>
        <w:t>(2016a)</w:t>
      </w:r>
      <w:r>
        <w:rPr>
          <w:color w:val="000000" w:themeColor="text1"/>
        </w:rPr>
        <w:fldChar w:fldCharType="end"/>
      </w:r>
      <w:r>
        <w:rPr>
          <w:color w:val="000000" w:themeColor="text1"/>
        </w:rPr>
        <w:t xml:space="preserve"> were used to upscale production from the 32 representative </w:t>
      </w:r>
      <w:r w:rsidR="00430D3C">
        <w:rPr>
          <w:color w:val="000000" w:themeColor="text1"/>
        </w:rPr>
        <w:t xml:space="preserve">locations to the national scale. </w:t>
      </w:r>
      <w:r w:rsidR="00430D3C" w:rsidRPr="00F24596">
        <w:rPr>
          <w:color w:val="000000" w:themeColor="text1"/>
        </w:rPr>
        <w:t xml:space="preserve">Each of the 32 </w:t>
      </w:r>
      <w:r w:rsidR="00430D3C">
        <w:rPr>
          <w:color w:val="000000" w:themeColor="text1"/>
        </w:rPr>
        <w:t>representative</w:t>
      </w:r>
      <w:r w:rsidR="00430D3C" w:rsidRPr="00F24596">
        <w:rPr>
          <w:color w:val="000000" w:themeColor="text1"/>
        </w:rPr>
        <w:t xml:space="preserve"> locations w</w:t>
      </w:r>
      <w:r w:rsidR="00EF55AC">
        <w:rPr>
          <w:color w:val="000000" w:themeColor="text1"/>
        </w:rPr>
        <w:t>as</w:t>
      </w:r>
      <w:r w:rsidR="00430D3C" w:rsidRPr="00F24596">
        <w:rPr>
          <w:color w:val="000000" w:themeColor="text1"/>
        </w:rPr>
        <w:t xml:space="preserve"> assigned to a </w:t>
      </w:r>
      <w:r w:rsidR="00430D3C">
        <w:rPr>
          <w:color w:val="000000" w:themeColor="text1"/>
        </w:rPr>
        <w:t>wheat</w:t>
      </w:r>
      <w:r w:rsidR="00EF55AC">
        <w:rPr>
          <w:color w:val="000000" w:themeColor="text1"/>
        </w:rPr>
        <w:t>-</w:t>
      </w:r>
      <w:r w:rsidR="00430D3C">
        <w:rPr>
          <w:color w:val="000000" w:themeColor="text1"/>
        </w:rPr>
        <w:t xml:space="preserve">producing </w:t>
      </w:r>
      <w:r w:rsidR="00430D3C" w:rsidRPr="00F24596">
        <w:rPr>
          <w:color w:val="000000" w:themeColor="text1"/>
        </w:rPr>
        <w:t xml:space="preserve">district, depending on proximity and yield level. </w:t>
      </w:r>
      <w:r w:rsidR="00682DCA">
        <w:rPr>
          <w:color w:val="000000" w:themeColor="text1"/>
        </w:rPr>
        <w:t>Wheat p</w:t>
      </w:r>
      <w:r w:rsidR="00430D3C">
        <w:rPr>
          <w:color w:val="000000" w:themeColor="text1"/>
        </w:rPr>
        <w:t>roduction</w:t>
      </w:r>
      <w:r w:rsidR="00430D3C" w:rsidRPr="00F24596">
        <w:rPr>
          <w:color w:val="000000" w:themeColor="text1"/>
        </w:rPr>
        <w:t xml:space="preserve"> change for each </w:t>
      </w:r>
      <w:r w:rsidR="00430D3C">
        <w:rPr>
          <w:color w:val="000000" w:themeColor="text1"/>
        </w:rPr>
        <w:t xml:space="preserve">representative </w:t>
      </w:r>
      <w:r w:rsidR="00430D3C" w:rsidRPr="00F24596">
        <w:rPr>
          <w:color w:val="000000" w:themeColor="text1"/>
        </w:rPr>
        <w:t>location w</w:t>
      </w:r>
      <w:r w:rsidR="00430D3C">
        <w:rPr>
          <w:color w:val="000000" w:themeColor="text1"/>
        </w:rPr>
        <w:t>as</w:t>
      </w:r>
      <w:r w:rsidR="00430D3C" w:rsidRPr="00F24596">
        <w:rPr>
          <w:color w:val="000000" w:themeColor="text1"/>
        </w:rPr>
        <w:t xml:space="preserve"> calculated by finding the percentage change of the </w:t>
      </w:r>
      <w:r w:rsidR="00430D3C">
        <w:rPr>
          <w:color w:val="000000" w:themeColor="text1"/>
        </w:rPr>
        <w:t>simulated emissions scenario</w:t>
      </w:r>
      <w:r w:rsidR="00430D3C" w:rsidRPr="00F24596">
        <w:rPr>
          <w:color w:val="000000" w:themeColor="text1"/>
        </w:rPr>
        <w:t xml:space="preserve"> output versus the baseline </w:t>
      </w:r>
      <w:r w:rsidR="00682DCA">
        <w:rPr>
          <w:color w:val="000000" w:themeColor="text1"/>
        </w:rPr>
        <w:t>scenario output</w:t>
      </w:r>
      <w:r w:rsidR="00430D3C" w:rsidRPr="00F24596">
        <w:rPr>
          <w:color w:val="000000" w:themeColor="text1"/>
        </w:rPr>
        <w:t xml:space="preserve">. </w:t>
      </w:r>
      <w:r w:rsidR="00430D3C">
        <w:rPr>
          <w:color w:val="000000" w:themeColor="text1"/>
        </w:rPr>
        <w:t>The</w:t>
      </w:r>
      <w:r w:rsidR="00D543ED">
        <w:rPr>
          <w:color w:val="000000" w:themeColor="text1"/>
        </w:rPr>
        <w:t>se</w:t>
      </w:r>
      <w:r w:rsidR="00682DCA">
        <w:rPr>
          <w:color w:val="000000" w:themeColor="text1"/>
        </w:rPr>
        <w:t xml:space="preserve"> calculated</w:t>
      </w:r>
      <w:r w:rsidR="00430D3C">
        <w:rPr>
          <w:color w:val="000000" w:themeColor="text1"/>
        </w:rPr>
        <w:t xml:space="preserve"> production</w:t>
      </w:r>
      <w:r w:rsidR="00430D3C" w:rsidRPr="00F24596">
        <w:rPr>
          <w:color w:val="000000" w:themeColor="text1"/>
        </w:rPr>
        <w:t xml:space="preserve"> changes were then applied to the observed 2015 district wheat production</w:t>
      </w:r>
      <w:r w:rsidR="00430D3C">
        <w:rPr>
          <w:color w:val="000000" w:themeColor="text1"/>
        </w:rPr>
        <w:t xml:space="preserve"> based on the assigned representative location</w:t>
      </w:r>
      <w:r w:rsidR="00430D3C" w:rsidRPr="00F24596">
        <w:rPr>
          <w:color w:val="000000" w:themeColor="text1"/>
        </w:rPr>
        <w:t xml:space="preserve">. Future irrigated and rainfed wheat production were </w:t>
      </w:r>
      <w:r w:rsidR="00D56C11">
        <w:rPr>
          <w:color w:val="000000" w:themeColor="text1"/>
        </w:rPr>
        <w:t>added</w:t>
      </w:r>
      <w:r w:rsidR="00430D3C" w:rsidRPr="00F24596">
        <w:rPr>
          <w:color w:val="000000" w:themeColor="text1"/>
        </w:rPr>
        <w:t xml:space="preserve"> </w:t>
      </w:r>
      <w:r w:rsidR="00682DCA">
        <w:rPr>
          <w:color w:val="000000" w:themeColor="text1"/>
        </w:rPr>
        <w:t>together</w:t>
      </w:r>
      <w:r w:rsidR="00430D3C" w:rsidRPr="00F24596">
        <w:rPr>
          <w:color w:val="000000" w:themeColor="text1"/>
        </w:rPr>
        <w:t xml:space="preserve"> to report an aggregated national production for </w:t>
      </w:r>
      <w:r w:rsidR="00430D3C">
        <w:rPr>
          <w:color w:val="000000" w:themeColor="text1"/>
        </w:rPr>
        <w:t>each emissions scenario</w:t>
      </w:r>
      <w:r w:rsidR="00430D3C" w:rsidRPr="00F24596">
        <w:rPr>
          <w:color w:val="000000" w:themeColor="text1"/>
        </w:rPr>
        <w:t>.</w:t>
      </w:r>
      <w:r w:rsidR="00430D3C">
        <w:rPr>
          <w:color w:val="000000" w:themeColor="text1"/>
        </w:rPr>
        <w:t xml:space="preserve"> This process was done using both </w:t>
      </w:r>
      <w:r w:rsidR="005A7D23">
        <w:rPr>
          <w:color w:val="000000" w:themeColor="text1"/>
        </w:rPr>
        <w:t>O</w:t>
      </w:r>
      <w:r w:rsidR="005A7D23">
        <w:rPr>
          <w:color w:val="000000" w:themeColor="text1"/>
          <w:vertAlign w:val="subscript"/>
        </w:rPr>
        <w:t>3</w:t>
      </w:r>
      <w:r w:rsidR="005A7D23">
        <w:rPr>
          <w:color w:val="000000" w:themeColor="text1"/>
        </w:rPr>
        <w:t xml:space="preserve"> </w:t>
      </w:r>
      <w:r w:rsidR="00430D3C">
        <w:rPr>
          <w:color w:val="000000" w:themeColor="text1"/>
        </w:rPr>
        <w:t>tolerant and</w:t>
      </w:r>
      <w:r w:rsidR="00703D5C">
        <w:rPr>
          <w:color w:val="000000" w:themeColor="text1"/>
        </w:rPr>
        <w:t xml:space="preserve"> </w:t>
      </w:r>
      <w:r w:rsidR="005A7D23">
        <w:rPr>
          <w:color w:val="000000" w:themeColor="text1"/>
        </w:rPr>
        <w:t>O</w:t>
      </w:r>
      <w:r w:rsidR="005A7D23">
        <w:rPr>
          <w:color w:val="000000" w:themeColor="text1"/>
          <w:vertAlign w:val="subscript"/>
        </w:rPr>
        <w:t>3</w:t>
      </w:r>
      <w:r w:rsidR="005A7D23">
        <w:rPr>
          <w:color w:val="000000" w:themeColor="text1"/>
        </w:rPr>
        <w:t xml:space="preserve"> </w:t>
      </w:r>
      <w:r w:rsidR="00430D3C">
        <w:rPr>
          <w:color w:val="000000" w:themeColor="text1"/>
        </w:rPr>
        <w:t>intermediate</w:t>
      </w:r>
      <w:r w:rsidR="00703D5C">
        <w:rPr>
          <w:color w:val="000000" w:themeColor="text1"/>
        </w:rPr>
        <w:t xml:space="preserve"> </w:t>
      </w:r>
      <w:r w:rsidR="00430D3C">
        <w:rPr>
          <w:color w:val="000000" w:themeColor="text1"/>
        </w:rPr>
        <w:t xml:space="preserve">cultivar </w:t>
      </w:r>
      <w:r w:rsidR="00703D5C">
        <w:rPr>
          <w:color w:val="000000" w:themeColor="text1"/>
        </w:rPr>
        <w:t>classifications</w:t>
      </w:r>
      <w:r w:rsidR="00430D3C">
        <w:rPr>
          <w:color w:val="000000" w:themeColor="text1"/>
        </w:rPr>
        <w:t xml:space="preserve"> to estimate the O</w:t>
      </w:r>
      <w:r w:rsidR="00430D3C">
        <w:rPr>
          <w:color w:val="000000" w:themeColor="text1"/>
          <w:vertAlign w:val="subscript"/>
        </w:rPr>
        <w:t>3</w:t>
      </w:r>
      <w:r w:rsidR="00430D3C">
        <w:rPr>
          <w:color w:val="000000" w:themeColor="text1"/>
        </w:rPr>
        <w:t xml:space="preserve"> impact </w:t>
      </w:r>
      <w:r w:rsidR="00703D5C">
        <w:rPr>
          <w:color w:val="000000" w:themeColor="text1"/>
        </w:rPr>
        <w:t>on national production with different cultivar</w:t>
      </w:r>
      <w:r w:rsidR="00430D3C">
        <w:rPr>
          <w:color w:val="000000" w:themeColor="text1"/>
        </w:rPr>
        <w:t xml:space="preserve"> </w:t>
      </w:r>
      <w:r w:rsidR="00703D5C">
        <w:rPr>
          <w:color w:val="000000" w:themeColor="text1"/>
        </w:rPr>
        <w:t>O</w:t>
      </w:r>
      <w:r w:rsidR="00703D5C">
        <w:rPr>
          <w:color w:val="000000" w:themeColor="text1"/>
          <w:vertAlign w:val="subscript"/>
        </w:rPr>
        <w:t>3</w:t>
      </w:r>
      <w:r w:rsidR="00430D3C">
        <w:rPr>
          <w:color w:val="000000" w:themeColor="text1"/>
        </w:rPr>
        <w:t xml:space="preserve"> </w:t>
      </w:r>
      <w:r w:rsidR="00703D5C">
        <w:rPr>
          <w:color w:val="000000" w:themeColor="text1"/>
        </w:rPr>
        <w:t>sensitivit</w:t>
      </w:r>
      <w:r w:rsidR="00601979">
        <w:rPr>
          <w:color w:val="000000" w:themeColor="text1"/>
        </w:rPr>
        <w:t>ies</w:t>
      </w:r>
      <w:r w:rsidR="00430D3C">
        <w:rPr>
          <w:color w:val="000000" w:themeColor="text1"/>
        </w:rPr>
        <w:t>.</w:t>
      </w:r>
    </w:p>
    <w:p w14:paraId="4A5A8448" w14:textId="77777777" w:rsidR="0076076A" w:rsidRDefault="0076076A" w:rsidP="0076076A">
      <w:pPr>
        <w:spacing w:line="480" w:lineRule="auto"/>
        <w:ind w:firstLine="720"/>
      </w:pPr>
    </w:p>
    <w:p w14:paraId="12CF34C9" w14:textId="77777777" w:rsidR="00974831" w:rsidRPr="00974831" w:rsidRDefault="00974831" w:rsidP="006B1008">
      <w:pPr>
        <w:spacing w:line="480" w:lineRule="auto"/>
        <w:rPr>
          <w:b/>
        </w:rPr>
      </w:pPr>
      <w:r>
        <w:rPr>
          <w:b/>
        </w:rPr>
        <w:t xml:space="preserve">3. </w:t>
      </w:r>
      <w:r w:rsidRPr="00974831">
        <w:rPr>
          <w:b/>
        </w:rPr>
        <w:t>Results</w:t>
      </w:r>
    </w:p>
    <w:p w14:paraId="53B41E49" w14:textId="61044F35" w:rsidR="00FC2B7E" w:rsidRPr="00FC2B7E" w:rsidRDefault="00FC2B7E" w:rsidP="006B1008">
      <w:pPr>
        <w:spacing w:line="480" w:lineRule="auto"/>
      </w:pPr>
      <w:r>
        <w:t xml:space="preserve">3.1 </w:t>
      </w:r>
      <w:r w:rsidR="00653058">
        <w:t xml:space="preserve">Simulated </w:t>
      </w:r>
      <w:r>
        <w:t>O</w:t>
      </w:r>
      <w:r>
        <w:rPr>
          <w:vertAlign w:val="subscript"/>
        </w:rPr>
        <w:t>3</w:t>
      </w:r>
      <w:r>
        <w:t xml:space="preserve"> model </w:t>
      </w:r>
      <w:r w:rsidR="00653058">
        <w:t>concentrations</w:t>
      </w:r>
    </w:p>
    <w:p w14:paraId="1CB3CCF6" w14:textId="312298D2" w:rsidR="00FC2B7E" w:rsidRDefault="00653058" w:rsidP="00653058">
      <w:pPr>
        <w:spacing w:line="480" w:lineRule="auto"/>
        <w:ind w:firstLine="720"/>
      </w:pPr>
      <w:r>
        <w:t>The simulated O</w:t>
      </w:r>
      <w:r>
        <w:rPr>
          <w:vertAlign w:val="subscript"/>
        </w:rPr>
        <w:t>3</w:t>
      </w:r>
      <w:r>
        <w:t xml:space="preserve"> concentrations of the two emissions scenarios </w:t>
      </w:r>
      <w:r w:rsidRPr="00AA1D00">
        <w:t xml:space="preserve">from the EMEP model </w:t>
      </w:r>
      <w:r>
        <w:t>were compared to 2010 observed O</w:t>
      </w:r>
      <w:r>
        <w:rPr>
          <w:vertAlign w:val="subscript"/>
        </w:rPr>
        <w:t>3</w:t>
      </w:r>
      <w:r>
        <w:t xml:space="preserve"> data (</w:t>
      </w:r>
      <w:r w:rsidRPr="00EF4A3D">
        <w:t>Figure 2</w:t>
      </w:r>
      <w:r>
        <w:t>). Observed hourly</w:t>
      </w:r>
      <w:r w:rsidRPr="00AA1D00">
        <w:t xml:space="preserve"> O</w:t>
      </w:r>
      <w:r w:rsidRPr="00AA1D00">
        <w:rPr>
          <w:vertAlign w:val="subscript"/>
        </w:rPr>
        <w:t>3</w:t>
      </w:r>
      <w:r w:rsidRPr="00AA1D00">
        <w:t xml:space="preserve"> data </w:t>
      </w:r>
      <w:r>
        <w:t xml:space="preserve">for 2010 </w:t>
      </w:r>
      <w:r w:rsidRPr="00AA1D00">
        <w:t>w</w:t>
      </w:r>
      <w:r w:rsidR="00BC3478">
        <w:t>ere</w:t>
      </w:r>
      <w:r w:rsidRPr="00AA1D00">
        <w:t xml:space="preserve"> collected from </w:t>
      </w:r>
      <w:r>
        <w:t xml:space="preserve">the Red Automática de Monitoreo Atmosférico (RAMA) database for </w:t>
      </w:r>
      <w:r w:rsidRPr="00AA1D00">
        <w:t>22 weather stations in Mexico City located within approximately a 75 km radius</w:t>
      </w:r>
      <w:r>
        <w:t>. Observed O</w:t>
      </w:r>
      <w:r>
        <w:rPr>
          <w:vertAlign w:val="subscript"/>
        </w:rPr>
        <w:t>3</w:t>
      </w:r>
      <w:r>
        <w:t xml:space="preserve"> data w</w:t>
      </w:r>
      <w:r w:rsidR="00BC3478">
        <w:t>ere</w:t>
      </w:r>
      <w:r>
        <w:t xml:space="preserve"> collected only for Mexico City due to limited </w:t>
      </w:r>
      <w:r w:rsidR="00713B61">
        <w:t xml:space="preserve">availability of </w:t>
      </w:r>
      <w:r>
        <w:t>national hourly O</w:t>
      </w:r>
      <w:r>
        <w:rPr>
          <w:vertAlign w:val="subscript"/>
        </w:rPr>
        <w:t>3</w:t>
      </w:r>
      <w:r>
        <w:t xml:space="preserve"> data</w:t>
      </w:r>
      <w:r w:rsidRPr="00AA1D00">
        <w:t>.</w:t>
      </w:r>
      <w:r>
        <w:t xml:space="preserve"> </w:t>
      </w:r>
      <w:r w:rsidR="000406F7">
        <w:t>Any missing daily M7 O</w:t>
      </w:r>
      <w:r w:rsidR="000406F7">
        <w:rPr>
          <w:vertAlign w:val="subscript"/>
        </w:rPr>
        <w:t>3</w:t>
      </w:r>
      <w:r w:rsidR="000406F7">
        <w:t xml:space="preserve"> concentrations were filled with monthly average M7 O</w:t>
      </w:r>
      <w:r w:rsidR="000406F7">
        <w:rPr>
          <w:vertAlign w:val="subscript"/>
        </w:rPr>
        <w:t>3</w:t>
      </w:r>
      <w:r w:rsidR="000406F7">
        <w:t xml:space="preserve"> concentrations. </w:t>
      </w:r>
      <w:r>
        <w:t>The annual average M7 O</w:t>
      </w:r>
      <w:r>
        <w:rPr>
          <w:vertAlign w:val="subscript"/>
        </w:rPr>
        <w:t>3</w:t>
      </w:r>
      <w:r>
        <w:t xml:space="preserve"> concentrations of the simulated 2010 and 2050 O</w:t>
      </w:r>
      <w:r>
        <w:rPr>
          <w:vertAlign w:val="subscript"/>
        </w:rPr>
        <w:t>3</w:t>
      </w:r>
      <w:r>
        <w:t xml:space="preserve"> emissions scenarios were 49 and 50 ppb, respectively, while the annual average of the 2010 observed data was 53 </w:t>
      </w:r>
      <w:r>
        <w:lastRenderedPageBreak/>
        <w:t>ppb. All three M7 O</w:t>
      </w:r>
      <w:r>
        <w:rPr>
          <w:vertAlign w:val="subscript"/>
        </w:rPr>
        <w:t>3</w:t>
      </w:r>
      <w:r>
        <w:t xml:space="preserve"> concentrations had a standard error of approximately ±2 ppb. The higher observed M7 O</w:t>
      </w:r>
      <w:r>
        <w:rPr>
          <w:vertAlign w:val="subscript"/>
        </w:rPr>
        <w:t>3</w:t>
      </w:r>
      <w:r>
        <w:t xml:space="preserve"> is likely the result of the data being solely from Mexico City</w:t>
      </w:r>
      <w:r w:rsidR="008468F5">
        <w:t>,</w:t>
      </w:r>
      <w:r>
        <w:t xml:space="preserve"> which has the highest air pollution </w:t>
      </w:r>
      <w:r w:rsidR="007E1E70">
        <w:t xml:space="preserve">emissions </w:t>
      </w:r>
      <w:r>
        <w:t>in the country</w:t>
      </w:r>
      <w:r w:rsidR="003E3484">
        <w:t xml:space="preserve"> </w:t>
      </w:r>
      <w:r w:rsidR="007E1E70">
        <w:fldChar w:fldCharType="begin">
          <w:fldData xml:space="preserve">PEVuZE5vdGU+PENpdGU+PEF1dGhvcj5Nb2xpbmE8L0F1dGhvcj48WWVhcj4yMDA0PC9ZZWFyPjxJ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</w:fldData>
        </w:fldChar>
      </w:r>
      <w:r w:rsidR="007E1E70">
        <w:instrText xml:space="preserve"> ADDIN EN.CITE </w:instrText>
      </w:r>
      <w:r w:rsidR="007E1E70">
        <w:fldChar w:fldCharType="begin">
          <w:fldData xml:space="preserve">PEVuZE5vdGU+PENpdGU+PEF1dGhvcj5Nb2xpbmE8L0F1dGhvcj48WWVhcj4yMDA0PC9ZZWFyPjxJ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</w:fldData>
        </w:fldChar>
      </w:r>
      <w:r w:rsidR="007E1E70">
        <w:instrText xml:space="preserve"> ADDIN EN.CITE.DATA </w:instrText>
      </w:r>
      <w:r w:rsidR="007E1E70">
        <w:fldChar w:fldCharType="end"/>
      </w:r>
      <w:r w:rsidR="007E1E70">
        <w:fldChar w:fldCharType="separate"/>
      </w:r>
      <w:r w:rsidR="007E1E70">
        <w:rPr>
          <w:noProof/>
        </w:rPr>
        <w:t>(Molina et al., 2007; Molina and Molina, 2004)</w:t>
      </w:r>
      <w:r w:rsidR="007E1E70">
        <w:fldChar w:fldCharType="end"/>
      </w:r>
      <w:r>
        <w:t>.</w:t>
      </w:r>
    </w:p>
    <w:p w14:paraId="4D58AAF6" w14:textId="0B43C3F3" w:rsidR="00FC2B7E" w:rsidRDefault="00FC2B7E" w:rsidP="00FC2B7E">
      <w:pPr>
        <w:spacing w:line="480" w:lineRule="auto"/>
        <w:ind w:firstLine="720"/>
      </w:pPr>
    </w:p>
    <w:p w14:paraId="223AD0F8" w14:textId="77777777" w:rsidR="00653058" w:rsidRDefault="00653058" w:rsidP="000F3374">
      <w:pPr>
        <w:keepNext/>
        <w:spacing w:line="480" w:lineRule="auto"/>
      </w:pPr>
      <w:r>
        <w:rPr>
          <w:noProof/>
          <w:lang w:val="en-GB" w:eastAsia="en-GB"/>
        </w:rPr>
        <w:drawing>
          <wp:inline distT="0" distB="0" distL="0" distR="0" wp14:anchorId="4525871C" wp14:editId="6667A2FD">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047AE7D" w14:textId="3767F454" w:rsidR="00653058" w:rsidRDefault="00653058" w:rsidP="00653058">
      <w:pPr>
        <w:pStyle w:val="Caption"/>
      </w:pPr>
      <w:r w:rsidRPr="00653058">
        <w:rPr>
          <w:b/>
          <w:i w:val="0"/>
          <w:color w:val="auto"/>
        </w:rPr>
        <w:t xml:space="preserve">Figure </w:t>
      </w:r>
      <w:r w:rsidRPr="00653058">
        <w:rPr>
          <w:b/>
          <w:i w:val="0"/>
          <w:color w:val="auto"/>
        </w:rPr>
        <w:fldChar w:fldCharType="begin"/>
      </w:r>
      <w:r w:rsidRPr="00653058">
        <w:rPr>
          <w:b/>
          <w:i w:val="0"/>
          <w:color w:val="auto"/>
        </w:rPr>
        <w:instrText xml:space="preserve"> SEQ Figure \* ARABIC </w:instrText>
      </w:r>
      <w:r w:rsidRPr="00653058">
        <w:rPr>
          <w:b/>
          <w:i w:val="0"/>
          <w:color w:val="auto"/>
        </w:rPr>
        <w:fldChar w:fldCharType="separate"/>
      </w:r>
      <w:r w:rsidR="00A41D98">
        <w:rPr>
          <w:b/>
          <w:i w:val="0"/>
          <w:noProof/>
          <w:color w:val="auto"/>
        </w:rPr>
        <w:t>2</w:t>
      </w:r>
      <w:r w:rsidRPr="00653058">
        <w:rPr>
          <w:b/>
          <w:i w:val="0"/>
          <w:color w:val="auto"/>
        </w:rPr>
        <w:fldChar w:fldCharType="end"/>
      </w:r>
      <w:r w:rsidRPr="00653058">
        <w:rPr>
          <w:b/>
          <w:i w:val="0"/>
          <w:color w:val="auto"/>
        </w:rPr>
        <w:t>.</w:t>
      </w:r>
      <w:r w:rsidRPr="00653058">
        <w:rPr>
          <w:i w:val="0"/>
          <w:color w:val="auto"/>
        </w:rPr>
        <w:t xml:space="preserve"> Daily </w:t>
      </w:r>
      <w:r w:rsidRPr="007247CD">
        <w:rPr>
          <w:i w:val="0"/>
          <w:color w:val="auto"/>
        </w:rPr>
        <w:t>M7 O</w:t>
      </w:r>
      <w:r w:rsidRPr="007247CD">
        <w:rPr>
          <w:i w:val="0"/>
          <w:color w:val="auto"/>
          <w:vertAlign w:val="subscript"/>
        </w:rPr>
        <w:t>3</w:t>
      </w:r>
      <w:r w:rsidRPr="007247CD">
        <w:rPr>
          <w:i w:val="0"/>
          <w:color w:val="auto"/>
        </w:rPr>
        <w:t xml:space="preserve"> </w:t>
      </w:r>
      <w:r>
        <w:rPr>
          <w:i w:val="0"/>
          <w:color w:val="auto"/>
        </w:rPr>
        <w:t xml:space="preserve">concentrations </w:t>
      </w:r>
      <w:r w:rsidRPr="007247CD">
        <w:rPr>
          <w:i w:val="0"/>
          <w:color w:val="auto"/>
        </w:rPr>
        <w:t xml:space="preserve">for </w:t>
      </w:r>
      <w:r>
        <w:rPr>
          <w:i w:val="0"/>
          <w:color w:val="auto"/>
        </w:rPr>
        <w:t>2010 observed O</w:t>
      </w:r>
      <w:r>
        <w:rPr>
          <w:i w:val="0"/>
          <w:color w:val="auto"/>
          <w:vertAlign w:val="subscript"/>
        </w:rPr>
        <w:t>3</w:t>
      </w:r>
      <w:r>
        <w:rPr>
          <w:i w:val="0"/>
          <w:color w:val="auto"/>
        </w:rPr>
        <w:t xml:space="preserve"> averaged over 22 weather stations in Mexico City (all stations within ~75 km radius), and </w:t>
      </w:r>
      <w:r w:rsidRPr="007247CD">
        <w:rPr>
          <w:i w:val="0"/>
          <w:color w:val="auto"/>
        </w:rPr>
        <w:t>two</w:t>
      </w:r>
      <w:r>
        <w:rPr>
          <w:i w:val="0"/>
          <w:color w:val="auto"/>
        </w:rPr>
        <w:t xml:space="preserve"> simulated </w:t>
      </w:r>
      <w:r w:rsidRPr="007247CD">
        <w:rPr>
          <w:i w:val="0"/>
          <w:color w:val="auto"/>
        </w:rPr>
        <w:t>O</w:t>
      </w:r>
      <w:r w:rsidRPr="007247CD">
        <w:rPr>
          <w:i w:val="0"/>
          <w:color w:val="auto"/>
          <w:vertAlign w:val="subscript"/>
        </w:rPr>
        <w:t>3</w:t>
      </w:r>
      <w:r w:rsidRPr="007247CD">
        <w:rPr>
          <w:i w:val="0"/>
          <w:color w:val="auto"/>
        </w:rPr>
        <w:t xml:space="preserve"> emission</w:t>
      </w:r>
      <w:r>
        <w:rPr>
          <w:i w:val="0"/>
          <w:color w:val="auto"/>
        </w:rPr>
        <w:t>s</w:t>
      </w:r>
      <w:r w:rsidRPr="007247CD">
        <w:rPr>
          <w:i w:val="0"/>
          <w:color w:val="auto"/>
        </w:rPr>
        <w:t xml:space="preserve"> scenarios averaged over five years of data for each scenario</w:t>
      </w:r>
      <w:r>
        <w:rPr>
          <w:i w:val="0"/>
          <w:color w:val="auto"/>
        </w:rPr>
        <w:t xml:space="preserve"> from the EMEP</w:t>
      </w:r>
      <w:r w:rsidR="00E17A3F">
        <w:rPr>
          <w:i w:val="0"/>
          <w:color w:val="auto"/>
        </w:rPr>
        <w:t xml:space="preserve"> </w:t>
      </w:r>
      <w:r>
        <w:rPr>
          <w:i w:val="0"/>
          <w:color w:val="auto"/>
        </w:rPr>
        <w:t>MSC-W model for the 32 representative wheat</w:t>
      </w:r>
      <w:r w:rsidR="00794177">
        <w:rPr>
          <w:i w:val="0"/>
          <w:color w:val="auto"/>
        </w:rPr>
        <w:t>-</w:t>
      </w:r>
      <w:r>
        <w:rPr>
          <w:i w:val="0"/>
          <w:color w:val="auto"/>
        </w:rPr>
        <w:t>growing locations in Mexico</w:t>
      </w:r>
      <w:r w:rsidRPr="007247CD">
        <w:rPr>
          <w:i w:val="0"/>
          <w:color w:val="auto"/>
        </w:rPr>
        <w:t xml:space="preserve">. The shaded area shows the standard error of the mean from the five years of data for each </w:t>
      </w:r>
      <w:r>
        <w:rPr>
          <w:i w:val="0"/>
          <w:color w:val="auto"/>
        </w:rPr>
        <w:t xml:space="preserve">emissions </w:t>
      </w:r>
      <w:r w:rsidRPr="007247CD">
        <w:rPr>
          <w:i w:val="0"/>
          <w:color w:val="auto"/>
        </w:rPr>
        <w:t>scenario</w:t>
      </w:r>
      <w:r>
        <w:rPr>
          <w:i w:val="0"/>
          <w:color w:val="auto"/>
        </w:rPr>
        <w:t xml:space="preserve"> and from the 22 weather stations for the observed data</w:t>
      </w:r>
      <w:r w:rsidRPr="007247CD">
        <w:rPr>
          <w:i w:val="0"/>
          <w:color w:val="auto"/>
        </w:rPr>
        <w:t>.</w:t>
      </w:r>
    </w:p>
    <w:p w14:paraId="282DAFB3" w14:textId="77777777" w:rsidR="00653058" w:rsidRDefault="00653058" w:rsidP="00FC2B7E">
      <w:pPr>
        <w:spacing w:line="480" w:lineRule="auto"/>
        <w:ind w:firstLine="720"/>
      </w:pPr>
    </w:p>
    <w:p w14:paraId="6DCB4FED" w14:textId="49848A41" w:rsidR="00BA6A1E" w:rsidRPr="000758A8" w:rsidRDefault="00A117C1" w:rsidP="006B1008">
      <w:pPr>
        <w:spacing w:line="480" w:lineRule="auto"/>
      </w:pPr>
      <w:r>
        <w:t>3.</w:t>
      </w:r>
      <w:r w:rsidR="00FC2B7E">
        <w:t>2</w:t>
      </w:r>
      <w:r>
        <w:t xml:space="preserve"> Sensitivity analysis</w:t>
      </w:r>
      <w:r w:rsidR="007A0A6D">
        <w:t xml:space="preserve"> of seasonal </w:t>
      </w:r>
      <w:r w:rsidR="000758A8">
        <w:t xml:space="preserve">M7 </w:t>
      </w:r>
      <w:r w:rsidR="007A0A6D">
        <w:t>O</w:t>
      </w:r>
      <w:r w:rsidR="007A0A6D">
        <w:rPr>
          <w:vertAlign w:val="subscript"/>
        </w:rPr>
        <w:t>3</w:t>
      </w:r>
      <w:r w:rsidR="000758A8">
        <w:t xml:space="preserve"> concentrations</w:t>
      </w:r>
    </w:p>
    <w:p w14:paraId="571E95C5" w14:textId="18E231CE" w:rsidR="007A0A6D" w:rsidRPr="006F12A7" w:rsidRDefault="00F93E54" w:rsidP="007A0A6D">
      <w:pPr>
        <w:spacing w:line="480" w:lineRule="auto"/>
        <w:ind w:firstLine="720"/>
      </w:pPr>
      <w:r w:rsidRPr="00F93E54">
        <w:t>Figure 3</w:t>
      </w:r>
      <w:r>
        <w:t xml:space="preserve"> shows the simulated national wheat production from the sensitivity analysis using </w:t>
      </w:r>
      <w:r w:rsidR="001106B1">
        <w:t xml:space="preserve">the RCP 8.5 emissions scenario with </w:t>
      </w:r>
      <w:r>
        <w:t>various M7 O</w:t>
      </w:r>
      <w:r>
        <w:rPr>
          <w:vertAlign w:val="subscript"/>
        </w:rPr>
        <w:t>3</w:t>
      </w:r>
      <w:r>
        <w:t xml:space="preserve"> concentrations </w:t>
      </w:r>
      <w:r w:rsidR="005D2537">
        <w:t xml:space="preserve">ranging from 0 ppb to 120 ppb </w:t>
      </w:r>
      <w:r>
        <w:t>for the two O</w:t>
      </w:r>
      <w:r>
        <w:rPr>
          <w:vertAlign w:val="subscript"/>
        </w:rPr>
        <w:t>3</w:t>
      </w:r>
      <w:r>
        <w:t xml:space="preserve"> sensitiv</w:t>
      </w:r>
      <w:r w:rsidR="005A7D23">
        <w:t>ity</w:t>
      </w:r>
      <w:r>
        <w:t xml:space="preserve"> cultivar classifications.</w:t>
      </w:r>
      <w:r w:rsidR="00EC77C7">
        <w:t xml:space="preserve"> </w:t>
      </w:r>
      <w:r w:rsidR="00471765">
        <w:t>As seasonal M7 O</w:t>
      </w:r>
      <w:r w:rsidR="00471765">
        <w:rPr>
          <w:vertAlign w:val="subscript"/>
        </w:rPr>
        <w:t>3</w:t>
      </w:r>
      <w:r w:rsidR="00471765">
        <w:t xml:space="preserve"> increased from 25 ppb to 120 ppb, </w:t>
      </w:r>
      <w:r w:rsidR="002B0B9A">
        <w:t>the simulated total wheat production using the O</w:t>
      </w:r>
      <w:r w:rsidR="002B0B9A">
        <w:rPr>
          <w:vertAlign w:val="subscript"/>
        </w:rPr>
        <w:t>3</w:t>
      </w:r>
      <w:r w:rsidR="002B0B9A">
        <w:t xml:space="preserve"> tolerant cultivar classification </w:t>
      </w:r>
      <w:r w:rsidR="002B0B9A">
        <w:lastRenderedPageBreak/>
        <w:t xml:space="preserve">decreased from 3.28 </w:t>
      </w:r>
      <w:r w:rsidR="001106B1">
        <w:t xml:space="preserve">Mt </w:t>
      </w:r>
      <w:r w:rsidR="002B0B9A">
        <w:t xml:space="preserve">to 2.64 Mt (19.5% loss), and </w:t>
      </w:r>
      <w:r w:rsidR="00471765">
        <w:t>t</w:t>
      </w:r>
      <w:r w:rsidR="008C289B">
        <w:t>he simulated total production</w:t>
      </w:r>
      <w:r w:rsidR="00471765">
        <w:t xml:space="preserve"> </w:t>
      </w:r>
      <w:r w:rsidR="008C289B">
        <w:t>using the O</w:t>
      </w:r>
      <w:r w:rsidR="008C289B">
        <w:rPr>
          <w:vertAlign w:val="subscript"/>
        </w:rPr>
        <w:t>3</w:t>
      </w:r>
      <w:r w:rsidR="008C289B">
        <w:t xml:space="preserve"> intermediate cultivar classification </w:t>
      </w:r>
      <w:r w:rsidR="006F12A7">
        <w:t>decreased from</w:t>
      </w:r>
      <w:r w:rsidR="00471765">
        <w:t xml:space="preserve"> 3.28 </w:t>
      </w:r>
      <w:r w:rsidR="006F12A7">
        <w:t xml:space="preserve">Mt </w:t>
      </w:r>
      <w:r w:rsidR="00471765">
        <w:t>to 1.75</w:t>
      </w:r>
      <w:r w:rsidR="00EC77C7">
        <w:t xml:space="preserve"> Mt (</w:t>
      </w:r>
      <w:r w:rsidR="00471765">
        <w:t>46.6</w:t>
      </w:r>
      <w:r w:rsidR="00EC77C7">
        <w:t>%</w:t>
      </w:r>
      <w:r w:rsidR="00471765">
        <w:t xml:space="preserve"> loss</w:t>
      </w:r>
      <w:r w:rsidR="00EC77C7">
        <w:t>)</w:t>
      </w:r>
      <w:r w:rsidR="00471765">
        <w:t>.</w:t>
      </w:r>
    </w:p>
    <w:p w14:paraId="5ADA3800" w14:textId="77777777" w:rsidR="000F3374" w:rsidRPr="008C289B" w:rsidRDefault="000F3374" w:rsidP="007A0A6D">
      <w:pPr>
        <w:spacing w:line="480" w:lineRule="auto"/>
        <w:ind w:firstLine="720"/>
      </w:pPr>
    </w:p>
    <w:p w14:paraId="05B1ABB7" w14:textId="77777777" w:rsidR="00522795" w:rsidRDefault="003D21EB" w:rsidP="00522795">
      <w:pPr>
        <w:keepNext/>
      </w:pPr>
      <w:r>
        <w:rPr>
          <w:noProof/>
          <w:lang w:val="en-GB" w:eastAsia="en-GB"/>
        </w:rPr>
        <w:drawing>
          <wp:inline distT="0" distB="0" distL="0" distR="0" wp14:anchorId="78A8BA73" wp14:editId="6E02F9DE">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655171A" w14:textId="6001F7F7" w:rsidR="00693A3D" w:rsidRPr="007247CD" w:rsidRDefault="00522795" w:rsidP="00522795">
      <w:pPr>
        <w:pStyle w:val="Caption"/>
        <w:rPr>
          <w:i w:val="0"/>
          <w:color w:val="auto"/>
        </w:rPr>
      </w:pPr>
      <w:r w:rsidRPr="007247CD">
        <w:rPr>
          <w:b/>
          <w:i w:val="0"/>
          <w:color w:val="auto"/>
        </w:rPr>
        <w:t xml:space="preserve">Figure </w:t>
      </w:r>
      <w:r w:rsidRPr="007247CD">
        <w:rPr>
          <w:b/>
          <w:i w:val="0"/>
          <w:color w:val="auto"/>
        </w:rPr>
        <w:fldChar w:fldCharType="begin"/>
      </w:r>
      <w:r w:rsidRPr="007247CD">
        <w:rPr>
          <w:b/>
          <w:i w:val="0"/>
          <w:color w:val="auto"/>
        </w:rPr>
        <w:instrText xml:space="preserve"> SEQ Figure \* ARABIC </w:instrText>
      </w:r>
      <w:r w:rsidRPr="007247CD">
        <w:rPr>
          <w:b/>
          <w:i w:val="0"/>
          <w:color w:val="auto"/>
        </w:rPr>
        <w:fldChar w:fldCharType="separate"/>
      </w:r>
      <w:r w:rsidR="00A41D98">
        <w:rPr>
          <w:b/>
          <w:i w:val="0"/>
          <w:noProof/>
          <w:color w:val="auto"/>
        </w:rPr>
        <w:t>3</w:t>
      </w:r>
      <w:r w:rsidRPr="007247CD">
        <w:rPr>
          <w:b/>
          <w:i w:val="0"/>
          <w:color w:val="auto"/>
        </w:rPr>
        <w:fldChar w:fldCharType="end"/>
      </w:r>
      <w:r w:rsidRPr="007247CD">
        <w:rPr>
          <w:b/>
          <w:i w:val="0"/>
          <w:color w:val="auto"/>
        </w:rPr>
        <w:t>.</w:t>
      </w:r>
      <w:r w:rsidRPr="007247CD">
        <w:rPr>
          <w:i w:val="0"/>
          <w:color w:val="auto"/>
        </w:rPr>
        <w:t xml:space="preserve"> Sensitivity analysis showing the </w:t>
      </w:r>
      <w:r w:rsidR="002857BF" w:rsidRPr="007247CD">
        <w:rPr>
          <w:i w:val="0"/>
          <w:color w:val="auto"/>
        </w:rPr>
        <w:t xml:space="preserve">simulated </w:t>
      </w:r>
      <w:r w:rsidRPr="007247CD">
        <w:rPr>
          <w:i w:val="0"/>
          <w:color w:val="auto"/>
        </w:rPr>
        <w:t xml:space="preserve">total aggregated wheat production for Mexico </w:t>
      </w:r>
      <w:r w:rsidR="00287097">
        <w:rPr>
          <w:i w:val="0"/>
          <w:color w:val="auto"/>
        </w:rPr>
        <w:t>using</w:t>
      </w:r>
      <w:r w:rsidR="00910727">
        <w:rPr>
          <w:i w:val="0"/>
          <w:color w:val="auto"/>
        </w:rPr>
        <w:t xml:space="preserve"> the RCP 8.5 emissions scenario with</w:t>
      </w:r>
      <w:r w:rsidRPr="007247CD">
        <w:rPr>
          <w:i w:val="0"/>
          <w:color w:val="auto"/>
        </w:rPr>
        <w:t xml:space="preserve"> different seasonal M7 O</w:t>
      </w:r>
      <w:r w:rsidRPr="007247CD">
        <w:rPr>
          <w:i w:val="0"/>
          <w:color w:val="auto"/>
          <w:vertAlign w:val="subscript"/>
        </w:rPr>
        <w:t>3</w:t>
      </w:r>
      <w:r w:rsidRPr="007247CD">
        <w:rPr>
          <w:i w:val="0"/>
          <w:color w:val="auto"/>
        </w:rPr>
        <w:t xml:space="preserve"> concentrations for two different O</w:t>
      </w:r>
      <w:r w:rsidRPr="007247CD">
        <w:rPr>
          <w:i w:val="0"/>
          <w:color w:val="auto"/>
          <w:vertAlign w:val="subscript"/>
        </w:rPr>
        <w:t>3</w:t>
      </w:r>
      <w:r w:rsidRPr="007247CD">
        <w:rPr>
          <w:i w:val="0"/>
          <w:color w:val="auto"/>
        </w:rPr>
        <w:t xml:space="preserve"> sensitiv</w:t>
      </w:r>
      <w:r w:rsidR="00552A3E">
        <w:rPr>
          <w:i w:val="0"/>
          <w:color w:val="auto"/>
        </w:rPr>
        <w:t>ity</w:t>
      </w:r>
      <w:r w:rsidRPr="007247CD">
        <w:rPr>
          <w:i w:val="0"/>
          <w:color w:val="auto"/>
        </w:rPr>
        <w:t xml:space="preserve"> cultivar classifications. </w:t>
      </w:r>
      <w:r w:rsidR="00617633" w:rsidRPr="007247CD">
        <w:rPr>
          <w:i w:val="0"/>
          <w:color w:val="auto"/>
        </w:rPr>
        <w:t>Aggregated p</w:t>
      </w:r>
      <w:r w:rsidRPr="007247CD">
        <w:rPr>
          <w:i w:val="0"/>
          <w:color w:val="auto"/>
        </w:rPr>
        <w:t xml:space="preserve">roduction </w:t>
      </w:r>
      <w:r w:rsidR="000F5C9F">
        <w:rPr>
          <w:i w:val="0"/>
          <w:color w:val="auto"/>
        </w:rPr>
        <w:t xml:space="preserve">was </w:t>
      </w:r>
      <w:r w:rsidRPr="007247CD">
        <w:rPr>
          <w:i w:val="0"/>
          <w:color w:val="auto"/>
        </w:rPr>
        <w:t xml:space="preserve">upscaled from 32 </w:t>
      </w:r>
      <w:r w:rsidR="000F5C9F">
        <w:rPr>
          <w:i w:val="0"/>
          <w:color w:val="auto"/>
        </w:rPr>
        <w:t>representative wheat</w:t>
      </w:r>
      <w:r w:rsidR="0065295C">
        <w:rPr>
          <w:i w:val="0"/>
          <w:color w:val="auto"/>
        </w:rPr>
        <w:t>-</w:t>
      </w:r>
      <w:r w:rsidR="000F5C9F">
        <w:rPr>
          <w:i w:val="0"/>
          <w:color w:val="auto"/>
        </w:rPr>
        <w:t xml:space="preserve">growing </w:t>
      </w:r>
      <w:r w:rsidRPr="007247CD">
        <w:rPr>
          <w:i w:val="0"/>
          <w:color w:val="auto"/>
        </w:rPr>
        <w:t xml:space="preserve">locations </w:t>
      </w:r>
      <w:r w:rsidR="00287097">
        <w:rPr>
          <w:i w:val="0"/>
          <w:color w:val="auto"/>
        </w:rPr>
        <w:t>based on</w:t>
      </w:r>
      <w:r w:rsidRPr="007247CD">
        <w:rPr>
          <w:i w:val="0"/>
          <w:color w:val="auto"/>
        </w:rPr>
        <w:t xml:space="preserve"> 2015 </w:t>
      </w:r>
      <w:r w:rsidR="00617633" w:rsidRPr="007247CD">
        <w:rPr>
          <w:i w:val="0"/>
          <w:color w:val="auto"/>
        </w:rPr>
        <w:t xml:space="preserve">Mexico </w:t>
      </w:r>
      <w:r w:rsidRPr="007247CD">
        <w:rPr>
          <w:i w:val="0"/>
          <w:color w:val="auto"/>
        </w:rPr>
        <w:t>production data.</w:t>
      </w:r>
    </w:p>
    <w:p w14:paraId="4D81D12F" w14:textId="59FE05C6" w:rsidR="006B1008" w:rsidRDefault="006B1008" w:rsidP="006B1008">
      <w:pPr>
        <w:spacing w:line="480" w:lineRule="auto"/>
      </w:pPr>
    </w:p>
    <w:p w14:paraId="33A2A8B6" w14:textId="6FDFE7A2" w:rsidR="007D0110" w:rsidRDefault="007D0110" w:rsidP="007D0110">
      <w:pPr>
        <w:spacing w:line="480" w:lineRule="auto"/>
      </w:pPr>
      <w:r>
        <w:t xml:space="preserve">3.3 </w:t>
      </w:r>
      <w:r w:rsidR="001D6B11">
        <w:t>C</w:t>
      </w:r>
      <w:r>
        <w:t>rop model simulated output</w:t>
      </w:r>
    </w:p>
    <w:p w14:paraId="022F2B2F" w14:textId="2978CAB3" w:rsidR="007D0110" w:rsidRDefault="00EE1FBD" w:rsidP="007D0110">
      <w:pPr>
        <w:spacing w:line="480" w:lineRule="auto"/>
        <w:ind w:firstLine="720"/>
      </w:pPr>
      <w:r>
        <w:t>The</w:t>
      </w:r>
      <w:r w:rsidR="007D0110" w:rsidRPr="00892141">
        <w:t xml:space="preserve"> NWheat simulations used the </w:t>
      </w:r>
      <w:r w:rsidR="00173220">
        <w:t xml:space="preserve">described </w:t>
      </w:r>
      <w:r w:rsidR="007D0110" w:rsidRPr="00892141">
        <w:t>experimental set</w:t>
      </w:r>
      <w:r w:rsidR="00173220">
        <w:t>ting</w:t>
      </w:r>
      <w:r w:rsidR="007D0110" w:rsidRPr="00892141">
        <w:t xml:space="preserve"> with varying irrigation</w:t>
      </w:r>
      <w:r w:rsidR="00173220">
        <w:t xml:space="preserve"> and</w:t>
      </w:r>
      <w:r w:rsidR="007D0110" w:rsidRPr="00892141">
        <w:t xml:space="preserve"> </w:t>
      </w:r>
      <w:r w:rsidR="00173220">
        <w:t xml:space="preserve">N </w:t>
      </w:r>
      <w:r>
        <w:t>management</w:t>
      </w:r>
      <w:r w:rsidR="00173220">
        <w:t xml:space="preserve">, </w:t>
      </w:r>
      <w:r w:rsidR="007D0110">
        <w:t xml:space="preserve">cultivar </w:t>
      </w:r>
      <w:r w:rsidR="007D0110" w:rsidRPr="00892141">
        <w:t>O</w:t>
      </w:r>
      <w:r w:rsidR="007D0110" w:rsidRPr="00892141">
        <w:rPr>
          <w:vertAlign w:val="subscript"/>
        </w:rPr>
        <w:t>3</w:t>
      </w:r>
      <w:r w:rsidR="007D0110" w:rsidRPr="00892141">
        <w:t xml:space="preserve"> sensitivit</w:t>
      </w:r>
      <w:r w:rsidR="007D0110">
        <w:t>ies</w:t>
      </w:r>
      <w:r w:rsidR="007D0110" w:rsidRPr="00892141">
        <w:t>, and</w:t>
      </w:r>
      <w:r>
        <w:t xml:space="preserve"> </w:t>
      </w:r>
      <w:r w:rsidR="007D0110" w:rsidRPr="00892141">
        <w:t>emissions scenarios (depend</w:t>
      </w:r>
      <w:r w:rsidR="00E92906">
        <w:t>ing</w:t>
      </w:r>
      <w:r w:rsidR="007D0110" w:rsidRPr="00892141">
        <w:t xml:space="preserve"> on the GCM and O</w:t>
      </w:r>
      <w:r w:rsidR="007D0110" w:rsidRPr="00892141">
        <w:rPr>
          <w:vertAlign w:val="subscript"/>
        </w:rPr>
        <w:t>3</w:t>
      </w:r>
      <w:r w:rsidR="007D0110" w:rsidRPr="00892141">
        <w:t xml:space="preserve"> </w:t>
      </w:r>
      <w:r w:rsidR="007D0110">
        <w:t>emission</w:t>
      </w:r>
      <w:r w:rsidR="007D0110" w:rsidRPr="00892141">
        <w:t xml:space="preserve">s). Figure </w:t>
      </w:r>
      <w:r w:rsidR="001D6B11">
        <w:t>4</w:t>
      </w:r>
      <w:r w:rsidR="007D0110" w:rsidRPr="00892141">
        <w:t xml:space="preserve"> shows an example of the simulated yield and biomass </w:t>
      </w:r>
      <w:r w:rsidR="007D0110">
        <w:t xml:space="preserve">at representative location 1, Sonora, </w:t>
      </w:r>
      <w:r w:rsidR="007D0110" w:rsidRPr="00892141">
        <w:t xml:space="preserve">for </w:t>
      </w:r>
      <w:r w:rsidR="007D0110">
        <w:t xml:space="preserve">the </w:t>
      </w:r>
      <w:r w:rsidR="007D0110" w:rsidRPr="00892141">
        <w:t xml:space="preserve">year </w:t>
      </w:r>
      <w:r w:rsidR="007D0110">
        <w:t>2043 using</w:t>
      </w:r>
      <w:r w:rsidR="007D0110" w:rsidRPr="00892141">
        <w:t xml:space="preserve"> the </w:t>
      </w:r>
      <w:r w:rsidR="007D0110">
        <w:t xml:space="preserve">GFDL-ESM2M GCM </w:t>
      </w:r>
      <w:r w:rsidR="007D0110" w:rsidRPr="00892141">
        <w:t xml:space="preserve">emissions scenario </w:t>
      </w:r>
      <w:r w:rsidR="007D0110">
        <w:t>with O</w:t>
      </w:r>
      <w:r w:rsidR="007D0110">
        <w:rPr>
          <w:vertAlign w:val="subscript"/>
        </w:rPr>
        <w:t>3</w:t>
      </w:r>
      <w:r w:rsidR="007D0110">
        <w:t xml:space="preserve"> concentrations averaged over the five years of 2050 O</w:t>
      </w:r>
      <w:r w:rsidR="007D0110">
        <w:rPr>
          <w:vertAlign w:val="subscript"/>
        </w:rPr>
        <w:t>3</w:t>
      </w:r>
      <w:r w:rsidR="007D0110">
        <w:t xml:space="preserve"> emissions scenarios </w:t>
      </w:r>
      <w:r w:rsidR="007D0110" w:rsidRPr="00892141">
        <w:t xml:space="preserve">for both irrigated and rainfed treatments using </w:t>
      </w:r>
      <w:r w:rsidR="007D0110">
        <w:t xml:space="preserve">the “Bacanora” winter cultivar with </w:t>
      </w:r>
      <w:r w:rsidR="007D0110" w:rsidRPr="00892141">
        <w:t>both</w:t>
      </w:r>
      <w:r w:rsidR="008562E5">
        <w:t xml:space="preserve"> O</w:t>
      </w:r>
      <w:r w:rsidR="008562E5">
        <w:rPr>
          <w:vertAlign w:val="subscript"/>
        </w:rPr>
        <w:t>3</w:t>
      </w:r>
      <w:r w:rsidR="007D0110" w:rsidRPr="00892141">
        <w:t xml:space="preserve"> tolerant and O</w:t>
      </w:r>
      <w:r w:rsidR="007D0110" w:rsidRPr="00892141">
        <w:rPr>
          <w:vertAlign w:val="subscript"/>
        </w:rPr>
        <w:t>3</w:t>
      </w:r>
      <w:r w:rsidR="007D0110" w:rsidRPr="00892141">
        <w:t xml:space="preserve"> intermediate</w:t>
      </w:r>
      <w:r w:rsidR="007D0110">
        <w:t xml:space="preserve"> </w:t>
      </w:r>
      <w:r w:rsidR="007D0110" w:rsidRPr="00892141">
        <w:t>cultivar</w:t>
      </w:r>
      <w:r w:rsidR="007D0110">
        <w:t xml:space="preserve"> </w:t>
      </w:r>
      <w:r w:rsidR="007D0110" w:rsidRPr="00892141">
        <w:t>classifications.</w:t>
      </w:r>
      <w:r w:rsidR="007D0110">
        <w:t xml:space="preserve"> The year 2043 with the “Bacanora” cultivar was </w:t>
      </w:r>
      <w:r w:rsidR="007D0110">
        <w:lastRenderedPageBreak/>
        <w:t>chosen as an example because it was the highest yielding year and cultivar of the GFDL-ESM2M GCM 30-year scenario for both the irrigated and rainfed treatments. Location 1, Sonora, was selected because it is in Northwest Mexico, where the majority of wheat production is concentrated.</w:t>
      </w:r>
    </w:p>
    <w:p w14:paraId="51CDE8C4" w14:textId="7E5AD45E" w:rsidR="007D0110" w:rsidRDefault="007D0110" w:rsidP="007D0110">
      <w:pPr>
        <w:spacing w:line="480" w:lineRule="auto"/>
        <w:ind w:firstLine="720"/>
      </w:pPr>
      <w:r>
        <w:t xml:space="preserve">The high biomass and yield in the irrigated treatment compared to the rainfed treatment is </w:t>
      </w:r>
      <w:r w:rsidR="00E92906">
        <w:t>caused by</w:t>
      </w:r>
      <w:r>
        <w:t xml:space="preserve"> higher water and N availability throughout the growing season. The simulated yield and biomass differences between the O</w:t>
      </w:r>
      <w:r>
        <w:rPr>
          <w:vertAlign w:val="subscript"/>
        </w:rPr>
        <w:t>3</w:t>
      </w:r>
      <w:r>
        <w:t xml:space="preserve"> tolerant (solid lines) and O</w:t>
      </w:r>
      <w:r>
        <w:rPr>
          <w:vertAlign w:val="subscript"/>
        </w:rPr>
        <w:t>3</w:t>
      </w:r>
      <w:r>
        <w:t xml:space="preserve"> intermediate (dashed lines) cultivar classifications are the O</w:t>
      </w:r>
      <w:r>
        <w:rPr>
          <w:vertAlign w:val="subscript"/>
        </w:rPr>
        <w:t>3</w:t>
      </w:r>
      <w:r>
        <w:t xml:space="preserve"> effect for the year 2043. The irrigated treatment had a larger negative effect from O</w:t>
      </w:r>
      <w:r>
        <w:rPr>
          <w:vertAlign w:val="subscript"/>
        </w:rPr>
        <w:t>3</w:t>
      </w:r>
      <w:r>
        <w:t xml:space="preserve"> than the rainfed treatment because increased water availability can increase stomatal conductance, leading to higher O</w:t>
      </w:r>
      <w:r>
        <w:rPr>
          <w:vertAlign w:val="subscript"/>
        </w:rPr>
        <w:t>3</w:t>
      </w:r>
      <w:r>
        <w:t xml:space="preserve"> uptake </w:t>
      </w:r>
      <w:r>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LaGFuIGFuZCBTb2phLCAyMDAzKTwvRGlzcGxheVRleHQ+PHJlY29yZD48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==
</w:fldData>
        </w:fldChar>
      </w:r>
      <w:r>
        <w:instrText xml:space="preserve"> ADDIN EN.CITE </w:instrText>
      </w:r>
      <w:r>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LaGFuIGFuZCBTb2phLCAyMDAzKTwvRGlzcGxheVRleHQ+PHJlY29yZD48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==
</w:fldData>
        </w:fldChar>
      </w:r>
      <w:r>
        <w:instrText xml:space="preserve"> ADDIN EN.CITE.DATA </w:instrText>
      </w:r>
      <w:r>
        <w:fldChar w:fldCharType="end"/>
      </w:r>
      <w:r>
        <w:fldChar w:fldCharType="separate"/>
      </w:r>
      <w:r>
        <w:rPr>
          <w:noProof/>
        </w:rPr>
        <w:t>(Khan and Soja, 2003)</w:t>
      </w:r>
      <w:r>
        <w:fldChar w:fldCharType="end"/>
      </w:r>
      <w:r>
        <w:t>.</w:t>
      </w:r>
    </w:p>
    <w:p w14:paraId="539CECF9" w14:textId="003069CC" w:rsidR="007D0110" w:rsidRDefault="007D0110" w:rsidP="007D0110">
      <w:pPr>
        <w:spacing w:line="480" w:lineRule="auto"/>
        <w:ind w:firstLine="720"/>
      </w:pPr>
    </w:p>
    <w:p w14:paraId="0391CFAE" w14:textId="77777777" w:rsidR="001D6B11" w:rsidRDefault="001D6B11" w:rsidP="001D6B11">
      <w:pPr>
        <w:keepNext/>
        <w:spacing w:line="480" w:lineRule="auto"/>
      </w:pPr>
      <w:r>
        <w:rPr>
          <w:noProof/>
          <w:lang w:val="en-GB" w:eastAsia="en-GB"/>
        </w:rPr>
        <w:lastRenderedPageBreak/>
        <w:drawing>
          <wp:inline distT="0" distB="0" distL="0" distR="0" wp14:anchorId="40EB1708" wp14:editId="37DF19E8">
            <wp:extent cx="5943600" cy="3964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196C1F7D" w14:textId="65064ECD" w:rsidR="007D0110" w:rsidRDefault="001D6B11" w:rsidP="001D6B11">
      <w:pPr>
        <w:pStyle w:val="Caption"/>
      </w:pPr>
      <w:r w:rsidRPr="001D6B11">
        <w:rPr>
          <w:b/>
          <w:i w:val="0"/>
          <w:color w:val="auto"/>
        </w:rPr>
        <w:t xml:space="preserve">Figure </w:t>
      </w:r>
      <w:r w:rsidRPr="001D6B11">
        <w:rPr>
          <w:b/>
          <w:i w:val="0"/>
          <w:color w:val="auto"/>
        </w:rPr>
        <w:fldChar w:fldCharType="begin"/>
      </w:r>
      <w:r w:rsidRPr="001D6B11">
        <w:rPr>
          <w:b/>
          <w:i w:val="0"/>
          <w:color w:val="auto"/>
        </w:rPr>
        <w:instrText xml:space="preserve"> SEQ Figure \* ARABIC </w:instrText>
      </w:r>
      <w:r w:rsidRPr="001D6B11">
        <w:rPr>
          <w:b/>
          <w:i w:val="0"/>
          <w:color w:val="auto"/>
        </w:rPr>
        <w:fldChar w:fldCharType="separate"/>
      </w:r>
      <w:r w:rsidR="00A41D98">
        <w:rPr>
          <w:b/>
          <w:i w:val="0"/>
          <w:noProof/>
          <w:color w:val="auto"/>
        </w:rPr>
        <w:t>4</w:t>
      </w:r>
      <w:r w:rsidRPr="001D6B11">
        <w:rPr>
          <w:b/>
          <w:i w:val="0"/>
          <w:color w:val="auto"/>
        </w:rPr>
        <w:fldChar w:fldCharType="end"/>
      </w:r>
      <w:r w:rsidRPr="001D6B11">
        <w:rPr>
          <w:b/>
          <w:i w:val="0"/>
          <w:color w:val="auto"/>
        </w:rPr>
        <w:t xml:space="preserve">. </w:t>
      </w:r>
      <w:r w:rsidRPr="001D6B11">
        <w:rPr>
          <w:i w:val="0"/>
          <w:color w:val="auto"/>
        </w:rPr>
        <w:t xml:space="preserve">Simulated </w:t>
      </w:r>
      <w:r>
        <w:rPr>
          <w:i w:val="0"/>
          <w:color w:val="auto"/>
        </w:rPr>
        <w:t>average biomass and yield for a) irrigated and b) rainfed treatments at location 1, Sonora, using the “Bacanora” cultivar under the O</w:t>
      </w:r>
      <w:r>
        <w:rPr>
          <w:i w:val="0"/>
          <w:color w:val="auto"/>
          <w:vertAlign w:val="subscript"/>
        </w:rPr>
        <w:t>3</w:t>
      </w:r>
      <w:r>
        <w:rPr>
          <w:i w:val="0"/>
          <w:color w:val="auto"/>
        </w:rPr>
        <w:t xml:space="preserve"> tolerant (solid line) and O</w:t>
      </w:r>
      <w:r>
        <w:rPr>
          <w:i w:val="0"/>
          <w:color w:val="auto"/>
          <w:vertAlign w:val="subscript"/>
        </w:rPr>
        <w:t>3</w:t>
      </w:r>
      <w:r>
        <w:rPr>
          <w:i w:val="0"/>
          <w:color w:val="auto"/>
        </w:rPr>
        <w:t xml:space="preserve"> intermediate (dashed line) cultivar classifications for the year 2043 using the GFDL-ESM2M GCM; averaged for all five of the 2050 O</w:t>
      </w:r>
      <w:r>
        <w:rPr>
          <w:i w:val="0"/>
          <w:color w:val="auto"/>
          <w:vertAlign w:val="subscript"/>
        </w:rPr>
        <w:t>3</w:t>
      </w:r>
      <w:r>
        <w:rPr>
          <w:i w:val="0"/>
          <w:color w:val="auto"/>
        </w:rPr>
        <w:t xml:space="preserve"> emissions scenarios. Sowing date was December 10</w:t>
      </w:r>
      <w:r w:rsidRPr="00CA703C">
        <w:rPr>
          <w:i w:val="0"/>
          <w:color w:val="auto"/>
          <w:vertAlign w:val="superscript"/>
        </w:rPr>
        <w:t>th</w:t>
      </w:r>
      <w:r>
        <w:rPr>
          <w:i w:val="0"/>
          <w:color w:val="auto"/>
        </w:rPr>
        <w:t>. The standard error of the mean of the O</w:t>
      </w:r>
      <w:r>
        <w:rPr>
          <w:i w:val="0"/>
          <w:color w:val="auto"/>
          <w:vertAlign w:val="subscript"/>
        </w:rPr>
        <w:t>3</w:t>
      </w:r>
      <w:r>
        <w:rPr>
          <w:i w:val="0"/>
          <w:color w:val="auto"/>
        </w:rPr>
        <w:t xml:space="preserve"> emissions scenarios is too small to visualize.</w:t>
      </w:r>
    </w:p>
    <w:p w14:paraId="27374529" w14:textId="77777777" w:rsidR="001D6B11" w:rsidRDefault="001D6B11" w:rsidP="007D0110">
      <w:pPr>
        <w:spacing w:line="480" w:lineRule="auto"/>
        <w:ind w:firstLine="720"/>
      </w:pPr>
    </w:p>
    <w:p w14:paraId="17BBAB0E" w14:textId="3D4653E8" w:rsidR="006B1008" w:rsidRPr="007A0A6D" w:rsidRDefault="007A0A6D" w:rsidP="006B1008">
      <w:pPr>
        <w:spacing w:line="480" w:lineRule="auto"/>
      </w:pPr>
      <w:r>
        <w:t>3.</w:t>
      </w:r>
      <w:r w:rsidR="007D0110">
        <w:t>4</w:t>
      </w:r>
      <w:r>
        <w:t xml:space="preserve"> Simulated O</w:t>
      </w:r>
      <w:r>
        <w:rPr>
          <w:vertAlign w:val="subscript"/>
        </w:rPr>
        <w:t>3</w:t>
      </w:r>
      <w:r>
        <w:t xml:space="preserve"> </w:t>
      </w:r>
      <w:r w:rsidR="004A2804">
        <w:t>i</w:t>
      </w:r>
      <w:r>
        <w:t>mpact</w:t>
      </w:r>
    </w:p>
    <w:p w14:paraId="17939961" w14:textId="4AC439FE" w:rsidR="00EB2FA8" w:rsidRPr="00DE2460" w:rsidRDefault="00C93DF7" w:rsidP="00FC6B20">
      <w:pPr>
        <w:spacing w:line="480" w:lineRule="auto"/>
        <w:ind w:firstLine="720"/>
      </w:pPr>
      <w:r w:rsidRPr="00DE2460">
        <w:t>Each of the 30-year combined climate change and O</w:t>
      </w:r>
      <w:r w:rsidRPr="00DE2460">
        <w:rPr>
          <w:vertAlign w:val="subscript"/>
        </w:rPr>
        <w:t>3</w:t>
      </w:r>
      <w:r w:rsidRPr="00DE2460">
        <w:t xml:space="preserve"> emissions scenarios were input into NWheat to simulate wheat growth per year</w:t>
      </w:r>
      <w:r w:rsidR="00420761">
        <w:t xml:space="preserve"> (Table 3)</w:t>
      </w:r>
      <w:r w:rsidRPr="00DE2460">
        <w:t xml:space="preserve">. For the 2010 combined emissions scenarios, annual yields were averaged by </w:t>
      </w:r>
      <w:r w:rsidR="0076409F">
        <w:t>representative</w:t>
      </w:r>
      <w:r w:rsidRPr="00DE2460">
        <w:t xml:space="preserve"> location for the five years of O</w:t>
      </w:r>
      <w:r w:rsidRPr="00DE2460">
        <w:rPr>
          <w:vertAlign w:val="subscript"/>
        </w:rPr>
        <w:t>3</w:t>
      </w:r>
      <w:r w:rsidRPr="00DE2460">
        <w:t xml:space="preserve"> emissions scenarios. For the 2050 combined emissions scenarios, annual yields of all five GCMs were </w:t>
      </w:r>
      <w:r w:rsidR="00DE2460" w:rsidRPr="00DE2460">
        <w:t xml:space="preserve">first </w:t>
      </w:r>
      <w:r w:rsidRPr="00DE2460">
        <w:t xml:space="preserve">combined and </w:t>
      </w:r>
      <w:r w:rsidR="00DE2460" w:rsidRPr="00DE2460">
        <w:t xml:space="preserve">then </w:t>
      </w:r>
      <w:r w:rsidRPr="00DE2460">
        <w:t xml:space="preserve">averaged by </w:t>
      </w:r>
      <w:r w:rsidR="0076409F">
        <w:t>representative</w:t>
      </w:r>
      <w:r w:rsidRPr="00DE2460">
        <w:t xml:space="preserve"> location for the five years of O</w:t>
      </w:r>
      <w:r w:rsidRPr="00DE2460">
        <w:rPr>
          <w:vertAlign w:val="subscript"/>
        </w:rPr>
        <w:t>3</w:t>
      </w:r>
      <w:r w:rsidRPr="00DE2460">
        <w:t xml:space="preserve"> emissions scenarios. Wheat production change for the 32 </w:t>
      </w:r>
      <w:r w:rsidR="0076409F">
        <w:t>representative</w:t>
      </w:r>
      <w:r w:rsidRPr="00DE2460">
        <w:t xml:space="preserve"> locations was </w:t>
      </w:r>
      <w:r w:rsidR="00D543ED">
        <w:t xml:space="preserve">obtained by </w:t>
      </w:r>
      <w:r w:rsidRPr="00DE2460">
        <w:t>calculat</w:t>
      </w:r>
      <w:r w:rsidR="00D543ED">
        <w:t>ing</w:t>
      </w:r>
      <w:r w:rsidRPr="00DE2460">
        <w:t xml:space="preserve"> </w:t>
      </w:r>
      <w:r w:rsidR="00D543ED">
        <w:t>the percent change from</w:t>
      </w:r>
      <w:r w:rsidRPr="00DE2460">
        <w:t xml:space="preserve"> </w:t>
      </w:r>
      <w:r w:rsidR="00D543ED" w:rsidRPr="00DE2460">
        <w:t xml:space="preserve">the yields of the baseline scenario with pre-industrial M7 </w:t>
      </w:r>
      <w:r w:rsidR="00D543ED" w:rsidRPr="00DE2460">
        <w:lastRenderedPageBreak/>
        <w:t>O</w:t>
      </w:r>
      <w:r w:rsidR="00D543ED" w:rsidRPr="00DE2460">
        <w:rPr>
          <w:vertAlign w:val="subscript"/>
        </w:rPr>
        <w:t>3</w:t>
      </w:r>
      <w:r w:rsidR="00D543ED" w:rsidRPr="00DE2460">
        <w:t xml:space="preserve"> concentration </w:t>
      </w:r>
      <w:r w:rsidR="00D543ED">
        <w:t xml:space="preserve">and </w:t>
      </w:r>
      <w:r w:rsidRPr="00DE2460">
        <w:t>the yields of each of the five years of O</w:t>
      </w:r>
      <w:r w:rsidRPr="00DE2460">
        <w:rPr>
          <w:vertAlign w:val="subscript"/>
        </w:rPr>
        <w:t>3</w:t>
      </w:r>
      <w:r w:rsidRPr="00DE2460">
        <w:t xml:space="preserve"> emissions scenarios (Figure </w:t>
      </w:r>
      <w:r w:rsidR="001D6B11">
        <w:t>5</w:t>
      </w:r>
      <w:r w:rsidRPr="00DE2460">
        <w:t>). Th</w:t>
      </w:r>
      <w:r w:rsidR="00D543ED">
        <w:t>ese</w:t>
      </w:r>
      <w:r w:rsidRPr="00DE2460">
        <w:t xml:space="preserve"> calculated production change</w:t>
      </w:r>
      <w:r w:rsidR="00D543ED">
        <w:t>s</w:t>
      </w:r>
      <w:r w:rsidRPr="00DE2460">
        <w:t xml:space="preserve"> from the 32 </w:t>
      </w:r>
      <w:r w:rsidR="0076409F">
        <w:t>representative</w:t>
      </w:r>
      <w:r w:rsidRPr="00DE2460">
        <w:t xml:space="preserve"> locations w</w:t>
      </w:r>
      <w:r w:rsidR="00D543ED">
        <w:t>ere</w:t>
      </w:r>
      <w:r w:rsidRPr="00DE2460">
        <w:t xml:space="preserve"> upscaled </w:t>
      </w:r>
      <w:r w:rsidR="00DE2460" w:rsidRPr="00DE2460">
        <w:t xml:space="preserve">and aggregated </w:t>
      </w:r>
      <w:r w:rsidRPr="00DE2460">
        <w:t>using the 2015 observed district wheat production as described in the sensitivity analysis to obtain the national wheat production for the five years of O</w:t>
      </w:r>
      <w:r w:rsidRPr="00DE2460">
        <w:rPr>
          <w:vertAlign w:val="subscript"/>
        </w:rPr>
        <w:t>3</w:t>
      </w:r>
      <w:r w:rsidRPr="00DE2460">
        <w:t xml:space="preserve"> emissions scenarios. The national wheat production of the five years of O</w:t>
      </w:r>
      <w:r w:rsidRPr="00DE2460">
        <w:rPr>
          <w:vertAlign w:val="subscript"/>
        </w:rPr>
        <w:t>3</w:t>
      </w:r>
      <w:r w:rsidRPr="00DE2460">
        <w:t xml:space="preserve"> emissions scenarios was then averaged and compared to the national production of the baseline scenario with pre-industrial O</w:t>
      </w:r>
      <w:r w:rsidRPr="00DE2460">
        <w:rPr>
          <w:vertAlign w:val="subscript"/>
        </w:rPr>
        <w:t>3</w:t>
      </w:r>
      <w:r w:rsidRPr="00DE2460">
        <w:t xml:space="preserve"> to determine total production loss (Figure </w:t>
      </w:r>
      <w:r w:rsidR="001D6B11">
        <w:t>6</w:t>
      </w:r>
      <w:r w:rsidRPr="00DE2460">
        <w:t>).</w:t>
      </w:r>
      <w:r w:rsidR="00DE2460">
        <w:t xml:space="preserve"> </w:t>
      </w:r>
      <w:r w:rsidR="006E4CCF">
        <w:t>T</w:t>
      </w:r>
      <w:r w:rsidR="00DE2460">
        <w:t>he national production change from the 2050 emissions scenario</w:t>
      </w:r>
      <w:r w:rsidR="00420761">
        <w:t xml:space="preserve"> </w:t>
      </w:r>
      <w:r w:rsidR="00DE2460">
        <w:t>with pre-industrial O</w:t>
      </w:r>
      <w:r w:rsidR="00DE2460">
        <w:rPr>
          <w:vertAlign w:val="subscript"/>
        </w:rPr>
        <w:t>3</w:t>
      </w:r>
      <w:r w:rsidR="00DE2460">
        <w:t xml:space="preserve"> was also compared to the baseline scenario with pre-industrial O</w:t>
      </w:r>
      <w:r w:rsidR="00DE2460">
        <w:rPr>
          <w:vertAlign w:val="subscript"/>
        </w:rPr>
        <w:t>3</w:t>
      </w:r>
      <w:r w:rsidR="00DE2460">
        <w:t xml:space="preserve"> to determine the production change from climate change only, without an O</w:t>
      </w:r>
      <w:r w:rsidR="00DE2460">
        <w:rPr>
          <w:vertAlign w:val="subscript"/>
        </w:rPr>
        <w:t>3</w:t>
      </w:r>
      <w:r w:rsidR="00DE2460">
        <w:t xml:space="preserve"> effect</w:t>
      </w:r>
      <w:r w:rsidR="006E4CCF">
        <w:t xml:space="preserve"> (Figure </w:t>
      </w:r>
      <w:r w:rsidR="001D6B11">
        <w:t>6</w:t>
      </w:r>
      <w:r w:rsidR="006E4CCF">
        <w:t>)</w:t>
      </w:r>
      <w:r w:rsidR="00DE2460">
        <w:t xml:space="preserve">. </w:t>
      </w:r>
      <w:r w:rsidR="006E4CCF">
        <w:t>B</w:t>
      </w:r>
      <w:r w:rsidR="00DE2460">
        <w:t>oth O</w:t>
      </w:r>
      <w:r w:rsidR="00DE2460">
        <w:rPr>
          <w:vertAlign w:val="subscript"/>
        </w:rPr>
        <w:t>3</w:t>
      </w:r>
      <w:r w:rsidR="00DE2460">
        <w:t xml:space="preserve"> sensitivity </w:t>
      </w:r>
      <w:r w:rsidR="00184F58">
        <w:t xml:space="preserve">cultivar </w:t>
      </w:r>
      <w:r w:rsidR="00DE2460">
        <w:t xml:space="preserve">classifications were used to </w:t>
      </w:r>
      <w:r w:rsidR="00540325">
        <w:t xml:space="preserve">determine </w:t>
      </w:r>
      <w:r w:rsidR="006E4CCF">
        <w:t xml:space="preserve">the different severity of </w:t>
      </w:r>
      <w:r w:rsidR="00DE2460">
        <w:t>O</w:t>
      </w:r>
      <w:r w:rsidR="00DE2460">
        <w:rPr>
          <w:vertAlign w:val="subscript"/>
        </w:rPr>
        <w:t>3</w:t>
      </w:r>
      <w:r w:rsidR="00DE2460">
        <w:t xml:space="preserve"> </w:t>
      </w:r>
      <w:r w:rsidR="006E4CCF">
        <w:t>effe</w:t>
      </w:r>
      <w:r w:rsidR="00DE2460">
        <w:t>ct</w:t>
      </w:r>
      <w:r w:rsidR="006E4CCF">
        <w:t xml:space="preserve">s at the </w:t>
      </w:r>
      <w:r w:rsidR="0076409F">
        <w:t>representative</w:t>
      </w:r>
      <w:r w:rsidR="006E4CCF">
        <w:t xml:space="preserve"> locations (Figure </w:t>
      </w:r>
      <w:r w:rsidR="001D6B11">
        <w:t>5</w:t>
      </w:r>
      <w:r w:rsidR="006E4CCF">
        <w:t xml:space="preserve">) and at the national scale (Figure </w:t>
      </w:r>
      <w:r w:rsidR="001D6B11">
        <w:t>6</w:t>
      </w:r>
      <w:r w:rsidR="006E4CCF">
        <w:t>).</w:t>
      </w:r>
    </w:p>
    <w:p w14:paraId="71AA9533" w14:textId="6C623C71" w:rsidR="00FC6B20" w:rsidRDefault="00FC6B20" w:rsidP="006B1008">
      <w:pPr>
        <w:spacing w:line="480" w:lineRule="auto"/>
      </w:pPr>
    </w:p>
    <w:p w14:paraId="4CD167F5" w14:textId="77777777" w:rsidR="003A4878" w:rsidRDefault="003A4878" w:rsidP="003A4878">
      <w:pPr>
        <w:keepNext/>
        <w:spacing w:line="480" w:lineRule="auto"/>
      </w:pPr>
      <w:r>
        <w:rPr>
          <w:noProof/>
          <w:lang w:val="en-GB" w:eastAsia="en-GB"/>
        </w:rPr>
        <w:lastRenderedPageBreak/>
        <w:drawing>
          <wp:inline distT="0" distB="0" distL="0" distR="0" wp14:anchorId="26CC5B64" wp14:editId="0CF431EF">
            <wp:extent cx="5943600" cy="5486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0FB59AE3" w14:textId="4DAC7498" w:rsidR="003A4878" w:rsidRDefault="003A4878" w:rsidP="003A4878">
      <w:pPr>
        <w:pStyle w:val="Caption"/>
      </w:pPr>
      <w:r w:rsidRPr="003A4878">
        <w:rPr>
          <w:b/>
          <w:i w:val="0"/>
          <w:color w:val="auto"/>
        </w:rPr>
        <w:t xml:space="preserve">Figure </w:t>
      </w:r>
      <w:r w:rsidRPr="003A4878">
        <w:rPr>
          <w:b/>
          <w:i w:val="0"/>
          <w:color w:val="auto"/>
        </w:rPr>
        <w:fldChar w:fldCharType="begin"/>
      </w:r>
      <w:r w:rsidRPr="003A4878">
        <w:rPr>
          <w:b/>
          <w:i w:val="0"/>
          <w:color w:val="auto"/>
        </w:rPr>
        <w:instrText xml:space="preserve"> SEQ Figure \* ARABIC </w:instrText>
      </w:r>
      <w:r w:rsidRPr="003A4878">
        <w:rPr>
          <w:b/>
          <w:i w:val="0"/>
          <w:color w:val="auto"/>
        </w:rPr>
        <w:fldChar w:fldCharType="separate"/>
      </w:r>
      <w:r w:rsidR="00A41D98">
        <w:rPr>
          <w:b/>
          <w:i w:val="0"/>
          <w:noProof/>
          <w:color w:val="auto"/>
        </w:rPr>
        <w:t>5</w:t>
      </w:r>
      <w:r w:rsidRPr="003A4878">
        <w:rPr>
          <w:b/>
          <w:i w:val="0"/>
          <w:color w:val="auto"/>
        </w:rPr>
        <w:fldChar w:fldCharType="end"/>
      </w:r>
      <w:r w:rsidRPr="003A4878">
        <w:rPr>
          <w:b/>
          <w:i w:val="0"/>
          <w:color w:val="auto"/>
        </w:rPr>
        <w:t>.</w:t>
      </w:r>
      <w:r w:rsidRPr="003A4878">
        <w:rPr>
          <w:i w:val="0"/>
          <w:color w:val="auto"/>
        </w:rPr>
        <w:t xml:space="preserve"> Simulated </w:t>
      </w:r>
      <w:r>
        <w:rPr>
          <w:i w:val="0"/>
          <w:color w:val="auto"/>
        </w:rPr>
        <w:t>i</w:t>
      </w:r>
      <w:r w:rsidRPr="007247CD">
        <w:rPr>
          <w:i w:val="0"/>
          <w:color w:val="auto"/>
        </w:rPr>
        <w:t>rrigated (left semi-circle) and rainfed (right semi-circle) total yield change from the baseline scenario with</w:t>
      </w:r>
      <w:r>
        <w:rPr>
          <w:i w:val="0"/>
          <w:color w:val="auto"/>
        </w:rPr>
        <w:t xml:space="preserve"> pre-industrial</w:t>
      </w:r>
      <w:r w:rsidRPr="007247CD">
        <w:rPr>
          <w:i w:val="0"/>
          <w:color w:val="auto"/>
        </w:rPr>
        <w:t xml:space="preserve"> O</w:t>
      </w:r>
      <w:r w:rsidRPr="007247CD">
        <w:rPr>
          <w:i w:val="0"/>
          <w:color w:val="auto"/>
          <w:vertAlign w:val="subscript"/>
        </w:rPr>
        <w:t>3</w:t>
      </w:r>
      <w:r w:rsidRPr="007247CD">
        <w:rPr>
          <w:i w:val="0"/>
          <w:color w:val="auto"/>
        </w:rPr>
        <w:t xml:space="preserve"> </w:t>
      </w:r>
      <w:r>
        <w:rPr>
          <w:i w:val="0"/>
          <w:color w:val="auto"/>
        </w:rPr>
        <w:t>at</w:t>
      </w:r>
      <w:r w:rsidRPr="007247CD">
        <w:rPr>
          <w:i w:val="0"/>
          <w:color w:val="auto"/>
        </w:rPr>
        <w:t xml:space="preserve"> 32 Mexico locations for</w:t>
      </w:r>
      <w:r>
        <w:rPr>
          <w:i w:val="0"/>
          <w:color w:val="auto"/>
        </w:rPr>
        <w:t xml:space="preserve"> (a) 2050</w:t>
      </w:r>
      <w:r w:rsidRPr="007247CD">
        <w:rPr>
          <w:i w:val="0"/>
          <w:color w:val="auto"/>
        </w:rPr>
        <w:t xml:space="preserve"> climate change scenario </w:t>
      </w:r>
      <w:r>
        <w:rPr>
          <w:i w:val="0"/>
          <w:color w:val="auto"/>
        </w:rPr>
        <w:t xml:space="preserve">(RCP 8.5) </w:t>
      </w:r>
      <w:r w:rsidRPr="007247CD">
        <w:rPr>
          <w:i w:val="0"/>
          <w:color w:val="auto"/>
        </w:rPr>
        <w:t>with</w:t>
      </w:r>
      <w:r>
        <w:rPr>
          <w:i w:val="0"/>
          <w:color w:val="auto"/>
        </w:rPr>
        <w:t xml:space="preserve"> pre-industrial</w:t>
      </w:r>
      <w:r w:rsidRPr="007247CD">
        <w:rPr>
          <w:i w:val="0"/>
          <w:color w:val="auto"/>
        </w:rPr>
        <w:t xml:space="preserve"> O</w:t>
      </w:r>
      <w:r w:rsidRPr="007247CD">
        <w:rPr>
          <w:i w:val="0"/>
          <w:color w:val="auto"/>
          <w:vertAlign w:val="subscript"/>
        </w:rPr>
        <w:t>3</w:t>
      </w:r>
      <w:r>
        <w:rPr>
          <w:i w:val="0"/>
          <w:color w:val="auto"/>
        </w:rPr>
        <w:t>,</w:t>
      </w:r>
      <w:r w:rsidRPr="007247CD">
        <w:rPr>
          <w:i w:val="0"/>
          <w:color w:val="auto"/>
        </w:rPr>
        <w:t xml:space="preserve"> </w:t>
      </w:r>
      <w:r>
        <w:rPr>
          <w:i w:val="0"/>
          <w:color w:val="auto"/>
        </w:rPr>
        <w:t xml:space="preserve">(b, c) </w:t>
      </w:r>
      <w:r w:rsidRPr="007247CD">
        <w:rPr>
          <w:i w:val="0"/>
          <w:color w:val="auto"/>
        </w:rPr>
        <w:t>2010</w:t>
      </w:r>
      <w:r>
        <w:rPr>
          <w:i w:val="0"/>
          <w:color w:val="auto"/>
        </w:rPr>
        <w:t xml:space="preserve"> combined </w:t>
      </w:r>
      <w:r w:rsidRPr="007247CD">
        <w:rPr>
          <w:i w:val="0"/>
          <w:color w:val="auto"/>
        </w:rPr>
        <w:t>emission</w:t>
      </w:r>
      <w:r>
        <w:rPr>
          <w:i w:val="0"/>
          <w:color w:val="auto"/>
        </w:rPr>
        <w:t>s</w:t>
      </w:r>
      <w:r w:rsidRPr="007247CD">
        <w:rPr>
          <w:i w:val="0"/>
          <w:color w:val="auto"/>
        </w:rPr>
        <w:t xml:space="preserve"> scenario</w:t>
      </w:r>
      <w:r>
        <w:rPr>
          <w:i w:val="0"/>
          <w:color w:val="auto"/>
        </w:rPr>
        <w:t xml:space="preserve"> (baseline + 2010 </w:t>
      </w:r>
      <w:r w:rsidRPr="007247CD">
        <w:rPr>
          <w:i w:val="0"/>
          <w:color w:val="auto"/>
        </w:rPr>
        <w:t>O</w:t>
      </w:r>
      <w:r w:rsidRPr="007247CD">
        <w:rPr>
          <w:i w:val="0"/>
          <w:color w:val="auto"/>
          <w:vertAlign w:val="subscript"/>
        </w:rPr>
        <w:t>3</w:t>
      </w:r>
      <w:r>
        <w:rPr>
          <w:i w:val="0"/>
          <w:color w:val="auto"/>
        </w:rPr>
        <w:t>), and (d, e)</w:t>
      </w:r>
      <w:r w:rsidRPr="007247CD">
        <w:rPr>
          <w:i w:val="0"/>
          <w:color w:val="auto"/>
        </w:rPr>
        <w:t xml:space="preserve"> 2050</w:t>
      </w:r>
      <w:r>
        <w:rPr>
          <w:i w:val="0"/>
          <w:color w:val="auto"/>
        </w:rPr>
        <w:t xml:space="preserve"> combined </w:t>
      </w:r>
      <w:r w:rsidRPr="007247CD">
        <w:rPr>
          <w:i w:val="0"/>
          <w:color w:val="auto"/>
        </w:rPr>
        <w:t>emission</w:t>
      </w:r>
      <w:r>
        <w:rPr>
          <w:i w:val="0"/>
          <w:color w:val="auto"/>
        </w:rPr>
        <w:t>s</w:t>
      </w:r>
      <w:r w:rsidRPr="007247CD">
        <w:rPr>
          <w:i w:val="0"/>
          <w:color w:val="auto"/>
        </w:rPr>
        <w:t xml:space="preserve"> scenario</w:t>
      </w:r>
      <w:r>
        <w:rPr>
          <w:i w:val="0"/>
          <w:color w:val="auto"/>
        </w:rPr>
        <w:t xml:space="preserve"> (RCP 8.5 + 2050 </w:t>
      </w:r>
      <w:r w:rsidRPr="007247CD">
        <w:rPr>
          <w:i w:val="0"/>
          <w:color w:val="auto"/>
        </w:rPr>
        <w:t>O</w:t>
      </w:r>
      <w:r w:rsidRPr="007247CD">
        <w:rPr>
          <w:i w:val="0"/>
          <w:color w:val="auto"/>
        </w:rPr>
        <w:softHyphen/>
      </w:r>
      <w:r w:rsidRPr="007247CD">
        <w:rPr>
          <w:i w:val="0"/>
          <w:color w:val="auto"/>
          <w:vertAlign w:val="subscript"/>
        </w:rPr>
        <w:t>3</w:t>
      </w:r>
      <w:r>
        <w:rPr>
          <w:i w:val="0"/>
          <w:color w:val="auto"/>
        </w:rPr>
        <w:t xml:space="preserve">) </w:t>
      </w:r>
      <w:r w:rsidRPr="007247CD">
        <w:rPr>
          <w:i w:val="0"/>
          <w:color w:val="auto"/>
        </w:rPr>
        <w:t xml:space="preserve">using both </w:t>
      </w:r>
      <w:r>
        <w:rPr>
          <w:i w:val="0"/>
          <w:color w:val="auto"/>
        </w:rPr>
        <w:t>(</w:t>
      </w:r>
      <w:r w:rsidRPr="007247CD">
        <w:rPr>
          <w:i w:val="0"/>
          <w:color w:val="auto"/>
        </w:rPr>
        <w:t xml:space="preserve">b, d) </w:t>
      </w:r>
      <w:r>
        <w:rPr>
          <w:i w:val="0"/>
          <w:color w:val="auto"/>
        </w:rPr>
        <w:t>O</w:t>
      </w:r>
      <w:r>
        <w:rPr>
          <w:i w:val="0"/>
          <w:color w:val="auto"/>
          <w:vertAlign w:val="subscript"/>
        </w:rPr>
        <w:t>3</w:t>
      </w:r>
      <w:r>
        <w:rPr>
          <w:i w:val="0"/>
          <w:color w:val="auto"/>
        </w:rPr>
        <w:t xml:space="preserve"> </w:t>
      </w:r>
      <w:r w:rsidRPr="007247CD">
        <w:rPr>
          <w:i w:val="0"/>
          <w:color w:val="auto"/>
        </w:rPr>
        <w:t xml:space="preserve">tolerant and </w:t>
      </w:r>
      <w:r>
        <w:rPr>
          <w:i w:val="0"/>
          <w:color w:val="auto"/>
        </w:rPr>
        <w:t>(</w:t>
      </w:r>
      <w:r w:rsidRPr="007247CD">
        <w:rPr>
          <w:i w:val="0"/>
          <w:color w:val="auto"/>
        </w:rPr>
        <w:t xml:space="preserve">c, e) </w:t>
      </w:r>
      <w:r>
        <w:rPr>
          <w:i w:val="0"/>
          <w:color w:val="auto"/>
        </w:rPr>
        <w:t>O</w:t>
      </w:r>
      <w:r>
        <w:rPr>
          <w:i w:val="0"/>
          <w:color w:val="auto"/>
          <w:vertAlign w:val="subscript"/>
        </w:rPr>
        <w:t>3</w:t>
      </w:r>
      <w:r>
        <w:rPr>
          <w:i w:val="0"/>
          <w:color w:val="auto"/>
        </w:rPr>
        <w:t xml:space="preserve"> </w:t>
      </w:r>
      <w:r w:rsidRPr="007247CD">
        <w:rPr>
          <w:i w:val="0"/>
          <w:color w:val="auto"/>
        </w:rPr>
        <w:t>intermediate</w:t>
      </w:r>
      <w:r>
        <w:rPr>
          <w:i w:val="0"/>
          <w:color w:val="auto"/>
        </w:rPr>
        <w:t xml:space="preserve"> cultivar classifications</w:t>
      </w:r>
      <w:r w:rsidRPr="007247CD">
        <w:rPr>
          <w:i w:val="0"/>
          <w:color w:val="auto"/>
        </w:rPr>
        <w:t xml:space="preserve">. The yield change for the </w:t>
      </w:r>
      <w:r>
        <w:rPr>
          <w:i w:val="0"/>
          <w:color w:val="auto"/>
        </w:rPr>
        <w:t>2050</w:t>
      </w:r>
      <w:r w:rsidRPr="007247CD">
        <w:rPr>
          <w:i w:val="0"/>
          <w:color w:val="auto"/>
        </w:rPr>
        <w:t xml:space="preserve"> climate change scenario </w:t>
      </w:r>
      <w:r>
        <w:rPr>
          <w:i w:val="0"/>
          <w:color w:val="auto"/>
        </w:rPr>
        <w:t>with pre-industrial O</w:t>
      </w:r>
      <w:r>
        <w:rPr>
          <w:i w:val="0"/>
          <w:color w:val="auto"/>
          <w:vertAlign w:val="subscript"/>
        </w:rPr>
        <w:t>3</w:t>
      </w:r>
      <w:r>
        <w:rPr>
          <w:i w:val="0"/>
          <w:color w:val="auto"/>
        </w:rPr>
        <w:t xml:space="preserve"> </w:t>
      </w:r>
      <w:r w:rsidRPr="007247CD">
        <w:rPr>
          <w:i w:val="0"/>
          <w:color w:val="auto"/>
        </w:rPr>
        <w:t xml:space="preserve">was the same for both the </w:t>
      </w:r>
      <w:r>
        <w:rPr>
          <w:i w:val="0"/>
          <w:color w:val="auto"/>
        </w:rPr>
        <w:t>O</w:t>
      </w:r>
      <w:r>
        <w:rPr>
          <w:i w:val="0"/>
          <w:color w:val="auto"/>
          <w:vertAlign w:val="subscript"/>
        </w:rPr>
        <w:t>3</w:t>
      </w:r>
      <w:r>
        <w:rPr>
          <w:i w:val="0"/>
          <w:color w:val="auto"/>
        </w:rPr>
        <w:t xml:space="preserve"> </w:t>
      </w:r>
      <w:r w:rsidRPr="007247CD">
        <w:rPr>
          <w:i w:val="0"/>
          <w:color w:val="auto"/>
        </w:rPr>
        <w:t xml:space="preserve">tolerant and </w:t>
      </w:r>
      <w:r>
        <w:rPr>
          <w:i w:val="0"/>
          <w:color w:val="auto"/>
        </w:rPr>
        <w:t>O</w:t>
      </w:r>
      <w:r>
        <w:rPr>
          <w:i w:val="0"/>
          <w:color w:val="auto"/>
          <w:vertAlign w:val="subscript"/>
        </w:rPr>
        <w:t>3</w:t>
      </w:r>
      <w:r>
        <w:rPr>
          <w:i w:val="0"/>
          <w:color w:val="auto"/>
        </w:rPr>
        <w:t xml:space="preserve"> </w:t>
      </w:r>
      <w:r w:rsidRPr="007247CD">
        <w:rPr>
          <w:i w:val="0"/>
          <w:color w:val="auto"/>
        </w:rPr>
        <w:t>intermediate</w:t>
      </w:r>
      <w:r>
        <w:rPr>
          <w:i w:val="0"/>
          <w:color w:val="auto"/>
        </w:rPr>
        <w:t xml:space="preserve"> cultivar classifications</w:t>
      </w:r>
      <w:r w:rsidRPr="007247CD">
        <w:rPr>
          <w:i w:val="0"/>
          <w:color w:val="auto"/>
        </w:rPr>
        <w:t xml:space="preserve"> because there was no O</w:t>
      </w:r>
      <w:r w:rsidRPr="007247CD">
        <w:rPr>
          <w:i w:val="0"/>
          <w:color w:val="auto"/>
          <w:vertAlign w:val="subscript"/>
        </w:rPr>
        <w:t>3</w:t>
      </w:r>
      <w:r w:rsidRPr="007247CD">
        <w:rPr>
          <w:i w:val="0"/>
          <w:color w:val="auto"/>
        </w:rPr>
        <w:t xml:space="preserve"> effect.</w:t>
      </w:r>
      <w:r>
        <w:rPr>
          <w:i w:val="0"/>
          <w:color w:val="auto"/>
        </w:rPr>
        <w:t xml:space="preserve"> </w:t>
      </w:r>
      <w:r w:rsidR="00E92906">
        <w:rPr>
          <w:i w:val="0"/>
          <w:color w:val="auto"/>
        </w:rPr>
        <w:t xml:space="preserve"> The s</w:t>
      </w:r>
      <w:r>
        <w:rPr>
          <w:i w:val="0"/>
          <w:color w:val="auto"/>
        </w:rPr>
        <w:t>haded area</w:t>
      </w:r>
      <w:r w:rsidR="00E92906">
        <w:rPr>
          <w:i w:val="0"/>
          <w:color w:val="auto"/>
        </w:rPr>
        <w:t>s</w:t>
      </w:r>
      <w:r>
        <w:rPr>
          <w:i w:val="0"/>
          <w:color w:val="auto"/>
        </w:rPr>
        <w:t xml:space="preserve"> indicate wheat</w:t>
      </w:r>
      <w:r w:rsidR="008D23C1">
        <w:rPr>
          <w:i w:val="0"/>
          <w:color w:val="auto"/>
        </w:rPr>
        <w:t>-</w:t>
      </w:r>
      <w:r>
        <w:rPr>
          <w:i w:val="0"/>
          <w:color w:val="auto"/>
        </w:rPr>
        <w:t>growing area</w:t>
      </w:r>
      <w:r w:rsidR="00E92906">
        <w:rPr>
          <w:i w:val="0"/>
          <w:color w:val="auto"/>
        </w:rPr>
        <w:t>s</w:t>
      </w:r>
      <w:r>
        <w:rPr>
          <w:i w:val="0"/>
          <w:color w:val="auto"/>
        </w:rPr>
        <w:t xml:space="preserve"> in Mexico.</w:t>
      </w:r>
    </w:p>
    <w:p w14:paraId="25900D08" w14:textId="1293B47C" w:rsidR="000F3374" w:rsidRDefault="000F3374" w:rsidP="00BD0AC9">
      <w:pPr>
        <w:spacing w:line="480" w:lineRule="auto"/>
      </w:pPr>
    </w:p>
    <w:p w14:paraId="0C7716DA" w14:textId="77777777" w:rsidR="00F56A71" w:rsidRDefault="00F56A71" w:rsidP="00F56A71">
      <w:pPr>
        <w:keepNext/>
        <w:spacing w:line="480" w:lineRule="auto"/>
      </w:pPr>
      <w:r>
        <w:rPr>
          <w:noProof/>
          <w:lang w:val="en-GB" w:eastAsia="en-GB"/>
        </w:rPr>
        <w:lastRenderedPageBreak/>
        <w:drawing>
          <wp:inline distT="0" distB="0" distL="0" distR="0" wp14:anchorId="6F369619" wp14:editId="5EFDFE63">
            <wp:extent cx="5943600" cy="48093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809381"/>
                    </a:xfrm>
                    <a:prstGeom prst="rect">
                      <a:avLst/>
                    </a:prstGeom>
                    <a:noFill/>
                    <a:ln>
                      <a:noFill/>
                    </a:ln>
                  </pic:spPr>
                </pic:pic>
              </a:graphicData>
            </a:graphic>
          </wp:inline>
        </w:drawing>
      </w:r>
    </w:p>
    <w:p w14:paraId="44AB9814" w14:textId="0B1EF31B" w:rsidR="00F56A71" w:rsidRDefault="00F56A71" w:rsidP="00207AB8">
      <w:pPr>
        <w:pStyle w:val="Caption"/>
      </w:pPr>
      <w:r w:rsidRPr="00F56A71">
        <w:rPr>
          <w:b/>
          <w:i w:val="0"/>
          <w:color w:val="auto"/>
        </w:rPr>
        <w:t xml:space="preserve">Figure </w:t>
      </w:r>
      <w:r w:rsidRPr="00F56A71">
        <w:rPr>
          <w:b/>
          <w:i w:val="0"/>
          <w:color w:val="auto"/>
        </w:rPr>
        <w:fldChar w:fldCharType="begin"/>
      </w:r>
      <w:r w:rsidRPr="00F56A71">
        <w:rPr>
          <w:b/>
          <w:i w:val="0"/>
          <w:color w:val="auto"/>
        </w:rPr>
        <w:instrText xml:space="preserve"> SEQ Figure \* ARABIC </w:instrText>
      </w:r>
      <w:r w:rsidRPr="00F56A71">
        <w:rPr>
          <w:b/>
          <w:i w:val="0"/>
          <w:color w:val="auto"/>
        </w:rPr>
        <w:fldChar w:fldCharType="separate"/>
      </w:r>
      <w:r w:rsidR="00A41D98">
        <w:rPr>
          <w:b/>
          <w:i w:val="0"/>
          <w:noProof/>
          <w:color w:val="auto"/>
        </w:rPr>
        <w:t>6</w:t>
      </w:r>
      <w:r w:rsidRPr="00F56A71">
        <w:rPr>
          <w:b/>
          <w:i w:val="0"/>
          <w:color w:val="auto"/>
        </w:rPr>
        <w:fldChar w:fldCharType="end"/>
      </w:r>
      <w:r w:rsidRPr="00F56A71">
        <w:rPr>
          <w:b/>
          <w:i w:val="0"/>
          <w:color w:val="auto"/>
        </w:rPr>
        <w:t>.</w:t>
      </w:r>
      <w:r w:rsidRPr="00F56A71">
        <w:rPr>
          <w:i w:val="0"/>
          <w:color w:val="auto"/>
        </w:rPr>
        <w:t xml:space="preserve"> Simulated </w:t>
      </w:r>
      <w:r w:rsidRPr="007247CD">
        <w:rPr>
          <w:i w:val="0"/>
          <w:color w:val="auto"/>
        </w:rPr>
        <w:t>total aggregated production change</w:t>
      </w:r>
      <w:r>
        <w:rPr>
          <w:i w:val="0"/>
          <w:color w:val="auto"/>
        </w:rPr>
        <w:t xml:space="preserve"> </w:t>
      </w:r>
      <w:r w:rsidRPr="007247CD">
        <w:rPr>
          <w:i w:val="0"/>
          <w:color w:val="auto"/>
        </w:rPr>
        <w:t>from the baseline scenario with</w:t>
      </w:r>
      <w:r>
        <w:rPr>
          <w:i w:val="0"/>
          <w:color w:val="auto"/>
        </w:rPr>
        <w:t xml:space="preserve"> pre-industrial</w:t>
      </w:r>
      <w:r w:rsidRPr="007247CD">
        <w:rPr>
          <w:i w:val="0"/>
          <w:color w:val="auto"/>
        </w:rPr>
        <w:t xml:space="preserve"> O</w:t>
      </w:r>
      <w:r w:rsidRPr="007247CD">
        <w:rPr>
          <w:i w:val="0"/>
          <w:color w:val="auto"/>
          <w:vertAlign w:val="subscript"/>
        </w:rPr>
        <w:t>3</w:t>
      </w:r>
      <w:r w:rsidRPr="007247CD">
        <w:rPr>
          <w:i w:val="0"/>
          <w:color w:val="auto"/>
        </w:rPr>
        <w:t xml:space="preserve"> </w:t>
      </w:r>
      <w:r>
        <w:rPr>
          <w:i w:val="0"/>
          <w:color w:val="auto"/>
        </w:rPr>
        <w:t>for Mexico using</w:t>
      </w:r>
      <w:r w:rsidRPr="007247CD">
        <w:rPr>
          <w:i w:val="0"/>
          <w:color w:val="auto"/>
        </w:rPr>
        <w:t xml:space="preserve"> the </w:t>
      </w:r>
      <w:r>
        <w:rPr>
          <w:i w:val="0"/>
          <w:color w:val="auto"/>
        </w:rPr>
        <w:t xml:space="preserve">2010 </w:t>
      </w:r>
      <w:r w:rsidR="00420761">
        <w:rPr>
          <w:i w:val="0"/>
          <w:color w:val="auto"/>
        </w:rPr>
        <w:t xml:space="preserve">combined emissions scenario </w:t>
      </w:r>
      <w:r w:rsidR="00207AB8">
        <w:rPr>
          <w:i w:val="0"/>
          <w:color w:val="auto"/>
        </w:rPr>
        <w:t>(baseline + 2010 O</w:t>
      </w:r>
      <w:r w:rsidR="00207AB8">
        <w:rPr>
          <w:i w:val="0"/>
          <w:color w:val="auto"/>
          <w:vertAlign w:val="subscript"/>
        </w:rPr>
        <w:t>3</w:t>
      </w:r>
      <w:r w:rsidR="00207AB8">
        <w:rPr>
          <w:i w:val="0"/>
          <w:color w:val="auto"/>
        </w:rPr>
        <w:t>)</w:t>
      </w:r>
      <w:r w:rsidR="00420761">
        <w:rPr>
          <w:i w:val="0"/>
          <w:color w:val="auto"/>
        </w:rPr>
        <w:t>,</w:t>
      </w:r>
      <w:r>
        <w:rPr>
          <w:i w:val="0"/>
          <w:color w:val="auto"/>
        </w:rPr>
        <w:t xml:space="preserve"> 2050</w:t>
      </w:r>
      <w:r w:rsidRPr="007247CD">
        <w:rPr>
          <w:i w:val="0"/>
          <w:color w:val="auto"/>
        </w:rPr>
        <w:t xml:space="preserve"> </w:t>
      </w:r>
      <w:r w:rsidR="00420761">
        <w:rPr>
          <w:i w:val="0"/>
          <w:color w:val="auto"/>
        </w:rPr>
        <w:t xml:space="preserve">combined emissions scenario </w:t>
      </w:r>
      <w:r w:rsidR="00207AB8">
        <w:rPr>
          <w:i w:val="0"/>
          <w:color w:val="auto"/>
        </w:rPr>
        <w:t>(RCP 8.5 + 2050 O</w:t>
      </w:r>
      <w:r w:rsidR="00207AB8">
        <w:rPr>
          <w:i w:val="0"/>
          <w:color w:val="auto"/>
          <w:vertAlign w:val="subscript"/>
        </w:rPr>
        <w:t>3</w:t>
      </w:r>
      <w:r w:rsidR="00207AB8">
        <w:rPr>
          <w:i w:val="0"/>
          <w:color w:val="auto"/>
        </w:rPr>
        <w:t>)</w:t>
      </w:r>
      <w:r w:rsidR="00420761">
        <w:rPr>
          <w:i w:val="0"/>
          <w:color w:val="auto"/>
        </w:rPr>
        <w:t>,</w:t>
      </w:r>
      <w:r>
        <w:rPr>
          <w:i w:val="0"/>
          <w:color w:val="auto"/>
        </w:rPr>
        <w:t xml:space="preserve"> </w:t>
      </w:r>
      <w:r w:rsidRPr="007247CD">
        <w:rPr>
          <w:i w:val="0"/>
          <w:color w:val="auto"/>
        </w:rPr>
        <w:t xml:space="preserve">and the 2050 </w:t>
      </w:r>
      <w:r>
        <w:rPr>
          <w:i w:val="0"/>
          <w:color w:val="auto"/>
        </w:rPr>
        <w:t xml:space="preserve">climate change </w:t>
      </w:r>
      <w:r w:rsidRPr="007247CD">
        <w:rPr>
          <w:i w:val="0"/>
          <w:color w:val="auto"/>
        </w:rPr>
        <w:t xml:space="preserve">scenario </w:t>
      </w:r>
      <w:r w:rsidR="00207AB8">
        <w:rPr>
          <w:i w:val="0"/>
          <w:color w:val="auto"/>
        </w:rPr>
        <w:t xml:space="preserve">(RCP 8.5) </w:t>
      </w:r>
      <w:r w:rsidRPr="007247CD">
        <w:rPr>
          <w:i w:val="0"/>
          <w:color w:val="auto"/>
        </w:rPr>
        <w:t>with</w:t>
      </w:r>
      <w:r>
        <w:rPr>
          <w:i w:val="0"/>
          <w:color w:val="auto"/>
        </w:rPr>
        <w:t xml:space="preserve"> pre-industrial</w:t>
      </w:r>
      <w:r w:rsidRPr="007247CD">
        <w:rPr>
          <w:i w:val="0"/>
          <w:color w:val="auto"/>
        </w:rPr>
        <w:t xml:space="preserve"> O</w:t>
      </w:r>
      <w:r w:rsidRPr="007247CD">
        <w:rPr>
          <w:i w:val="0"/>
          <w:color w:val="auto"/>
          <w:vertAlign w:val="subscript"/>
        </w:rPr>
        <w:t>3</w:t>
      </w:r>
      <w:r w:rsidRPr="007247CD">
        <w:rPr>
          <w:i w:val="0"/>
          <w:color w:val="auto"/>
        </w:rPr>
        <w:t xml:space="preserve"> </w:t>
      </w:r>
      <w:r>
        <w:rPr>
          <w:i w:val="0"/>
          <w:color w:val="auto"/>
        </w:rPr>
        <w:t xml:space="preserve">for </w:t>
      </w:r>
      <w:r w:rsidRPr="007247CD">
        <w:rPr>
          <w:i w:val="0"/>
          <w:color w:val="auto"/>
        </w:rPr>
        <w:t>two different O</w:t>
      </w:r>
      <w:r w:rsidRPr="007247CD">
        <w:rPr>
          <w:i w:val="0"/>
          <w:color w:val="auto"/>
          <w:vertAlign w:val="subscript"/>
        </w:rPr>
        <w:t>3</w:t>
      </w:r>
      <w:r w:rsidRPr="007247CD">
        <w:rPr>
          <w:i w:val="0"/>
          <w:color w:val="auto"/>
        </w:rPr>
        <w:t xml:space="preserve"> sensitive cultivar classifications. Aggregated production </w:t>
      </w:r>
      <w:r>
        <w:rPr>
          <w:i w:val="0"/>
          <w:color w:val="auto"/>
        </w:rPr>
        <w:t xml:space="preserve">was </w:t>
      </w:r>
      <w:r w:rsidRPr="007247CD">
        <w:rPr>
          <w:i w:val="0"/>
          <w:color w:val="auto"/>
        </w:rPr>
        <w:t xml:space="preserve">upscaled from 32 </w:t>
      </w:r>
      <w:r>
        <w:rPr>
          <w:i w:val="0"/>
          <w:color w:val="auto"/>
        </w:rPr>
        <w:t>representative wheat</w:t>
      </w:r>
      <w:r w:rsidR="008D23C1">
        <w:rPr>
          <w:i w:val="0"/>
          <w:color w:val="auto"/>
        </w:rPr>
        <w:t>-</w:t>
      </w:r>
      <w:r>
        <w:rPr>
          <w:i w:val="0"/>
          <w:color w:val="auto"/>
        </w:rPr>
        <w:t xml:space="preserve">growing </w:t>
      </w:r>
      <w:r w:rsidRPr="007247CD">
        <w:rPr>
          <w:i w:val="0"/>
          <w:color w:val="auto"/>
        </w:rPr>
        <w:t>locations based on 2015 Mexico production data.</w:t>
      </w:r>
      <w:r w:rsidR="00E31EB8">
        <w:rPr>
          <w:i w:val="0"/>
          <w:color w:val="auto"/>
        </w:rPr>
        <w:t xml:space="preserve"> </w:t>
      </w:r>
      <w:r w:rsidRPr="007247CD">
        <w:rPr>
          <w:i w:val="0"/>
          <w:color w:val="auto"/>
        </w:rPr>
        <w:t>2010 and 2050</w:t>
      </w:r>
      <w:r w:rsidR="00207AB8">
        <w:rPr>
          <w:i w:val="0"/>
          <w:color w:val="auto"/>
        </w:rPr>
        <w:t xml:space="preserve"> combined</w:t>
      </w:r>
      <w:r>
        <w:rPr>
          <w:i w:val="0"/>
          <w:color w:val="auto"/>
        </w:rPr>
        <w:t xml:space="preserve"> e</w:t>
      </w:r>
      <w:r w:rsidRPr="007247CD">
        <w:rPr>
          <w:i w:val="0"/>
          <w:color w:val="auto"/>
        </w:rPr>
        <w:t>missions were averaged over five years of O</w:t>
      </w:r>
      <w:r w:rsidRPr="007247CD">
        <w:rPr>
          <w:i w:val="0"/>
          <w:color w:val="auto"/>
          <w:vertAlign w:val="subscript"/>
        </w:rPr>
        <w:t>3</w:t>
      </w:r>
      <w:r w:rsidRPr="007247CD">
        <w:rPr>
          <w:i w:val="0"/>
          <w:color w:val="auto"/>
        </w:rPr>
        <w:t xml:space="preserve"> emission</w:t>
      </w:r>
      <w:r>
        <w:rPr>
          <w:i w:val="0"/>
          <w:color w:val="auto"/>
        </w:rPr>
        <w:t>s</w:t>
      </w:r>
      <w:r w:rsidRPr="007247CD">
        <w:rPr>
          <w:i w:val="0"/>
          <w:color w:val="auto"/>
        </w:rPr>
        <w:t xml:space="preserve"> data.</w:t>
      </w:r>
      <w:r>
        <w:rPr>
          <w:i w:val="0"/>
          <w:color w:val="auto"/>
        </w:rPr>
        <w:t xml:space="preserve"> </w:t>
      </w:r>
      <w:r w:rsidRPr="007247CD">
        <w:rPr>
          <w:i w:val="0"/>
          <w:color w:val="auto"/>
        </w:rPr>
        <w:t xml:space="preserve">Error bars show </w:t>
      </w:r>
      <w:r>
        <w:rPr>
          <w:i w:val="0"/>
          <w:color w:val="auto"/>
        </w:rPr>
        <w:t xml:space="preserve">the </w:t>
      </w:r>
      <w:r w:rsidRPr="007247CD">
        <w:rPr>
          <w:i w:val="0"/>
          <w:color w:val="auto"/>
        </w:rPr>
        <w:t>standard error of the mean</w:t>
      </w:r>
      <w:r>
        <w:rPr>
          <w:i w:val="0"/>
          <w:color w:val="auto"/>
        </w:rPr>
        <w:t xml:space="preserve"> of the five years of the 2010 and 2050 </w:t>
      </w:r>
      <w:r w:rsidR="00207AB8">
        <w:rPr>
          <w:i w:val="0"/>
          <w:color w:val="auto"/>
        </w:rPr>
        <w:t xml:space="preserve">combined </w:t>
      </w:r>
      <w:r>
        <w:rPr>
          <w:i w:val="0"/>
          <w:color w:val="auto"/>
        </w:rPr>
        <w:t>emissions scenarios and the five GCMs for the 2050 scenario with pre-industrial O</w:t>
      </w:r>
      <w:r>
        <w:rPr>
          <w:i w:val="0"/>
          <w:color w:val="auto"/>
          <w:vertAlign w:val="subscript"/>
        </w:rPr>
        <w:t>3</w:t>
      </w:r>
      <w:r w:rsidRPr="007247CD">
        <w:rPr>
          <w:i w:val="0"/>
          <w:color w:val="auto"/>
        </w:rPr>
        <w:t>.</w:t>
      </w:r>
    </w:p>
    <w:p w14:paraId="61B26F75" w14:textId="77777777" w:rsidR="00F56A71" w:rsidRDefault="00F56A71" w:rsidP="00BD0AC9">
      <w:pPr>
        <w:spacing w:line="480" w:lineRule="auto"/>
      </w:pPr>
    </w:p>
    <w:p w14:paraId="2806C02E" w14:textId="65727A04" w:rsidR="009633A0" w:rsidRPr="00974831" w:rsidRDefault="00974831" w:rsidP="006B1008">
      <w:pPr>
        <w:spacing w:line="480" w:lineRule="auto"/>
        <w:rPr>
          <w:b/>
        </w:rPr>
      </w:pPr>
      <w:r>
        <w:rPr>
          <w:b/>
        </w:rPr>
        <w:t xml:space="preserve">4. </w:t>
      </w:r>
      <w:r w:rsidRPr="00974831">
        <w:rPr>
          <w:b/>
        </w:rPr>
        <w:t>Discussion</w:t>
      </w:r>
    </w:p>
    <w:p w14:paraId="742B3631" w14:textId="26A2DC14" w:rsidR="00F2139E" w:rsidRDefault="00F2139E" w:rsidP="006B1008">
      <w:pPr>
        <w:spacing w:line="480" w:lineRule="auto"/>
      </w:pPr>
      <w:r>
        <w:t>4.1 Simulated O</w:t>
      </w:r>
      <w:r>
        <w:rPr>
          <w:vertAlign w:val="subscript"/>
        </w:rPr>
        <w:t>3</w:t>
      </w:r>
      <w:r>
        <w:t xml:space="preserve"> concentrations</w:t>
      </w:r>
    </w:p>
    <w:p w14:paraId="50E1B059" w14:textId="0CF84444" w:rsidR="00F2139E" w:rsidRPr="007A51B2" w:rsidRDefault="000406F7" w:rsidP="000406F7">
      <w:pPr>
        <w:spacing w:line="480" w:lineRule="auto"/>
        <w:ind w:firstLine="720"/>
      </w:pPr>
      <w:r w:rsidRPr="000406F7">
        <w:t>The simulated</w:t>
      </w:r>
      <w:r>
        <w:t xml:space="preserve"> M7</w:t>
      </w:r>
      <w:r w:rsidRPr="000406F7">
        <w:t xml:space="preserve"> O</w:t>
      </w:r>
      <w:r w:rsidRPr="000406F7">
        <w:rPr>
          <w:vertAlign w:val="subscript"/>
        </w:rPr>
        <w:t>3</w:t>
      </w:r>
      <w:r w:rsidRPr="000406F7">
        <w:t xml:space="preserve"> concentrations of the two </w:t>
      </w:r>
      <w:r>
        <w:t>O</w:t>
      </w:r>
      <w:r>
        <w:rPr>
          <w:vertAlign w:val="subscript"/>
        </w:rPr>
        <w:t>3</w:t>
      </w:r>
      <w:r>
        <w:t xml:space="preserve"> </w:t>
      </w:r>
      <w:r w:rsidRPr="000406F7">
        <w:t>emissions scenarios from the EMEP model (Figure 2) agree</w:t>
      </w:r>
      <w:r w:rsidR="00411013">
        <w:t xml:space="preserve"> reasonably well</w:t>
      </w:r>
      <w:r w:rsidRPr="000406F7">
        <w:t xml:space="preserve"> with previously observed seasonal O</w:t>
      </w:r>
      <w:r w:rsidRPr="000406F7">
        <w:rPr>
          <w:vertAlign w:val="subscript"/>
        </w:rPr>
        <w:t>3</w:t>
      </w:r>
      <w:r w:rsidRPr="000406F7">
        <w:t xml:space="preserve"> temporal trends for </w:t>
      </w:r>
      <w:r w:rsidRPr="000406F7">
        <w:lastRenderedPageBreak/>
        <w:t>Mexico</w:t>
      </w:r>
      <w:r w:rsidR="00E92906">
        <w:t>. In these trends,</w:t>
      </w:r>
      <w:r w:rsidRPr="000406F7">
        <w:t xml:space="preserve"> April and May had the highest O</w:t>
      </w:r>
      <w:r w:rsidRPr="000406F7">
        <w:rPr>
          <w:vertAlign w:val="subscript"/>
        </w:rPr>
        <w:t>3</w:t>
      </w:r>
      <w:r w:rsidRPr="000406F7">
        <w:t xml:space="preserve"> concentrations followed by a decrease over the summer months</w:t>
      </w:r>
      <w:r w:rsidR="00E92906">
        <w:t xml:space="preserve"> because of</w:t>
      </w:r>
      <w:r w:rsidRPr="000406F7">
        <w:t xml:space="preserve"> increased precipitation and cloud cover </w:t>
      </w:r>
      <w:r w:rsidRPr="000406F7">
        <w:fldChar w:fldCharType="begin">
          <w:fldData xml:space="preserve">PEVuZE5vdGU+PENpdGU+PEF1dGhvcj5CYXJyZXR0PC9BdXRob3I+PFllYXI+MjAxNjwvWWVhcj48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</w:fldData>
        </w:fldChar>
      </w:r>
      <w:r w:rsidRPr="000406F7">
        <w:instrText xml:space="preserve"> ADDIN EN.CITE </w:instrText>
      </w:r>
      <w:r w:rsidRPr="000406F7">
        <w:fldChar w:fldCharType="begin">
          <w:fldData xml:space="preserve">PEVuZE5vdGU+PENpdGU+PEF1dGhvcj5CYXJyZXR0PC9BdXRob3I+PFllYXI+MjAxNjwvWWVhcj48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</w:fldData>
        </w:fldChar>
      </w:r>
      <w:r w:rsidRPr="000406F7">
        <w:instrText xml:space="preserve"> ADDIN EN.CITE.DATA </w:instrText>
      </w:r>
      <w:r w:rsidRPr="000406F7">
        <w:fldChar w:fldCharType="end"/>
      </w:r>
      <w:r w:rsidRPr="000406F7">
        <w:fldChar w:fldCharType="separate"/>
      </w:r>
      <w:r w:rsidRPr="000406F7">
        <w:rPr>
          <w:noProof/>
        </w:rPr>
        <w:t>(Barrett and Raga, 2016; Hernandez Paniagua et al., 2017)</w:t>
      </w:r>
      <w:r w:rsidRPr="000406F7">
        <w:fldChar w:fldCharType="end"/>
      </w:r>
      <w:r w:rsidRPr="000406F7">
        <w:t>. The elevated O</w:t>
      </w:r>
      <w:r w:rsidRPr="000406F7">
        <w:rPr>
          <w:vertAlign w:val="subscript"/>
        </w:rPr>
        <w:t>3</w:t>
      </w:r>
      <w:r w:rsidRPr="000406F7">
        <w:t xml:space="preserve"> concentrations in April and May also agree with the observed peak O</w:t>
      </w:r>
      <w:r w:rsidRPr="000406F7">
        <w:rPr>
          <w:vertAlign w:val="subscript"/>
        </w:rPr>
        <w:t>3</w:t>
      </w:r>
      <w:r w:rsidRPr="000406F7">
        <w:t xml:space="preserve"> season in the Northern Hemisphere </w:t>
      </w:r>
      <w:r w:rsidRPr="000406F7">
        <w:fldChar w:fldCharType="begin"/>
      </w:r>
      <w:r w:rsidRPr="000406F7">
        <w:instrText xml:space="preserve"> ADDIN EN.CITE &lt;EndNote&gt;&lt;Cite&gt;&lt;Author&gt;Cooper&lt;/Author&gt;&lt;Year&gt;2014&lt;/Year&gt;&lt;IDText&gt;Global distribution and trends of tropospheric ozone: An observation-based review&lt;/IDText&gt;&lt;DisplayText&gt;(Cooper et al., 2014)&lt;/DisplayText&gt;&lt;record&gt;&lt;urls&gt;&lt;related-urls&gt;&lt;url&gt;http://doi.org/10.12952/journal.elementa.000029&lt;/url&gt;&lt;/related-urls&gt;&lt;/urls&gt;&lt;titles&gt;&lt;title&gt;Global distribution and trends of tropospheric ozone: An observation-based review&lt;/title&gt;&lt;secondary-title&gt;Elementa Science of the Anthropocene&lt;/secondary-title&gt;&lt;/titles&gt;&lt;number&gt;29&lt;/number&gt;&lt;contributors&gt;&lt;authors&gt;&lt;author&gt;Cooper, O.R.&lt;/author&gt;&lt;author&gt;Parrish, D.D.&lt;/author&gt;&lt;author&gt;Ziemke, J.&lt;/author&gt;&lt;author&gt;Balashov, N.V.&lt;/author&gt;&lt;author&gt;Cupeiro, M.&lt;/author&gt;&lt;author&gt;Galbally, I.E.&lt;/author&gt;&lt;author&gt;Gilge, S.&lt;/author&gt;&lt;author&gt;Horowitz, L.&lt;/author&gt;&lt;author&gt;Jensen, N.R.&lt;/author&gt;&lt;author&gt;Lamarque, J.-F.&lt;/author&gt;&lt;author&gt;Naik, V.&lt;/author&gt;&lt;author&gt;Oltmans, S.J.&lt;/author&gt;&lt;author&gt;Schwab, J.&lt;/author&gt;&lt;author&gt;Shindell, D.T.&lt;/author&gt;&lt;author&gt;Thompson, A.M.&lt;/author&gt;&lt;author&gt;Thouret, V.&lt;/author&gt;&lt;author&gt;Wang, Y.&lt;/author&gt;&lt;author&gt;Zbinden, R.M.&lt;/author&gt;&lt;/authors&gt;&lt;/contributors&gt;&lt;added-date format="utc"&gt;1523869498&lt;/added-date&gt;&lt;ref-type name="Journal Article"&gt;17&lt;/ref-type&gt;&lt;dates&gt;&lt;year&gt;2014&lt;/year&gt;&lt;/dates&gt;&lt;rec-number&gt;422&lt;/rec-number&gt;&lt;last-updated-date format="utc"&gt;1536779448&lt;/last-updated-date&gt;&lt;electronic-resource-num&gt;http://doi.org/10.12952/journal.elementa.000029&lt;/electronic-resource-num&gt;&lt;volume&gt;2&lt;/volume&gt;&lt;/record&gt;&lt;/Cite&gt;&lt;/EndNote&gt;</w:instrText>
      </w:r>
      <w:r w:rsidRPr="000406F7">
        <w:fldChar w:fldCharType="separate"/>
      </w:r>
      <w:r w:rsidRPr="000406F7">
        <w:rPr>
          <w:noProof/>
        </w:rPr>
        <w:t>(Cooper et al., 2014)</w:t>
      </w:r>
      <w:r w:rsidRPr="000406F7">
        <w:fldChar w:fldCharType="end"/>
      </w:r>
      <w:r w:rsidRPr="000406F7">
        <w:t>.</w:t>
      </w:r>
      <w:r>
        <w:t xml:space="preserve"> </w:t>
      </w:r>
      <w:r w:rsidR="005F7341">
        <w:t xml:space="preserve">The </w:t>
      </w:r>
      <w:r>
        <w:t>daily variability of the 2010 observed M7 O</w:t>
      </w:r>
      <w:r>
        <w:rPr>
          <w:vertAlign w:val="subscript"/>
        </w:rPr>
        <w:t>3</w:t>
      </w:r>
      <w:r>
        <w:t xml:space="preserve"> </w:t>
      </w:r>
      <w:r w:rsidR="007E5B4F">
        <w:t>concentrations wa</w:t>
      </w:r>
      <w:r>
        <w:t xml:space="preserve">s </w:t>
      </w:r>
      <w:r w:rsidR="007E5B4F">
        <w:t>much higher than the daily variability of the M7 O</w:t>
      </w:r>
      <w:r w:rsidR="007E5B4F">
        <w:rPr>
          <w:vertAlign w:val="subscript"/>
        </w:rPr>
        <w:t>3</w:t>
      </w:r>
      <w:r w:rsidR="007E5B4F">
        <w:t xml:space="preserve"> concentrations from the two simulated O</w:t>
      </w:r>
      <w:r w:rsidR="007E5B4F">
        <w:rPr>
          <w:vertAlign w:val="subscript"/>
        </w:rPr>
        <w:t>3</w:t>
      </w:r>
      <w:r w:rsidR="007E5B4F">
        <w:t xml:space="preserve"> emissions scenarios. Th</w:t>
      </w:r>
      <w:r w:rsidR="00A11323">
        <w:t>e</w:t>
      </w:r>
      <w:r w:rsidR="007A51B2">
        <w:t xml:space="preserve"> high variability </w:t>
      </w:r>
      <w:r w:rsidR="00A11323">
        <w:t>in the observed data wa</w:t>
      </w:r>
      <w:r w:rsidR="007A51B2">
        <w:t>s</w:t>
      </w:r>
      <w:r w:rsidR="007E5B4F">
        <w:t xml:space="preserve"> </w:t>
      </w:r>
      <w:r>
        <w:t xml:space="preserve">likely </w:t>
      </w:r>
      <w:r w:rsidR="007A51B2">
        <w:t>influenced by</w:t>
      </w:r>
      <w:r>
        <w:t xml:space="preserve"> </w:t>
      </w:r>
      <w:r w:rsidR="00411013">
        <w:t>local NO sources (which titrate O</w:t>
      </w:r>
      <w:r w:rsidR="00411013">
        <w:rPr>
          <w:vertAlign w:val="subscript"/>
        </w:rPr>
        <w:t>3</w:t>
      </w:r>
      <w:r w:rsidR="00411013">
        <w:t xml:space="preserve"> </w:t>
      </w:r>
      <w:r w:rsidR="008625DF">
        <w:t>to</w:t>
      </w:r>
      <w:r w:rsidR="00411013">
        <w:t xml:space="preserve"> NO</w:t>
      </w:r>
      <w:r w:rsidR="00411013">
        <w:rPr>
          <w:vertAlign w:val="subscript"/>
        </w:rPr>
        <w:t>2</w:t>
      </w:r>
      <w:r w:rsidR="00411013">
        <w:t>), complex topography, and generally</w:t>
      </w:r>
      <w:r w:rsidR="007A51B2">
        <w:t xml:space="preserve"> </w:t>
      </w:r>
      <w:r>
        <w:t xml:space="preserve">elevated </w:t>
      </w:r>
      <w:r w:rsidR="00A11323">
        <w:t xml:space="preserve">air </w:t>
      </w:r>
      <w:r>
        <w:t>pollution in Mexico City</w:t>
      </w:r>
      <w:r w:rsidR="007E5B4F">
        <w:t xml:space="preserve"> result</w:t>
      </w:r>
      <w:r w:rsidR="007A51B2">
        <w:t>ing</w:t>
      </w:r>
      <w:r w:rsidR="007E5B4F">
        <w:t xml:space="preserve"> in more active photochemistry </w:t>
      </w:r>
      <w:r w:rsidR="007A51B2">
        <w:t>and</w:t>
      </w:r>
      <w:r w:rsidR="007E5B4F">
        <w:t xml:space="preserve"> </w:t>
      </w:r>
      <w:r w:rsidR="006601EA">
        <w:t xml:space="preserve">increased </w:t>
      </w:r>
      <w:r w:rsidR="007E5B4F">
        <w:t>O</w:t>
      </w:r>
      <w:r w:rsidR="007E5B4F">
        <w:rPr>
          <w:vertAlign w:val="subscript"/>
        </w:rPr>
        <w:t>3</w:t>
      </w:r>
      <w:r w:rsidR="007E5B4F">
        <w:t xml:space="preserve"> concentration</w:t>
      </w:r>
      <w:r w:rsidR="00FA5C9F">
        <w:t xml:space="preserve"> extreme</w:t>
      </w:r>
      <w:r w:rsidR="007E5B4F">
        <w:t>s compared to</w:t>
      </w:r>
      <w:r w:rsidR="006601EA">
        <w:t xml:space="preserve"> other</w:t>
      </w:r>
      <w:r w:rsidR="007E5B4F">
        <w:t xml:space="preserve"> areas of Mexico.</w:t>
      </w:r>
      <w:r w:rsidR="00331896">
        <w:t xml:space="preserve"> Also, </w:t>
      </w:r>
      <w:r w:rsidR="006601EA">
        <w:t>roughly</w:t>
      </w:r>
      <w:r w:rsidR="00331896">
        <w:t xml:space="preserve"> 10% of the</w:t>
      </w:r>
      <w:r w:rsidR="006601EA">
        <w:t xml:space="preserve"> </w:t>
      </w:r>
      <w:r w:rsidR="00331896">
        <w:t xml:space="preserve">observed </w:t>
      </w:r>
      <w:r w:rsidR="006601EA">
        <w:t>hourly O</w:t>
      </w:r>
      <w:r w:rsidR="006601EA">
        <w:rPr>
          <w:vertAlign w:val="subscript"/>
        </w:rPr>
        <w:t>3</w:t>
      </w:r>
      <w:r w:rsidR="006601EA">
        <w:t xml:space="preserve"> </w:t>
      </w:r>
      <w:r w:rsidR="00331896">
        <w:t>data w</w:t>
      </w:r>
      <w:r w:rsidR="005F7341">
        <w:t>ere</w:t>
      </w:r>
      <w:r w:rsidR="00331896">
        <w:t xml:space="preserve"> missing</w:t>
      </w:r>
      <w:r w:rsidR="006601EA">
        <w:t>, adding uncertainty to the observations</w:t>
      </w:r>
      <w:r w:rsidR="00331896">
        <w:t>.</w:t>
      </w:r>
      <w:r w:rsidR="005F7341">
        <w:t xml:space="preserve"> </w:t>
      </w:r>
      <w:r w:rsidR="00A11323">
        <w:t xml:space="preserve">However, despite the high variability and uncertainty, </w:t>
      </w:r>
      <w:r w:rsidR="007A51B2">
        <w:t>the</w:t>
      </w:r>
      <w:r w:rsidR="00A11323">
        <w:t xml:space="preserve"> </w:t>
      </w:r>
      <w:r w:rsidR="007A51B2">
        <w:t>observed data support the</w:t>
      </w:r>
      <w:r w:rsidR="00A11323">
        <w:t xml:space="preserve"> temporal</w:t>
      </w:r>
      <w:r w:rsidR="007A51B2">
        <w:t xml:space="preserve"> trend</w:t>
      </w:r>
      <w:r w:rsidR="00A11323">
        <w:t>s</w:t>
      </w:r>
      <w:r w:rsidR="007A51B2">
        <w:t xml:space="preserve"> of the two simulated O</w:t>
      </w:r>
      <w:r w:rsidR="007A51B2">
        <w:rPr>
          <w:vertAlign w:val="subscript"/>
        </w:rPr>
        <w:t>3</w:t>
      </w:r>
      <w:r w:rsidR="007A51B2">
        <w:t xml:space="preserve"> emissions scenarios.</w:t>
      </w:r>
    </w:p>
    <w:p w14:paraId="0E9B6697" w14:textId="77777777" w:rsidR="000406F7" w:rsidRPr="00F2139E" w:rsidRDefault="000406F7" w:rsidP="000406F7">
      <w:pPr>
        <w:spacing w:line="480" w:lineRule="auto"/>
        <w:ind w:firstLine="720"/>
      </w:pPr>
    </w:p>
    <w:p w14:paraId="2F923B14" w14:textId="155B518E" w:rsidR="007A0A6D" w:rsidRDefault="007A0A6D" w:rsidP="006B1008">
      <w:pPr>
        <w:spacing w:line="480" w:lineRule="auto"/>
      </w:pPr>
      <w:r>
        <w:t>4.</w:t>
      </w:r>
      <w:r w:rsidR="000406F7">
        <w:t>2</w:t>
      </w:r>
      <w:r>
        <w:t xml:space="preserve"> </w:t>
      </w:r>
      <w:r w:rsidR="001E57D1">
        <w:t>Sensitivity analysis of Mexico wheat production</w:t>
      </w:r>
    </w:p>
    <w:p w14:paraId="39AB0ACA" w14:textId="6EF5B821" w:rsidR="001E57D1" w:rsidRPr="004A2804" w:rsidRDefault="005D2537" w:rsidP="001E57D1">
      <w:pPr>
        <w:spacing w:line="480" w:lineRule="auto"/>
        <w:ind w:firstLine="720"/>
      </w:pPr>
      <w:r>
        <w:t xml:space="preserve">The </w:t>
      </w:r>
      <w:r w:rsidR="006E4CCF">
        <w:t xml:space="preserve">sensitivity analysis showed that </w:t>
      </w:r>
      <w:r>
        <w:t>simulated total wheat production for Mexico decreased for both O</w:t>
      </w:r>
      <w:r>
        <w:rPr>
          <w:vertAlign w:val="subscript"/>
        </w:rPr>
        <w:t>3</w:t>
      </w:r>
      <w:r>
        <w:t xml:space="preserve"> </w:t>
      </w:r>
      <w:r w:rsidR="00184F58">
        <w:t>sensitivity cultivar</w:t>
      </w:r>
      <w:r>
        <w:t xml:space="preserve"> classifications as seasonal M7 O</w:t>
      </w:r>
      <w:r>
        <w:rPr>
          <w:vertAlign w:val="subscript"/>
        </w:rPr>
        <w:t>3</w:t>
      </w:r>
      <w:r>
        <w:t xml:space="preserve"> concentrations increased above 25 ppb (Figure 3). </w:t>
      </w:r>
      <w:r w:rsidR="00BE4F92" w:rsidRPr="005D252B">
        <w:t>Under the O</w:t>
      </w:r>
      <w:r w:rsidR="00BE4F92" w:rsidRPr="005D252B">
        <w:rPr>
          <w:vertAlign w:val="subscript"/>
        </w:rPr>
        <w:t>3</w:t>
      </w:r>
      <w:r w:rsidR="00BE4F92" w:rsidRPr="005D252B">
        <w:t xml:space="preserve"> tolerant cultivar classification</w:t>
      </w:r>
      <w:r w:rsidR="008E61A7" w:rsidRPr="005D252B">
        <w:t>, simulated</w:t>
      </w:r>
      <w:r w:rsidR="00BE4F92" w:rsidRPr="005D252B">
        <w:t xml:space="preserve"> t</w:t>
      </w:r>
      <w:r w:rsidR="00932A55" w:rsidRPr="005D252B">
        <w:t xml:space="preserve">otal production </w:t>
      </w:r>
      <w:r w:rsidR="008E61A7" w:rsidRPr="005D252B">
        <w:t>loss inc</w:t>
      </w:r>
      <w:r w:rsidR="00932A55" w:rsidRPr="005D252B">
        <w:t xml:space="preserve">reased </w:t>
      </w:r>
      <w:r w:rsidR="00BE4F92" w:rsidRPr="005D252B">
        <w:t>from 4.0% to 19.5% as seasonal M7 O</w:t>
      </w:r>
      <w:r w:rsidR="00BE4F92" w:rsidRPr="005D252B">
        <w:rPr>
          <w:vertAlign w:val="subscript"/>
        </w:rPr>
        <w:t>3</w:t>
      </w:r>
      <w:r w:rsidR="00BE4F92" w:rsidRPr="005D252B">
        <w:t xml:space="preserve"> increased from 40 ppb to 120 ppb</w:t>
      </w:r>
      <w:r w:rsidR="00853E31" w:rsidRPr="005D252B">
        <w:t>,</w:t>
      </w:r>
      <w:r w:rsidR="008E61A7">
        <w:t xml:space="preserve"> with an average production loss of 0.23% per ppb M7 O</w:t>
      </w:r>
      <w:r w:rsidR="008E61A7">
        <w:rPr>
          <w:vertAlign w:val="subscript"/>
        </w:rPr>
        <w:t>3</w:t>
      </w:r>
      <w:r w:rsidR="008E61A7">
        <w:t xml:space="preserve"> increase above 25 ppb.</w:t>
      </w:r>
      <w:r w:rsidR="00853E31">
        <w:t xml:space="preserve"> The average production loss for the O</w:t>
      </w:r>
      <w:r w:rsidR="00853E31">
        <w:rPr>
          <w:vertAlign w:val="subscript"/>
        </w:rPr>
        <w:t>3</w:t>
      </w:r>
      <w:r w:rsidR="00853E31">
        <w:t xml:space="preserve"> intermediate cultivar classification was 0.59% per ppb M7 O</w:t>
      </w:r>
      <w:r w:rsidR="00853E31">
        <w:rPr>
          <w:vertAlign w:val="subscript"/>
        </w:rPr>
        <w:t>3</w:t>
      </w:r>
      <w:r w:rsidR="00853E31">
        <w:t xml:space="preserve"> increase above 25 ppb. These </w:t>
      </w:r>
      <w:r w:rsidR="00645503">
        <w:t>simulated</w:t>
      </w:r>
      <w:r w:rsidR="00514311">
        <w:t xml:space="preserve"> </w:t>
      </w:r>
      <w:r w:rsidR="00853E31">
        <w:t>production losses</w:t>
      </w:r>
      <w:r w:rsidR="00514311">
        <w:t xml:space="preserve"> due to </w:t>
      </w:r>
      <w:r w:rsidR="005A55F3">
        <w:t xml:space="preserve">M7 </w:t>
      </w:r>
      <w:r w:rsidR="00514311">
        <w:t>O</w:t>
      </w:r>
      <w:r w:rsidR="00514311">
        <w:rPr>
          <w:vertAlign w:val="subscript"/>
        </w:rPr>
        <w:t>3</w:t>
      </w:r>
      <w:r w:rsidR="00853E31">
        <w:t xml:space="preserve"> agree with previous</w:t>
      </w:r>
      <w:r w:rsidR="003067C7">
        <w:t xml:space="preserve"> </w:t>
      </w:r>
      <w:r w:rsidR="004A69A0">
        <w:t>wheat production</w:t>
      </w:r>
      <w:r w:rsidR="005A55F3">
        <w:t xml:space="preserve"> </w:t>
      </w:r>
      <w:r w:rsidR="003067C7">
        <w:t>O</w:t>
      </w:r>
      <w:r w:rsidR="003067C7">
        <w:rPr>
          <w:vertAlign w:val="subscript"/>
        </w:rPr>
        <w:t>3</w:t>
      </w:r>
      <w:r w:rsidR="00853E31">
        <w:t xml:space="preserve"> </w:t>
      </w:r>
      <w:r w:rsidR="004A69A0">
        <w:t xml:space="preserve">impact </w:t>
      </w:r>
      <w:r w:rsidR="00645503">
        <w:t>studies</w:t>
      </w:r>
      <w:r w:rsidR="00E92906">
        <w:t>.</w:t>
      </w:r>
      <w:r w:rsidR="003067C7">
        <w:t xml:space="preserve"> </w:t>
      </w:r>
      <w:r w:rsidR="00E92906">
        <w:t>For example,</w:t>
      </w:r>
      <w:r w:rsidR="00853E31">
        <w:t xml:space="preserve"> Guarin et al.</w:t>
      </w:r>
      <w:r w:rsidR="00772744">
        <w:t xml:space="preserve"> </w:t>
      </w:r>
      <w:r w:rsidR="00772744">
        <w:fldChar w:fldCharType="begin"/>
      </w:r>
      <w:r w:rsidR="00772744">
        <w:instrText xml:space="preserve"> ADDIN EN.CITE &lt;EndNote&gt;&lt;Cite ExcludeAuth="1"&gt;&lt;Author&gt;Guarin&lt;/Author&gt;&lt;Year&gt;2018&lt;/Year&gt;&lt;IDText&gt;Modeling the effects of tropospheric ozone on wheat growth and yield&lt;/IDText&gt;&lt;DisplayText&gt;(2018)&lt;/DisplayText&gt;&lt;record&gt;&lt;titles&gt;&lt;title&gt;Modeling the effects of tropospheric ozone on wheat growth and yield&lt;/title&gt;&lt;secondary-title&gt;European Journal of Agronomy&lt;/secondary-title&gt;&lt;/titles&gt;&lt;contributors&gt;&lt;authors&gt;&lt;author&gt;Guarin, J.R.&lt;/author&gt;&lt;author&gt;Kassie, B.&lt;/author&gt;&lt;author&gt;Mashaheet, A.M.&lt;/author&gt;&lt;author&gt;Burkey, K.&lt;/author&gt;&lt;author&gt;Asseng, S.&lt;/author&gt;&lt;/authors&gt;&lt;/contributors&gt;&lt;added-date format="utc"&gt;1541529752&lt;/added-date&gt;&lt;ref-type name="Journal Article"&gt;17&lt;/ref-type&gt;&lt;dates&gt;&lt;year&gt;2018&lt;/year&gt;&lt;/dates&gt;&lt;rec-number&gt;680&lt;/rec-number&gt;&lt;last-updated-date format="utc"&gt;1541529851&lt;/last-updated-date&gt;&lt;volume&gt;(Under Review)&lt;/volume&gt;&lt;/record&gt;&lt;/Cite&gt;&lt;/EndNote&gt;</w:instrText>
      </w:r>
      <w:r w:rsidR="00772744">
        <w:fldChar w:fldCharType="separate"/>
      </w:r>
      <w:r w:rsidR="00772744">
        <w:rPr>
          <w:noProof/>
        </w:rPr>
        <w:t>(2018)</w:t>
      </w:r>
      <w:r w:rsidR="00772744">
        <w:fldChar w:fldCharType="end"/>
      </w:r>
      <w:r w:rsidR="00853E31">
        <w:t xml:space="preserve"> found a 0.26% </w:t>
      </w:r>
      <w:r w:rsidR="00645503">
        <w:t xml:space="preserve">increase in yield loss using </w:t>
      </w:r>
      <w:r w:rsidR="00C657E8">
        <w:t xml:space="preserve">the </w:t>
      </w:r>
      <w:r w:rsidR="00645503">
        <w:t>O</w:t>
      </w:r>
      <w:r w:rsidR="00645503">
        <w:rPr>
          <w:vertAlign w:val="subscript"/>
        </w:rPr>
        <w:t>3</w:t>
      </w:r>
      <w:r w:rsidR="00645503">
        <w:t xml:space="preserve"> tolerant </w:t>
      </w:r>
      <w:r w:rsidR="00C657E8">
        <w:t xml:space="preserve">cultivar </w:t>
      </w:r>
      <w:r w:rsidR="000112B7">
        <w:t xml:space="preserve">classification </w:t>
      </w:r>
      <w:r w:rsidR="00645503">
        <w:t>and</w:t>
      </w:r>
      <w:r w:rsidR="00E92906">
        <w:t xml:space="preserve"> a </w:t>
      </w:r>
      <w:r w:rsidR="000112B7">
        <w:t xml:space="preserve">0.54% </w:t>
      </w:r>
      <w:r w:rsidR="00E92906">
        <w:t xml:space="preserve">increase in yield loss using </w:t>
      </w:r>
      <w:r w:rsidR="00C657E8">
        <w:t xml:space="preserve">the </w:t>
      </w:r>
      <w:r w:rsidR="00645503">
        <w:lastRenderedPageBreak/>
        <w:t>O</w:t>
      </w:r>
      <w:r w:rsidR="00645503">
        <w:rPr>
          <w:vertAlign w:val="subscript"/>
        </w:rPr>
        <w:t>3</w:t>
      </w:r>
      <w:r w:rsidR="00645503">
        <w:t xml:space="preserve"> intermediate cultivar classification. </w:t>
      </w:r>
      <w:r w:rsidR="004A69A0">
        <w:t xml:space="preserve">Ollerenshaw and Lyons </w:t>
      </w:r>
      <w:r w:rsidR="004A69A0">
        <w:fldChar w:fldCharType="begin"/>
      </w:r>
      <w:r w:rsidR="004A69A0">
        <w:instrText xml:space="preserve"> ADDIN EN.CITE &lt;EndNote&gt;&lt;Cite ExcludeAuth="1"&gt;&lt;Author&gt;Ollerenshaw&lt;/Author&gt;&lt;Year&gt;1999&lt;/Year&gt;&lt;IDText&gt;Impacts of ozone on the growth and yield of field-grown winter wheat&lt;/IDText&gt;&lt;DisplayText&gt;(1999)&lt;/DisplayText&gt;&lt;record&gt;&lt;keywords&gt;&lt;keyword&gt;field fumigation&lt;/keyword&gt;&lt;keyword&gt;ozone, O-3&lt;/keyword&gt;&lt;keyword&gt;winter wheat&lt;/keyword&gt;&lt;keyword&gt;Triticum aestivum&lt;/keyword&gt;&lt;keyword&gt;yield&lt;/keyword&gt;&lt;keyword&gt;triticum-aestivum l&lt;/keyword&gt;&lt;keyword&gt;open-top chambers&lt;/keyword&gt;&lt;keyword&gt;brassica-napus l&lt;/keyword&gt;&lt;keyword&gt;spring wheat&lt;/keyword&gt;&lt;keyword&gt;&lt;/keyword&gt;&lt;keyword&gt;grain quality&lt;/keyword&gt;&lt;keyword&gt;reproductive development&lt;/keyword&gt;&lt;keyword&gt;leaf senescence&lt;/keyword&gt;&lt;keyword&gt;elevated co2&lt;/keyword&gt;&lt;keyword&gt;&lt;/keyword&gt;&lt;keyword&gt;o-3&lt;/keyword&gt;&lt;keyword&gt;exposure&lt;/keyword&gt;&lt;keyword&gt;Environmental Sciences &amp;amp; Ecology&lt;/keyword&gt;&lt;/keywords&gt;&lt;urls&gt;&lt;related-urls&gt;&lt;url&gt;&amp;lt;Go to ISI&amp;gt;://WOS:000080971800009&lt;/url&gt;&lt;/related-urls&gt;&lt;/urls&gt;&lt;isbn&gt;0269-7491&lt;/isbn&gt;&lt;work-type&gt;Article&lt;/work-type&gt;&lt;titles&gt;&lt;title&gt;Impacts of ozone on the growth and yield of field-grown winter wheat&lt;/title&gt;&lt;secondary-title&gt;Environmental Pollution&lt;/secondary-title&gt;&lt;alt-title&gt;Environ. Pollut.&lt;/alt-title&gt;&lt;/titles&gt;&lt;pages&gt;67-72&lt;/pages&gt;&lt;number&gt;1&lt;/number&gt;&lt;contributors&gt;&lt;authors&gt;&lt;author&gt;Ollerenshaw, J. H.&lt;/author&gt;&lt;author&gt;Lyons, T.&lt;/author&gt;&lt;/authors&gt;&lt;/contributors&gt;&lt;language&gt;English&lt;/language&gt;&lt;added-date format="utc"&gt;1523677359&lt;/added-date&gt;&lt;ref-type name="Journal Article"&gt;17&lt;/ref-type&gt;&lt;auth-address&gt;Univ Newcastle Upon Tyne, Dept Agr &amp;amp; Environm Sci, Air Pollut Lab, Newcastle Upon Tyne NE1 7RU, Tyne &amp;amp; Wear, England.&amp;#xD;Ollerenshaw, JH (reprint author), Univ Newcastle Upon Tyne, Dept Agr &amp;amp; Environm Sci, Air Pollut Lab, Ridley Bldg, Newcastle Upon Tyne NE1 7RU, Tyne &amp;amp; Wear, England.&lt;/auth-address&gt;&lt;dates&gt;&lt;year&gt;1999&lt;/year&gt;&lt;/dates&gt;&lt;rec-number&gt;400&lt;/rec-number&gt;&lt;last-updated-date format="utc"&gt;1523677386&lt;/last-updated-date&gt;&lt;accession-num&gt;WOS:000080971800009&lt;/accession-num&gt;&lt;electronic-resource-num&gt;10.1016/s0269-7491(99)00060-3&lt;/electronic-resource-num&gt;&lt;volume&gt;106&lt;/volume&gt;&lt;/record&gt;&lt;/Cite&gt;&lt;/EndNote&gt;</w:instrText>
      </w:r>
      <w:r w:rsidR="004A69A0">
        <w:fldChar w:fldCharType="separate"/>
      </w:r>
      <w:r w:rsidR="004A69A0">
        <w:rPr>
          <w:noProof/>
        </w:rPr>
        <w:t>(1999)</w:t>
      </w:r>
      <w:r w:rsidR="004A69A0">
        <w:fldChar w:fldCharType="end"/>
      </w:r>
      <w:r w:rsidR="004A69A0">
        <w:t xml:space="preserve"> reported an average yield loss of 0.26% per ppb</w:t>
      </w:r>
      <w:r w:rsidR="005A55F3">
        <w:t xml:space="preserve"> M7 </w:t>
      </w:r>
      <w:r w:rsidR="004A69A0">
        <w:t>O</w:t>
      </w:r>
      <w:r w:rsidR="004A69A0">
        <w:rPr>
          <w:vertAlign w:val="subscript"/>
        </w:rPr>
        <w:t>3</w:t>
      </w:r>
      <w:r w:rsidR="004A69A0">
        <w:t xml:space="preserve"> increase, Feng and Kobayashi </w:t>
      </w:r>
      <w:r w:rsidR="004A69A0">
        <w:fldChar w:fldCharType="begin">
          <w:fldData xml:space="preserve">PEVuZE5vdGU+PENpdGUgRXhjbHVkZUF1dGg9IjEiPjxBdXRob3I+RmVuZzwvQXV0aG9yPjxZZWFy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</w:fldData>
        </w:fldChar>
      </w:r>
      <w:r w:rsidR="004A69A0">
        <w:instrText xml:space="preserve"> ADDIN EN.CITE </w:instrText>
      </w:r>
      <w:r w:rsidR="004A69A0">
        <w:fldChar w:fldCharType="begin">
          <w:fldData xml:space="preserve">PEVuZE5vdGU+PENpdGUgRXhjbHVkZUF1dGg9IjEiPjxBdXRob3I+RmVuZzwvQXV0aG9yPjxZZWFy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</w:fldData>
        </w:fldChar>
      </w:r>
      <w:r w:rsidR="004A69A0">
        <w:instrText xml:space="preserve"> ADDIN EN.CITE.DATA </w:instrText>
      </w:r>
      <w:r w:rsidR="004A69A0">
        <w:fldChar w:fldCharType="end"/>
      </w:r>
      <w:r w:rsidR="004A69A0">
        <w:fldChar w:fldCharType="separate"/>
      </w:r>
      <w:r w:rsidR="004A69A0">
        <w:rPr>
          <w:noProof/>
        </w:rPr>
        <w:t>(2009)</w:t>
      </w:r>
      <w:r w:rsidR="004A69A0">
        <w:fldChar w:fldCharType="end"/>
      </w:r>
      <w:r w:rsidR="004A69A0">
        <w:t xml:space="preserve"> reported an average yield loss of 0.67% per ppb</w:t>
      </w:r>
      <w:r w:rsidR="005A55F3">
        <w:t xml:space="preserve"> M7 </w:t>
      </w:r>
      <w:r w:rsidR="004A69A0">
        <w:t>O</w:t>
      </w:r>
      <w:r w:rsidR="004A69A0">
        <w:rPr>
          <w:vertAlign w:val="subscript"/>
        </w:rPr>
        <w:t>3</w:t>
      </w:r>
      <w:r w:rsidR="004A69A0">
        <w:t xml:space="preserve"> increase, and </w:t>
      </w:r>
      <w:r w:rsidR="00645503">
        <w:t xml:space="preserve">Pleijel et al. </w:t>
      </w:r>
      <w:r w:rsidR="003067C7">
        <w:fldChar w:fldCharType="begin">
          <w:fldData xml:space="preserve">PEVuZE5vdGU+PENpdGUgRXhjbHVkZUF1dGg9IjEiPjxBdXRob3I+UGxlaWplbDwvQXV0aG9yPjxZ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</w:fldData>
        </w:fldChar>
      </w:r>
      <w:r w:rsidR="003067C7">
        <w:instrText xml:space="preserve"> ADDIN EN.CITE </w:instrText>
      </w:r>
      <w:r w:rsidR="003067C7">
        <w:fldChar w:fldCharType="begin">
          <w:fldData xml:space="preserve">PEVuZE5vdGU+PENpdGUgRXhjbHVkZUF1dGg9IjEiPjxBdXRob3I+UGxlaWplbDwvQXV0aG9yPjxZ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</w:fldData>
        </w:fldChar>
      </w:r>
      <w:r w:rsidR="003067C7">
        <w:instrText xml:space="preserve"> ADDIN EN.CITE.DATA </w:instrText>
      </w:r>
      <w:r w:rsidR="003067C7">
        <w:fldChar w:fldCharType="end"/>
      </w:r>
      <w:r w:rsidR="003067C7">
        <w:fldChar w:fldCharType="separate"/>
      </w:r>
      <w:r w:rsidR="003067C7">
        <w:rPr>
          <w:noProof/>
        </w:rPr>
        <w:t>(2018)</w:t>
      </w:r>
      <w:r w:rsidR="003067C7">
        <w:fldChar w:fldCharType="end"/>
      </w:r>
      <w:r w:rsidR="003067C7">
        <w:t xml:space="preserve"> reported an average yield loss of 0.38% per ppb</w:t>
      </w:r>
      <w:r w:rsidR="005A55F3">
        <w:t xml:space="preserve"> M7 </w:t>
      </w:r>
      <w:r w:rsidR="003067C7">
        <w:t>O</w:t>
      </w:r>
      <w:r w:rsidR="003067C7">
        <w:rPr>
          <w:vertAlign w:val="subscript"/>
        </w:rPr>
        <w:t>3</w:t>
      </w:r>
      <w:r w:rsidR="003067C7">
        <w:t xml:space="preserve"> increase</w:t>
      </w:r>
      <w:r w:rsidR="004A69A0">
        <w:t>.</w:t>
      </w:r>
      <w:r w:rsidR="003067C7">
        <w:t xml:space="preserve"> </w:t>
      </w:r>
      <w:r w:rsidR="00184811">
        <w:t>These studies cover</w:t>
      </w:r>
      <w:r w:rsidR="004A69A0">
        <w:t>ed</w:t>
      </w:r>
      <w:r w:rsidR="00184811">
        <w:t xml:space="preserve"> </w:t>
      </w:r>
      <w:r w:rsidR="004A69A0">
        <w:t>different ranges of</w:t>
      </w:r>
      <w:r w:rsidR="005A55F3">
        <w:t xml:space="preserve"> </w:t>
      </w:r>
      <w:r w:rsidR="004A69A0">
        <w:t>O</w:t>
      </w:r>
      <w:r w:rsidR="004A69A0">
        <w:rPr>
          <w:vertAlign w:val="subscript"/>
        </w:rPr>
        <w:t>3</w:t>
      </w:r>
      <w:r w:rsidR="004A69A0">
        <w:t xml:space="preserve"> concentrations, treatments, and </w:t>
      </w:r>
      <w:r w:rsidR="00514311">
        <w:t xml:space="preserve">cultivar </w:t>
      </w:r>
      <w:r w:rsidR="004A69A0">
        <w:t>O</w:t>
      </w:r>
      <w:r w:rsidR="004A69A0">
        <w:rPr>
          <w:vertAlign w:val="subscript"/>
        </w:rPr>
        <w:t>3</w:t>
      </w:r>
      <w:r w:rsidR="004A69A0">
        <w:t xml:space="preserve"> sensitivit</w:t>
      </w:r>
      <w:r w:rsidR="00514311">
        <w:t>ie</w:t>
      </w:r>
      <w:r w:rsidR="00184F58">
        <w:t>s</w:t>
      </w:r>
      <w:r w:rsidR="004A69A0">
        <w:t xml:space="preserve"> so the exact yield loss per ppb O</w:t>
      </w:r>
      <w:r w:rsidR="004A69A0">
        <w:rPr>
          <w:vertAlign w:val="subscript"/>
        </w:rPr>
        <w:t>3</w:t>
      </w:r>
      <w:r w:rsidR="004A69A0">
        <w:t xml:space="preserve"> will not be constant, especially over </w:t>
      </w:r>
      <w:r w:rsidR="00184811">
        <w:t>a large range of O</w:t>
      </w:r>
      <w:r w:rsidR="00184811">
        <w:rPr>
          <w:vertAlign w:val="subscript"/>
        </w:rPr>
        <w:t>3</w:t>
      </w:r>
      <w:r w:rsidR="00184811">
        <w:t xml:space="preserve"> </w:t>
      </w:r>
      <w:r w:rsidR="004A69A0">
        <w:t xml:space="preserve">concentrations. The yield loss will depend on the </w:t>
      </w:r>
      <w:r w:rsidR="004A2804">
        <w:t>O</w:t>
      </w:r>
      <w:r w:rsidR="004A2804">
        <w:rPr>
          <w:vertAlign w:val="subscript"/>
        </w:rPr>
        <w:t>3</w:t>
      </w:r>
      <w:r w:rsidR="004A2804">
        <w:t xml:space="preserve"> sensitivity of the cultivar and the environmental growing conditions </w:t>
      </w:r>
      <w:r w:rsidR="004A2804">
        <w:fldChar w:fldCharType="begin">
          <w:fldData xml:space="preserve">PEVuZE5vdGU+PENpdGU+PEF1dGhvcj5GZW5nPC9BdXRob3I+PFllYXI+MjAxMDwvWWVhcj48SURU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</w:fldData>
        </w:fldChar>
      </w:r>
      <w:r w:rsidR="004A2804">
        <w:instrText xml:space="preserve"> ADDIN EN.CITE </w:instrText>
      </w:r>
      <w:r w:rsidR="004A2804">
        <w:fldChar w:fldCharType="begin">
          <w:fldData xml:space="preserve">PEVuZE5vdGU+PENpdGU+PEF1dGhvcj5GZW5nPC9BdXRob3I+PFllYXI+MjAxMDwvWWVhcj48SURU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</w:fldData>
        </w:fldChar>
      </w:r>
      <w:r w:rsidR="004A2804">
        <w:instrText xml:space="preserve"> ADDIN EN.CITE.DATA </w:instrText>
      </w:r>
      <w:r w:rsidR="004A2804">
        <w:fldChar w:fldCharType="end"/>
      </w:r>
      <w:r w:rsidR="004A2804">
        <w:fldChar w:fldCharType="separate"/>
      </w:r>
      <w:r w:rsidR="004A2804">
        <w:rPr>
          <w:noProof/>
        </w:rPr>
        <w:t>(Feng et al., 2010)</w:t>
      </w:r>
      <w:r w:rsidR="004A2804">
        <w:fldChar w:fldCharType="end"/>
      </w:r>
      <w:r w:rsidR="004A2804">
        <w:t>.</w:t>
      </w:r>
      <w:r w:rsidR="00C96393">
        <w:t xml:space="preserve"> </w:t>
      </w:r>
      <w:r w:rsidR="00D6231F" w:rsidRPr="00C0645A">
        <w:t>Also,</w:t>
      </w:r>
      <w:r w:rsidR="00D61449" w:rsidRPr="00C0645A">
        <w:t xml:space="preserve"> </w:t>
      </w:r>
      <w:r w:rsidR="003D13F6" w:rsidRPr="00C0645A">
        <w:t>studies us</w:t>
      </w:r>
      <w:r w:rsidR="00D61449" w:rsidRPr="00C0645A">
        <w:t>ing</w:t>
      </w:r>
      <w:r w:rsidR="003D13F6" w:rsidRPr="00C0645A">
        <w:t xml:space="preserve"> </w:t>
      </w:r>
      <w:r w:rsidR="00D6231F" w:rsidRPr="00C0645A">
        <w:t>daily</w:t>
      </w:r>
      <w:r w:rsidR="003D13F6" w:rsidRPr="00C0645A">
        <w:t xml:space="preserve"> O</w:t>
      </w:r>
      <w:r w:rsidR="003D13F6" w:rsidRPr="00C0645A">
        <w:rPr>
          <w:vertAlign w:val="subscript"/>
        </w:rPr>
        <w:t>3</w:t>
      </w:r>
      <w:r w:rsidR="003D13F6" w:rsidRPr="00C0645A">
        <w:t xml:space="preserve"> </w:t>
      </w:r>
      <w:r w:rsidR="00D6231F" w:rsidRPr="00C0645A">
        <w:t>indices</w:t>
      </w:r>
      <w:r w:rsidR="004D0ED5">
        <w:t>,</w:t>
      </w:r>
      <w:r w:rsidR="00D6231F" w:rsidRPr="00C0645A">
        <w:t xml:space="preserve"> such as M7</w:t>
      </w:r>
      <w:r w:rsidR="004D0ED5">
        <w:t>,</w:t>
      </w:r>
      <w:r w:rsidR="00D6231F" w:rsidRPr="00C0645A">
        <w:t xml:space="preserve"> </w:t>
      </w:r>
      <w:r w:rsidR="003D13F6" w:rsidRPr="00C0645A">
        <w:t xml:space="preserve">estimate daily average changes in stomatal uptake, photosynthesis, and leaf senescence which may miss some co-variation in environmental interactions that occur at an hourly time step. However, most crop models </w:t>
      </w:r>
      <w:r w:rsidR="00956E57" w:rsidRPr="00C0645A">
        <w:t xml:space="preserve">only </w:t>
      </w:r>
      <w:r w:rsidR="003D13F6" w:rsidRPr="00C0645A">
        <w:t>simulate interactions on daily time steps</w:t>
      </w:r>
      <w:r w:rsidR="00084305">
        <w:t>, and s</w:t>
      </w:r>
      <w:r w:rsidR="003D13F6" w:rsidRPr="00C0645A">
        <w:t>imulating crop growth and environmental interactions on an hourly time step</w:t>
      </w:r>
      <w:r w:rsidR="00D61449" w:rsidRPr="00C0645A">
        <w:t xml:space="preserve"> require</w:t>
      </w:r>
      <w:r w:rsidR="00363287" w:rsidRPr="00C0645A">
        <w:t>s</w:t>
      </w:r>
      <w:r w:rsidR="00D61449" w:rsidRPr="00C0645A">
        <w:t xml:space="preserve"> additional computing power and time.</w:t>
      </w:r>
    </w:p>
    <w:p w14:paraId="193461AB" w14:textId="77777777" w:rsidR="00853E31" w:rsidRPr="008E61A7" w:rsidRDefault="00853E31" w:rsidP="001E57D1">
      <w:pPr>
        <w:spacing w:line="480" w:lineRule="auto"/>
        <w:ind w:firstLine="720"/>
      </w:pPr>
    </w:p>
    <w:p w14:paraId="7FBA9576" w14:textId="149546FB" w:rsidR="00693A3D" w:rsidRDefault="007A0A6D" w:rsidP="006B1008">
      <w:pPr>
        <w:spacing w:line="480" w:lineRule="auto"/>
      </w:pPr>
      <w:r>
        <w:t>4.</w:t>
      </w:r>
      <w:r w:rsidR="000406F7">
        <w:t>3</w:t>
      </w:r>
      <w:r>
        <w:t xml:space="preserve"> Future </w:t>
      </w:r>
      <w:r w:rsidR="00B3442D">
        <w:t xml:space="preserve">climate change and </w:t>
      </w:r>
      <w:r>
        <w:t>O</w:t>
      </w:r>
      <w:r>
        <w:rPr>
          <w:vertAlign w:val="subscript"/>
        </w:rPr>
        <w:t>3</w:t>
      </w:r>
      <w:r>
        <w:t xml:space="preserve"> </w:t>
      </w:r>
      <w:r w:rsidR="004A2804">
        <w:t>i</w:t>
      </w:r>
      <w:r>
        <w:t>mpact</w:t>
      </w:r>
    </w:p>
    <w:p w14:paraId="7B0B667A" w14:textId="54EAA9C8" w:rsidR="006E4CCF" w:rsidRDefault="00630D35" w:rsidP="007A0A6D">
      <w:pPr>
        <w:spacing w:line="480" w:lineRule="auto"/>
        <w:ind w:firstLine="720"/>
      </w:pPr>
      <w:r>
        <w:t>Mexico n</w:t>
      </w:r>
      <w:r w:rsidR="00476016" w:rsidRPr="007039D8">
        <w:t>ational wheat production is estimated to decline by 1</w:t>
      </w:r>
      <w:r w:rsidR="003C3AB9">
        <w:t>1.</w:t>
      </w:r>
      <w:r w:rsidR="00716848">
        <w:t>7</w:t>
      </w:r>
      <w:r w:rsidR="00476016" w:rsidRPr="007039D8">
        <w:t xml:space="preserve">% </w:t>
      </w:r>
      <w:r w:rsidR="008F3815">
        <w:t>because of</w:t>
      </w:r>
      <w:r w:rsidR="005A4280">
        <w:t xml:space="preserve"> future</w:t>
      </w:r>
      <w:r w:rsidR="00476016" w:rsidRPr="007039D8">
        <w:t xml:space="preserve"> climate change</w:t>
      </w:r>
      <w:r w:rsidR="00B3442D">
        <w:t xml:space="preserve"> (Figure </w:t>
      </w:r>
      <w:r w:rsidR="001D6B11">
        <w:t>6</w:t>
      </w:r>
      <w:r w:rsidR="00B3442D">
        <w:t>)</w:t>
      </w:r>
      <w:r w:rsidR="00476016" w:rsidRPr="007039D8">
        <w:t>, which is higher than the estimate</w:t>
      </w:r>
      <w:r w:rsidR="000C061B">
        <w:t>d decline</w:t>
      </w:r>
      <w:r w:rsidR="00476016" w:rsidRPr="007039D8">
        <w:t xml:space="preserve"> of 7.2%</w:t>
      </w:r>
      <w:r w:rsidR="00716848">
        <w:t xml:space="preserve"> </w:t>
      </w:r>
      <w:r w:rsidR="00476016" w:rsidRPr="007039D8">
        <w:t>from Hernandez-Ochoa et al.</w:t>
      </w:r>
      <w:r w:rsidR="00721C7A">
        <w:t xml:space="preserve"> </w:t>
      </w:r>
      <w:r w:rsidR="00721C7A">
        <w:fldChar w:fldCharType="begin"/>
      </w:r>
      <w:r w:rsidR="00721C7A">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fldChar w:fldCharType="separate"/>
      </w:r>
      <w:r w:rsidR="00721C7A">
        <w:rPr>
          <w:noProof/>
        </w:rPr>
        <w:t>(2018)</w:t>
      </w:r>
      <w:r w:rsidR="00721C7A">
        <w:fldChar w:fldCharType="end"/>
      </w:r>
      <w:r w:rsidR="00721C7A">
        <w:t xml:space="preserve"> </w:t>
      </w:r>
      <w:r w:rsidR="00716848" w:rsidRPr="00716848">
        <w:t>using two crop models</w:t>
      </w:r>
      <w:r w:rsidR="00476016" w:rsidRPr="00716848">
        <w:t>.</w:t>
      </w:r>
      <w:r w:rsidRPr="00716848">
        <w:t xml:space="preserve"> </w:t>
      </w:r>
      <w:r>
        <w:t>However, w</w:t>
      </w:r>
      <w:r w:rsidR="005722CF" w:rsidRPr="00630D35">
        <w:t>hen using only the NWheat model</w:t>
      </w:r>
      <w:r>
        <w:t>,</w:t>
      </w:r>
      <w:r w:rsidR="005722CF" w:rsidRPr="00630D35">
        <w:t xml:space="preserve"> Hernandez-Ochoa et al.</w:t>
      </w:r>
      <w:r w:rsidR="00721C7A">
        <w:t xml:space="preserve"> </w:t>
      </w:r>
      <w:r w:rsidR="00721C7A">
        <w:fldChar w:fldCharType="begin"/>
      </w:r>
      <w:r w:rsidR="00721C7A">
        <w:instrText xml:space="preserve"> ADDIN EN.CITE &lt;EndNote&gt;&lt;Cite ExcludeAuth="1"&gt;&lt;Author&gt;Hernandez-Ochoa&lt;/Author&gt;&lt;Year&gt;2018&lt;/Year&gt;&lt;IDText&gt;Climate change impact on Mexico wheat production&lt;/IDText&gt;&lt;DisplayText&gt;(2018)&lt;/DisplayText&gt;&lt;record&gt;&lt;urls&gt;&lt;related-urls&gt;&lt;url&gt;https://doi.org/10.1016/j.agrformet.2018.09.008&lt;/url&gt;&lt;/related-urls&gt;&lt;/urls&gt;&lt;titles&gt;&lt;title&gt;Climate change impact on Mexico wheat production&lt;/title&gt;&lt;secondary-title&gt;Agricultural and Forest Meteorology&lt;/secondary-title&gt;&lt;/titles&gt;&lt;pages&gt;373-387&lt;/pages&gt;&lt;contributors&gt;&lt;authors&gt;&lt;author&gt;Hernandez-Ochoa, I. M.&lt;/author&gt;&lt;author&gt;Asseng, S.&lt;/author&gt;&lt;author&gt;Kassie, B. T.&lt;/author&gt;&lt;author&gt;Xiong, W.&lt;/author&gt;&lt;author&gt;Robertson, R.&lt;/author&gt;&lt;author&gt;Pequeno, D. N. L.&lt;/author&gt;&lt;author&gt;Sonder, K.&lt;/author&gt;&lt;author&gt;Reynolds, M.&lt;/author&gt;&lt;author&gt;Babar, M. D.&lt;/author&gt;&lt;author&gt;Molero Milan, A.&lt;/author&gt;&lt;author&gt;Hoogenboom, G.&lt;/author&gt;&lt;/authors&gt;&lt;/contributors&gt;&lt;added-date format="utc"&gt;1537797729&lt;/added-date&gt;&lt;ref-type name="Journal Article"&gt;17&lt;/ref-type&gt;&lt;dates&gt;&lt;year&gt;2018&lt;/year&gt;&lt;/dates&gt;&lt;rec-number&gt;582&lt;/rec-number&gt;&lt;last-updated-date format="utc"&gt;1537798854&lt;/last-updated-date&gt;&lt;electronic-resource-num&gt;10.1016/j.agrformet.2018.09.008&lt;/electronic-resource-num&gt;&lt;volume&gt;263&lt;/volume&gt;&lt;/record&gt;&lt;/Cite&gt;&lt;/EndNote&gt;</w:instrText>
      </w:r>
      <w:r w:rsidR="00721C7A">
        <w:fldChar w:fldCharType="separate"/>
      </w:r>
      <w:r w:rsidR="00721C7A">
        <w:rPr>
          <w:noProof/>
        </w:rPr>
        <w:t>(2018)</w:t>
      </w:r>
      <w:r w:rsidR="00721C7A">
        <w:fldChar w:fldCharType="end"/>
      </w:r>
      <w:r w:rsidR="00721C7A">
        <w:t xml:space="preserve"> </w:t>
      </w:r>
      <w:r w:rsidR="005722CF" w:rsidRPr="00630D35">
        <w:t>reported a</w:t>
      </w:r>
      <w:r w:rsidR="005A4280">
        <w:t xml:space="preserve"> similar </w:t>
      </w:r>
      <w:r w:rsidR="005722CF" w:rsidRPr="00630D35">
        <w:t xml:space="preserve">production decline of </w:t>
      </w:r>
      <w:r w:rsidR="00716848">
        <w:t>11.2</w:t>
      </w:r>
      <w:r w:rsidR="005722CF" w:rsidRPr="00630D35">
        <w:t>%</w:t>
      </w:r>
      <w:r w:rsidR="005A4280">
        <w:t xml:space="preserve"> (</w:t>
      </w:r>
      <w:r w:rsidR="008F3815">
        <w:t xml:space="preserve">this </w:t>
      </w:r>
      <w:r w:rsidR="005A4280">
        <w:t xml:space="preserve">difference is due to slight adjustments in </w:t>
      </w:r>
      <w:r w:rsidR="0076409F">
        <w:t>representative</w:t>
      </w:r>
      <w:r w:rsidR="005A4280">
        <w:t xml:space="preserve"> location coordinates)</w:t>
      </w:r>
      <w:r w:rsidR="005722CF" w:rsidRPr="00630D35">
        <w:t>.</w:t>
      </w:r>
      <w:r>
        <w:t xml:space="preserve"> </w:t>
      </w:r>
      <w:r w:rsidRPr="00630D35">
        <w:t>Th</w:t>
      </w:r>
      <w:r w:rsidR="00716848">
        <w:t>e larger production decrease</w:t>
      </w:r>
      <w:r w:rsidRPr="00630D35">
        <w:t xml:space="preserve"> is because the NWheat model place</w:t>
      </w:r>
      <w:r w:rsidR="00716848">
        <w:t>s</w:t>
      </w:r>
      <w:r w:rsidRPr="00630D35">
        <w:t xml:space="preserve"> a higher emphasis on sensitivity to heat stress than other </w:t>
      </w:r>
      <w:r w:rsidR="00716848">
        <w:t xml:space="preserve">wheat </w:t>
      </w:r>
      <w:r w:rsidRPr="00630D35">
        <w:t>crop models</w:t>
      </w:r>
      <w:r w:rsidR="008F3815">
        <w:t>,</w:t>
      </w:r>
      <w:r w:rsidR="00716848">
        <w:t xml:space="preserve"> which can lead to slightly larger simulated negative </w:t>
      </w:r>
      <w:r w:rsidR="008C1F4F">
        <w:t xml:space="preserve">yield </w:t>
      </w:r>
      <w:r w:rsidR="00716848">
        <w:t>impacts</w:t>
      </w:r>
      <w:r w:rsidR="008C1F4F">
        <w:t xml:space="preserve"> in heat</w:t>
      </w:r>
      <w:r w:rsidR="00713B61">
        <w:t xml:space="preserve"> </w:t>
      </w:r>
      <w:r w:rsidR="008C1F4F">
        <w:t>stress environments</w:t>
      </w:r>
      <w:r w:rsidR="003C3AB9">
        <w:t xml:space="preserve"> </w: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 </w:instrText>
      </w:r>
      <w:r w:rsidR="003C3AB9">
        <w:fldChar w:fldCharType="begin">
          <w:fldData xml:space="preserve">PEVuZE5vdGU+PENpdGU+PEF1dGhvcj5Bc3Nlbmc8L0F1dGhvcj48WWVhcj4yMDE1PC9ZZWFyPjxJ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</w:fldData>
        </w:fldChar>
      </w:r>
      <w:r w:rsidR="003C3AB9">
        <w:instrText xml:space="preserve"> ADDIN EN.CITE.DATA </w:instrText>
      </w:r>
      <w:r w:rsidR="003C3AB9">
        <w:fldChar w:fldCharType="end"/>
      </w:r>
      <w:r w:rsidR="003C3AB9">
        <w:fldChar w:fldCharType="separate"/>
      </w:r>
      <w:r w:rsidR="003C3AB9">
        <w:rPr>
          <w:noProof/>
        </w:rPr>
        <w:t>(Asseng et al., 2015)</w:t>
      </w:r>
      <w:r w:rsidR="003C3AB9">
        <w:fldChar w:fldCharType="end"/>
      </w:r>
      <w:r w:rsidRPr="00630D35">
        <w:t>.</w:t>
      </w:r>
    </w:p>
    <w:p w14:paraId="48D9C4DE" w14:textId="5773EABB" w:rsidR="003D2A23" w:rsidRPr="0056663B" w:rsidRDefault="00B3442D" w:rsidP="007A0A6D">
      <w:pPr>
        <w:spacing w:line="480" w:lineRule="auto"/>
        <w:ind w:firstLine="720"/>
      </w:pPr>
      <w:r w:rsidRPr="0056663B">
        <w:lastRenderedPageBreak/>
        <w:t xml:space="preserve">After </w:t>
      </w:r>
      <w:r w:rsidR="00BD30C0" w:rsidRPr="0056663B">
        <w:t>including O</w:t>
      </w:r>
      <w:r w:rsidR="00BD30C0" w:rsidRPr="0056663B">
        <w:rPr>
          <w:vertAlign w:val="subscript"/>
        </w:rPr>
        <w:t>3</w:t>
      </w:r>
      <w:r w:rsidR="00BD30C0" w:rsidRPr="0056663B">
        <w:t xml:space="preserve"> concentrations in the </w:t>
      </w:r>
      <w:r w:rsidR="005A4280" w:rsidRPr="0056663B">
        <w:t xml:space="preserve">model </w:t>
      </w:r>
      <w:r w:rsidR="00BD30C0" w:rsidRPr="0056663B">
        <w:t xml:space="preserve">simulations, </w:t>
      </w:r>
      <w:r w:rsidR="00DC7087" w:rsidRPr="0056663B">
        <w:t xml:space="preserve">average </w:t>
      </w:r>
      <w:r w:rsidR="00BD30C0" w:rsidRPr="0056663B">
        <w:t xml:space="preserve">production </w:t>
      </w:r>
      <w:r w:rsidR="00D936CB">
        <w:t>loss</w:t>
      </w:r>
      <w:r w:rsidR="00BD30C0" w:rsidRPr="0056663B">
        <w:t xml:space="preserve"> o</w:t>
      </w:r>
      <w:r w:rsidR="00DC7087" w:rsidRPr="0056663B">
        <w:t>f all</w:t>
      </w:r>
      <w:r w:rsidR="005A4280" w:rsidRPr="0056663B">
        <w:t xml:space="preserve"> 32</w:t>
      </w:r>
      <w:r w:rsidR="00BD30C0" w:rsidRPr="0056663B">
        <w:t xml:space="preserve"> </w:t>
      </w:r>
      <w:r w:rsidR="0076409F">
        <w:t>representative</w:t>
      </w:r>
      <w:r w:rsidR="00BD30C0" w:rsidRPr="0056663B">
        <w:t xml:space="preserve"> locations varied </w:t>
      </w:r>
      <w:r w:rsidR="008F3815">
        <w:t>from</w:t>
      </w:r>
      <w:r w:rsidR="00BD30C0" w:rsidRPr="0056663B">
        <w:t xml:space="preserve"> 7.4</w:t>
      </w:r>
      <w:r w:rsidR="008F3815">
        <w:t>%</w:t>
      </w:r>
      <w:r w:rsidR="00BD30C0" w:rsidRPr="0056663B">
        <w:t xml:space="preserve"> </w:t>
      </w:r>
      <w:r w:rsidR="00DC7087" w:rsidRPr="0056663B">
        <w:t>to</w:t>
      </w:r>
      <w:r w:rsidR="00BD30C0" w:rsidRPr="0056663B">
        <w:t xml:space="preserve"> 26.2%. The lowest average loss</w:t>
      </w:r>
      <w:r w:rsidR="005A4280" w:rsidRPr="0056663B">
        <w:t>es</w:t>
      </w:r>
      <w:r w:rsidR="00BD30C0" w:rsidRPr="0056663B">
        <w:t xml:space="preserve"> </w:t>
      </w:r>
      <w:r w:rsidR="00DC7087" w:rsidRPr="0056663B">
        <w:t xml:space="preserve">(7.4%) </w:t>
      </w:r>
      <w:r w:rsidR="00BD30C0" w:rsidRPr="0056663B">
        <w:t>w</w:t>
      </w:r>
      <w:r w:rsidR="005A4280" w:rsidRPr="0056663B">
        <w:t>ere</w:t>
      </w:r>
      <w:r w:rsidR="00BD30C0" w:rsidRPr="0056663B">
        <w:t xml:space="preserve"> under the 2010</w:t>
      </w:r>
      <w:r w:rsidR="00172959">
        <w:t xml:space="preserve"> combined</w:t>
      </w:r>
      <w:r w:rsidR="00BD30C0" w:rsidRPr="0056663B">
        <w:t xml:space="preserve"> emissions </w:t>
      </w:r>
      <w:r w:rsidR="005A4280" w:rsidRPr="0056663B">
        <w:t xml:space="preserve">scenario </w:t>
      </w:r>
      <w:r w:rsidR="00514311">
        <w:t>using the</w:t>
      </w:r>
      <w:r w:rsidR="00BD30C0" w:rsidRPr="0056663B">
        <w:t xml:space="preserve"> O</w:t>
      </w:r>
      <w:r w:rsidR="00BD30C0" w:rsidRPr="0056663B">
        <w:rPr>
          <w:vertAlign w:val="subscript"/>
        </w:rPr>
        <w:t>3</w:t>
      </w:r>
      <w:r w:rsidR="00BD30C0" w:rsidRPr="0056663B">
        <w:t xml:space="preserve"> </w:t>
      </w:r>
      <w:r w:rsidR="005A7D23">
        <w:t>tolerant</w:t>
      </w:r>
      <w:r w:rsidR="00BD30C0" w:rsidRPr="0056663B">
        <w:t xml:space="preserve"> </w:t>
      </w:r>
      <w:r w:rsidR="00184F58">
        <w:t xml:space="preserve">cultivar classification </w:t>
      </w:r>
      <w:r w:rsidR="00BD30C0" w:rsidRPr="0056663B">
        <w:t xml:space="preserve">(Figure </w:t>
      </w:r>
      <w:r w:rsidR="001D6B11">
        <w:t>5</w:t>
      </w:r>
      <w:r w:rsidR="00BD30C0" w:rsidRPr="0056663B">
        <w:t>b) and the highest average loss</w:t>
      </w:r>
      <w:r w:rsidR="005A4280" w:rsidRPr="0056663B">
        <w:t>es</w:t>
      </w:r>
      <w:r w:rsidR="00BD30C0" w:rsidRPr="0056663B">
        <w:t xml:space="preserve"> </w:t>
      </w:r>
      <w:r w:rsidR="00DC7087" w:rsidRPr="0056663B">
        <w:t xml:space="preserve">(26.2%) </w:t>
      </w:r>
      <w:r w:rsidR="00BD30C0" w:rsidRPr="0056663B">
        <w:t>w</w:t>
      </w:r>
      <w:r w:rsidR="005A4280" w:rsidRPr="0056663B">
        <w:t>ere</w:t>
      </w:r>
      <w:r w:rsidR="00BD30C0" w:rsidRPr="0056663B">
        <w:t xml:space="preserve"> under the 2050</w:t>
      </w:r>
      <w:r w:rsidR="00172959">
        <w:t xml:space="preserve"> combined</w:t>
      </w:r>
      <w:r w:rsidR="00BD30C0" w:rsidRPr="0056663B">
        <w:t xml:space="preserve"> emissions </w:t>
      </w:r>
      <w:r w:rsidR="005A4280" w:rsidRPr="0056663B">
        <w:t xml:space="preserve">scenario </w:t>
      </w:r>
      <w:r w:rsidR="00514311">
        <w:t>using the</w:t>
      </w:r>
      <w:r w:rsidR="00BD30C0" w:rsidRPr="0056663B">
        <w:t xml:space="preserve"> </w:t>
      </w:r>
      <w:r w:rsidR="005A7D23">
        <w:t>O</w:t>
      </w:r>
      <w:r w:rsidR="005A7D23">
        <w:rPr>
          <w:vertAlign w:val="subscript"/>
        </w:rPr>
        <w:t>3</w:t>
      </w:r>
      <w:r w:rsidR="005A7D23">
        <w:t xml:space="preserve"> </w:t>
      </w:r>
      <w:r w:rsidR="00BD30C0" w:rsidRPr="0056663B">
        <w:t xml:space="preserve">intermediate </w:t>
      </w:r>
      <w:r w:rsidR="00184F58">
        <w:t xml:space="preserve">cultivar classification </w:t>
      </w:r>
      <w:r w:rsidR="00BD30C0" w:rsidRPr="0056663B">
        <w:t xml:space="preserve">(Figure </w:t>
      </w:r>
      <w:r w:rsidR="001D6B11">
        <w:t>5</w:t>
      </w:r>
      <w:r w:rsidR="00BD30C0" w:rsidRPr="0056663B">
        <w:t>e).</w:t>
      </w:r>
      <w:r w:rsidR="005A4280" w:rsidRPr="0056663B">
        <w:t xml:space="preserve"> </w:t>
      </w:r>
      <w:r w:rsidR="00DC7087" w:rsidRPr="0056663B">
        <w:t>Irrigated p</w:t>
      </w:r>
      <w:r w:rsidR="005A4280" w:rsidRPr="0056663B">
        <w:t>roduction decreased in all</w:t>
      </w:r>
      <w:r w:rsidR="00DC7087" w:rsidRPr="0056663B">
        <w:t xml:space="preserve"> locations for all emissions scenarios (left semi-circles of Figure </w:t>
      </w:r>
      <w:r w:rsidR="001D6B11">
        <w:t>5</w:t>
      </w:r>
      <w:r w:rsidR="00DC7087" w:rsidRPr="0056663B">
        <w:t>)</w:t>
      </w:r>
      <w:r w:rsidR="00E91BF7" w:rsidRPr="0056663B">
        <w:t xml:space="preserve">, with the larger decreases under the emissions scenarios using </w:t>
      </w:r>
      <w:r w:rsidR="00514311">
        <w:t xml:space="preserve">the </w:t>
      </w:r>
      <w:r w:rsidR="005A7D23">
        <w:t>O</w:t>
      </w:r>
      <w:r w:rsidR="005A7D23">
        <w:rPr>
          <w:vertAlign w:val="subscript"/>
        </w:rPr>
        <w:t>3</w:t>
      </w:r>
      <w:r w:rsidR="005A7D23">
        <w:t xml:space="preserve"> </w:t>
      </w:r>
      <w:r w:rsidR="00E91BF7" w:rsidRPr="0056663B">
        <w:t>intermediat</w:t>
      </w:r>
      <w:r w:rsidR="005A7D23">
        <w:t>e</w:t>
      </w:r>
      <w:r w:rsidR="00184F58">
        <w:t xml:space="preserve"> cultivar classification</w:t>
      </w:r>
      <w:r w:rsidR="00DC7087" w:rsidRPr="0056663B">
        <w:t xml:space="preserve">. </w:t>
      </w:r>
      <w:r w:rsidR="00E91BF7" w:rsidRPr="0056663B">
        <w:t xml:space="preserve">This agrees with previous findings that increased stomatal conductance from increased </w:t>
      </w:r>
      <w:r w:rsidR="006970E6">
        <w:t>water availability</w:t>
      </w:r>
      <w:r w:rsidR="00E91BF7" w:rsidRPr="0056663B">
        <w:t xml:space="preserve"> results in </w:t>
      </w:r>
      <w:r w:rsidR="00267672" w:rsidRPr="0056663B">
        <w:t>high</w:t>
      </w:r>
      <w:r w:rsidR="00E91BF7" w:rsidRPr="0056663B">
        <w:t xml:space="preserve"> </w:t>
      </w:r>
      <w:r w:rsidR="00267672" w:rsidRPr="0056663B">
        <w:t xml:space="preserve">yield </w:t>
      </w:r>
      <w:r w:rsidR="00E91BF7" w:rsidRPr="0056663B">
        <w:t xml:space="preserve">loss from </w:t>
      </w:r>
      <w:r w:rsidR="00267672" w:rsidRPr="0056663B">
        <w:t xml:space="preserve">increased </w:t>
      </w:r>
      <w:r w:rsidR="00E91BF7" w:rsidRPr="0056663B">
        <w:t>O</w:t>
      </w:r>
      <w:r w:rsidR="00E91BF7" w:rsidRPr="0056663B">
        <w:rPr>
          <w:vertAlign w:val="subscript"/>
        </w:rPr>
        <w:t>3</w:t>
      </w:r>
      <w:r w:rsidR="00E91BF7" w:rsidRPr="0056663B">
        <w:t xml:space="preserve"> </w:t>
      </w:r>
      <w:r w:rsidR="00267672" w:rsidRPr="0056663B">
        <w:t xml:space="preserve">uptake </w:t>
      </w:r>
      <w:r w:rsidR="00E91BF7" w:rsidRPr="0056663B">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CaXN3YXMgYW5kIEppYW5nLCAyMDExOyBLaGFuIGFuZCBTb2phLCAyMDAz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</w:fldData>
        </w:fldChar>
      </w:r>
      <w:r w:rsidR="00E91BF7" w:rsidRPr="0056663B">
        <w:instrText xml:space="preserve"> ADDIN EN.CITE </w:instrText>
      </w:r>
      <w:r w:rsidR="00E91BF7" w:rsidRPr="0056663B">
        <w:fldChar w:fldCharType="begin">
          <w:fldData xml:space="preserve">PEVuZE5vdGU+PENpdGU+PEF1dGhvcj5LaGFuPC9BdXRob3I+PFllYXI+MjAwMzwvWWVhcj48SURU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</w:fldData>
        </w:fldChar>
      </w:r>
      <w:r w:rsidR="00E91BF7" w:rsidRPr="0056663B">
        <w:instrText xml:space="preserve"> ADDIN EN.CITE.DATA </w:instrText>
      </w:r>
      <w:r w:rsidR="00E91BF7" w:rsidRPr="0056663B">
        <w:fldChar w:fldCharType="end"/>
      </w:r>
      <w:r w:rsidR="00E91BF7" w:rsidRPr="0056663B">
        <w:fldChar w:fldCharType="separate"/>
      </w:r>
      <w:r w:rsidR="00E91BF7" w:rsidRPr="0056663B">
        <w:rPr>
          <w:noProof/>
        </w:rPr>
        <w:t>(Biswas and Jiang, 2011; Khan and Soja, 2003)</w:t>
      </w:r>
      <w:r w:rsidR="00E91BF7" w:rsidRPr="0056663B">
        <w:fldChar w:fldCharType="end"/>
      </w:r>
      <w:r w:rsidR="00E91BF7" w:rsidRPr="0056663B">
        <w:t>.</w:t>
      </w:r>
    </w:p>
    <w:p w14:paraId="128EEAF8" w14:textId="70A98EA3" w:rsidR="0056663B" w:rsidRPr="009A1F32" w:rsidRDefault="00DC7087" w:rsidP="00D3203C">
      <w:pPr>
        <w:spacing w:line="480" w:lineRule="auto"/>
        <w:ind w:firstLine="720"/>
      </w:pPr>
      <w:r w:rsidRPr="0056663B">
        <w:t xml:space="preserve">Some locations in the southern states of Mexico had </w:t>
      </w:r>
      <w:r w:rsidR="00EE26CF">
        <w:t>high</w:t>
      </w:r>
      <w:r w:rsidRPr="0056663B">
        <w:t xml:space="preserve"> </w:t>
      </w:r>
      <w:r w:rsidR="00011A13">
        <w:t xml:space="preserve">rainfed </w:t>
      </w:r>
      <w:r w:rsidRPr="0056663B">
        <w:t xml:space="preserve">production under the </w:t>
      </w:r>
      <w:r w:rsidR="00043F0C">
        <w:t>future</w:t>
      </w:r>
      <w:r w:rsidRPr="0056663B">
        <w:t xml:space="preserve"> emissions scenarios (Figure </w:t>
      </w:r>
      <w:r w:rsidR="001D6B11">
        <w:t>5</w:t>
      </w:r>
      <w:r w:rsidRPr="0056663B">
        <w:t xml:space="preserve">a, </w:t>
      </w:r>
      <w:r w:rsidR="001D6B11">
        <w:t>5</w:t>
      </w:r>
      <w:r w:rsidRPr="0056663B">
        <w:t xml:space="preserve">d, and </w:t>
      </w:r>
      <w:r w:rsidR="001D6B11">
        <w:t>5</w:t>
      </w:r>
      <w:r w:rsidRPr="0056663B">
        <w:t xml:space="preserve">e). This </w:t>
      </w:r>
      <w:r w:rsidR="00EE26CF">
        <w:t xml:space="preserve">occurred due to </w:t>
      </w:r>
      <w:r w:rsidR="00267672" w:rsidRPr="0056663B">
        <w:t>simulated</w:t>
      </w:r>
      <w:r w:rsidRPr="0056663B">
        <w:t xml:space="preserve"> low </w:t>
      </w:r>
      <w:r w:rsidR="003D2A23" w:rsidRPr="0056663B">
        <w:t xml:space="preserve">rainfed </w:t>
      </w:r>
      <w:r w:rsidRPr="0056663B">
        <w:t>yield</w:t>
      </w:r>
      <w:r w:rsidR="00267672" w:rsidRPr="0056663B">
        <w:t>s for both the baseline and future emissions scenarios. For example,</w:t>
      </w:r>
      <w:r w:rsidR="008054FA" w:rsidRPr="0056663B">
        <w:t xml:space="preserve"> </w:t>
      </w:r>
      <w:r w:rsidR="003D2A23" w:rsidRPr="0056663B">
        <w:t xml:space="preserve">in Figure </w:t>
      </w:r>
      <w:r w:rsidR="001D6B11">
        <w:t>5</w:t>
      </w:r>
      <w:r w:rsidR="003D2A23" w:rsidRPr="0056663B">
        <w:t xml:space="preserve">d </w:t>
      </w:r>
      <w:r w:rsidR="00267672" w:rsidRPr="0056663B">
        <w:t xml:space="preserve">at location 30, Puebla, the average </w:t>
      </w:r>
      <w:r w:rsidR="008054FA" w:rsidRPr="0056663B">
        <w:t xml:space="preserve">simulated baseline </w:t>
      </w:r>
      <w:r w:rsidR="003D2A23" w:rsidRPr="0056663B">
        <w:t xml:space="preserve">rainfed </w:t>
      </w:r>
      <w:r w:rsidR="008054FA" w:rsidRPr="0056663B">
        <w:t xml:space="preserve">yield </w:t>
      </w:r>
      <w:r w:rsidR="00267672" w:rsidRPr="0056663B">
        <w:t>was</w:t>
      </w:r>
      <w:r w:rsidR="008054FA" w:rsidRPr="0056663B">
        <w:t xml:space="preserve"> </w:t>
      </w:r>
      <w:r w:rsidR="00267672" w:rsidRPr="0056663B">
        <w:t>530</w:t>
      </w:r>
      <w:r w:rsidR="008054FA" w:rsidRPr="0056663B">
        <w:t xml:space="preserve"> kg ha</w:t>
      </w:r>
      <w:r w:rsidR="008054FA" w:rsidRPr="0056663B">
        <w:rPr>
          <w:vertAlign w:val="superscript"/>
        </w:rPr>
        <w:t>-1</w:t>
      </w:r>
      <w:r w:rsidR="008054FA" w:rsidRPr="0056663B">
        <w:t xml:space="preserve"> </w:t>
      </w:r>
      <w:r w:rsidR="00267672" w:rsidRPr="0056663B">
        <w:t>and the average</w:t>
      </w:r>
      <w:r w:rsidR="008054FA" w:rsidRPr="0056663B">
        <w:t xml:space="preserve"> simulated emissions scenario </w:t>
      </w:r>
      <w:r w:rsidR="003D2A23" w:rsidRPr="0056663B">
        <w:t xml:space="preserve">rainfed </w:t>
      </w:r>
      <w:r w:rsidR="008054FA" w:rsidRPr="0056663B">
        <w:t xml:space="preserve">yield </w:t>
      </w:r>
      <w:r w:rsidR="00267672" w:rsidRPr="0056663B">
        <w:t>was</w:t>
      </w:r>
      <w:r w:rsidR="008054FA" w:rsidRPr="0056663B">
        <w:t xml:space="preserve"> </w:t>
      </w:r>
      <w:r w:rsidR="00267672" w:rsidRPr="0056663B">
        <w:t>780</w:t>
      </w:r>
      <w:r w:rsidR="008054FA" w:rsidRPr="0056663B">
        <w:t xml:space="preserve"> kg ha</w:t>
      </w:r>
      <w:r w:rsidR="008054FA" w:rsidRPr="0056663B">
        <w:rPr>
          <w:vertAlign w:val="superscript"/>
        </w:rPr>
        <w:t>-1</w:t>
      </w:r>
      <w:r w:rsidR="008F3815">
        <w:t xml:space="preserve">, </w:t>
      </w:r>
      <w:r w:rsidR="003D2A23" w:rsidRPr="0056663B">
        <w:t xml:space="preserve">which </w:t>
      </w:r>
      <w:r w:rsidR="006E66A7" w:rsidRPr="0056663B">
        <w:t xml:space="preserve">led to a production gain of </w:t>
      </w:r>
      <w:r w:rsidR="003D2A23" w:rsidRPr="0056663B">
        <w:t>a</w:t>
      </w:r>
      <w:r w:rsidR="008F3815">
        <w:t>pproximately</w:t>
      </w:r>
      <w:r w:rsidR="003D2A23" w:rsidRPr="0056663B">
        <w:t xml:space="preserve"> 47%</w:t>
      </w:r>
      <w:r w:rsidRPr="0056663B">
        <w:t xml:space="preserve">. </w:t>
      </w:r>
      <w:r w:rsidR="003D2A23" w:rsidRPr="0056663B">
        <w:t xml:space="preserve">Although the percent increase is large, </w:t>
      </w:r>
      <w:r w:rsidR="00DA67E4" w:rsidRPr="0056663B">
        <w:t xml:space="preserve">it is difficult to justify differences in small yield changes due to uncertainties in the input data and models. Puebla is one of the lower yielding </w:t>
      </w:r>
      <w:r w:rsidR="0076409F">
        <w:t>representative</w:t>
      </w:r>
      <w:r w:rsidR="00DA67E4" w:rsidRPr="0056663B">
        <w:t xml:space="preserve"> locations</w:t>
      </w:r>
      <w:r w:rsidR="00084305">
        <w:t>,</w:t>
      </w:r>
      <w:r w:rsidR="00DA67E4" w:rsidRPr="0056663B">
        <w:t xml:space="preserve"> and t</w:t>
      </w:r>
      <w:r w:rsidR="003D2A23" w:rsidRPr="0056663B">
        <w:t>he 250 kg ha</w:t>
      </w:r>
      <w:r w:rsidR="003D2A23" w:rsidRPr="0056663B">
        <w:rPr>
          <w:vertAlign w:val="superscript"/>
        </w:rPr>
        <w:t>-1</w:t>
      </w:r>
      <w:r w:rsidR="003D2A23" w:rsidRPr="0056663B">
        <w:t xml:space="preserve"> yield difference is relatively small compared to other higher yielding areas.</w:t>
      </w:r>
      <w:r w:rsidR="00472B5D">
        <w:t xml:space="preserve"> </w:t>
      </w:r>
      <w:r w:rsidR="001B26D4">
        <w:t>For</w:t>
      </w:r>
      <w:r w:rsidR="00EE26CF">
        <w:t xml:space="preserve"> some years</w:t>
      </w:r>
      <w:r w:rsidR="00E300C6">
        <w:t xml:space="preserve">, </w:t>
      </w:r>
      <w:r w:rsidR="001B26D4">
        <w:t xml:space="preserve">it is possible </w:t>
      </w:r>
      <w:r w:rsidR="00E300C6">
        <w:t>that</w:t>
      </w:r>
      <w:r w:rsidR="00EE26CF">
        <w:t xml:space="preserve"> </w:t>
      </w:r>
      <w:r w:rsidR="00472B5D">
        <w:t>O</w:t>
      </w:r>
      <w:r w:rsidR="00472B5D">
        <w:rPr>
          <w:vertAlign w:val="subscript"/>
        </w:rPr>
        <w:t>3</w:t>
      </w:r>
      <w:r w:rsidR="00472B5D">
        <w:t xml:space="preserve"> stress reduced biomass earlier in the season leading to higher</w:t>
      </w:r>
      <w:r w:rsidR="00EE26CF">
        <w:t xml:space="preserve"> available</w:t>
      </w:r>
      <w:r w:rsidR="00472B5D">
        <w:t xml:space="preserve"> water and N </w:t>
      </w:r>
      <w:r w:rsidR="00EE26CF">
        <w:t>later in the season,</w:t>
      </w:r>
      <w:r w:rsidR="00472B5D">
        <w:t xml:space="preserve"> resulting in higher yields</w:t>
      </w:r>
      <w:r w:rsidR="00E300C6">
        <w:t>, as shown with variable fertilizer N affecting water availability later in the season</w:t>
      </w:r>
      <w:r w:rsidR="00EE26CF">
        <w:t xml:space="preserve"> </w:t>
      </w:r>
      <w:r w:rsidR="00EE26CF">
        <w:fldChar w:fldCharType="begin">
          <w:fldData xml:space="preserve">PEVuZE5vdGU+PENpdGU+PEF1dGhvcj5GaXNjaGVyPC9BdXRob3I+PFllYXI+MTk3OTwvWWVhcj48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</w:fldData>
        </w:fldChar>
      </w:r>
      <w:r w:rsidR="00EE26CF">
        <w:instrText xml:space="preserve"> ADDIN EN.CITE </w:instrText>
      </w:r>
      <w:r w:rsidR="00EE26CF">
        <w:fldChar w:fldCharType="begin">
          <w:fldData xml:space="preserve">PEVuZE5vdGU+PENpdGU+PEF1dGhvcj5GaXNjaGVyPC9BdXRob3I+PFllYXI+MTk3OTwvWWVhcj48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</w:fldData>
        </w:fldChar>
      </w:r>
      <w:r w:rsidR="00EE26CF">
        <w:instrText xml:space="preserve"> ADDIN EN.CITE.DATA </w:instrText>
      </w:r>
      <w:r w:rsidR="00EE26CF">
        <w:fldChar w:fldCharType="end"/>
      </w:r>
      <w:r w:rsidR="00EE26CF">
        <w:fldChar w:fldCharType="separate"/>
      </w:r>
      <w:r w:rsidR="00EE26CF">
        <w:rPr>
          <w:noProof/>
        </w:rPr>
        <w:t>(Asseng and van Herwaarden, 2003; Fischer, 1979)</w:t>
      </w:r>
      <w:r w:rsidR="00EE26CF">
        <w:fldChar w:fldCharType="end"/>
      </w:r>
      <w:r w:rsidR="00472B5D">
        <w:t xml:space="preserve">. </w:t>
      </w:r>
      <w:r w:rsidR="00EE26CF">
        <w:t>It is also possible that low levels of O</w:t>
      </w:r>
      <w:r w:rsidR="00EE26CF">
        <w:rPr>
          <w:vertAlign w:val="subscript"/>
        </w:rPr>
        <w:t>3</w:t>
      </w:r>
      <w:r w:rsidR="00EE26CF">
        <w:t xml:space="preserve"> stress</w:t>
      </w:r>
      <w:r w:rsidR="005A4397">
        <w:t xml:space="preserve"> </w:t>
      </w:r>
      <w:r w:rsidR="008F3815">
        <w:t>(i.e.,</w:t>
      </w:r>
      <w:r w:rsidR="00BC3478">
        <w:t xml:space="preserve"> </w:t>
      </w:r>
      <w:r w:rsidR="005A4397">
        <w:t>M7 O</w:t>
      </w:r>
      <w:r w:rsidR="005A4397">
        <w:rPr>
          <w:vertAlign w:val="subscript"/>
        </w:rPr>
        <w:t>3</w:t>
      </w:r>
      <w:r w:rsidR="005A4397">
        <w:t xml:space="preserve"> </w:t>
      </w:r>
      <w:r w:rsidR="00F279BC">
        <w:t xml:space="preserve">concentrations </w:t>
      </w:r>
      <w:r w:rsidR="005A4397">
        <w:t xml:space="preserve">slightly above </w:t>
      </w:r>
      <w:r w:rsidR="00BC3478">
        <w:t xml:space="preserve">25 </w:t>
      </w:r>
      <w:r w:rsidR="005A4397">
        <w:t>pp</w:t>
      </w:r>
      <w:r w:rsidR="008F3815">
        <w:t xml:space="preserve">b) </w:t>
      </w:r>
      <w:r w:rsidR="00EE26CF">
        <w:t>benefitted crop growth through</w:t>
      </w:r>
      <w:r w:rsidR="009356F9">
        <w:t xml:space="preserve"> </w:t>
      </w:r>
      <w:r w:rsidR="00EE26CF">
        <w:t xml:space="preserve">hormesis </w:t>
      </w:r>
      <w:r w:rsidR="00EE26CF">
        <w:fldChar w:fldCharType="begin"/>
      </w:r>
      <w:r w:rsidR="00EE26CF">
        <w:instrText xml:space="preserve"> ADDIN EN.CITE &lt;EndNote&gt;&lt;Cite&gt;&lt;Author&gt;Calabrese&lt;/Author&gt;&lt;Year&gt;2014&lt;/Year&gt;&lt;IDText&gt;Hormesis: a fundamental concept in biology&lt;/IDText&gt;&lt;DisplayText&gt;(Calabrese, 2014)&lt;/DisplayText&gt;&lt;record&gt;&lt;urls&gt;&lt;related-urls&gt;&lt;url&gt;http://microbialcell.com/researcharticles/hormesis-a-fundamental-concept-in-biology/&lt;/url&gt;&lt;/related-urls&gt;&lt;/urls&gt;&lt;titles&gt;&lt;title&gt;Hormesis: a fundamental concept in biology&lt;/title&gt;&lt;secondary-title&gt;Microbial Cell&lt;/secondary-title&gt;&lt;/titles&gt;&lt;pages&gt;145-149&lt;/pages&gt;&lt;number&gt;5&lt;/number&gt;&lt;contributors&gt;&lt;authors&gt;&lt;author&gt;Calabrese, E.J.&lt;/author&gt;&lt;/authors&gt;&lt;/contributors&gt;&lt;added-date format="utc"&gt;1526324602&lt;/added-date&gt;&lt;ref-type name="Journal Article"&gt;17&lt;/ref-type&gt;&lt;dates&gt;&lt;year&gt;2014&lt;/year&gt;&lt;/dates&gt;&lt;rec-number&gt;445&lt;/rec-number&gt;&lt;last-updated-date format="utc"&gt;1526324929&lt;/last-updated-date&gt;&lt;electronic-resource-num&gt;10.15698/mic2014.05.145&lt;/electronic-resource-num&gt;&lt;volume&gt;1&lt;/volume&gt;&lt;/record&gt;&lt;/Cite&gt;&lt;/EndNote&gt;</w:instrText>
      </w:r>
      <w:r w:rsidR="00EE26CF">
        <w:fldChar w:fldCharType="separate"/>
      </w:r>
      <w:r w:rsidR="00EE26CF">
        <w:rPr>
          <w:noProof/>
        </w:rPr>
        <w:t>(Calabrese, 2014)</w:t>
      </w:r>
      <w:r w:rsidR="00EE26CF">
        <w:fldChar w:fldCharType="end"/>
      </w:r>
      <w:r w:rsidR="00EE26CF">
        <w:t xml:space="preserve">. </w:t>
      </w:r>
      <w:r w:rsidR="00713D75">
        <w:t>Overall</w:t>
      </w:r>
      <w:r w:rsidR="006E66A7" w:rsidRPr="0056663B">
        <w:t>,</w:t>
      </w:r>
      <w:r w:rsidRPr="0056663B">
        <w:t xml:space="preserve"> </w:t>
      </w:r>
      <w:r w:rsidR="0056663B" w:rsidRPr="0056663B">
        <w:t xml:space="preserve">simulated </w:t>
      </w:r>
      <w:r w:rsidR="006E66A7" w:rsidRPr="0056663B">
        <w:t xml:space="preserve">rainfed </w:t>
      </w:r>
      <w:r w:rsidR="00DA67E4" w:rsidRPr="0056663B">
        <w:t>production</w:t>
      </w:r>
      <w:r w:rsidRPr="0056663B">
        <w:t xml:space="preserve"> </w:t>
      </w:r>
      <w:r w:rsidR="00011A13">
        <w:t xml:space="preserve">only </w:t>
      </w:r>
      <w:r w:rsidRPr="0056663B">
        <w:t>contribute</w:t>
      </w:r>
      <w:r w:rsidR="00011A13">
        <w:t xml:space="preserve">d a small </w:t>
      </w:r>
      <w:r w:rsidR="00011A13">
        <w:lastRenderedPageBreak/>
        <w:t>percent</w:t>
      </w:r>
      <w:r w:rsidRPr="0056663B">
        <w:t xml:space="preserve"> to the </w:t>
      </w:r>
      <w:r w:rsidR="006E66A7" w:rsidRPr="0056663B">
        <w:t>national aggregated</w:t>
      </w:r>
      <w:r w:rsidRPr="0056663B">
        <w:t xml:space="preserve"> production because of the low </w:t>
      </w:r>
      <w:r w:rsidR="006E66A7" w:rsidRPr="0056663B">
        <w:t>country</w:t>
      </w:r>
      <w:r w:rsidRPr="0056663B">
        <w:t xml:space="preserve"> production</w:t>
      </w:r>
      <w:r w:rsidR="006E66A7" w:rsidRPr="0056663B">
        <w:t xml:space="preserve"> in</w:t>
      </w:r>
      <w:r w:rsidRPr="0056663B">
        <w:t xml:space="preserve"> rainfed </w:t>
      </w:r>
      <w:r w:rsidR="006E66A7" w:rsidRPr="0056663B">
        <w:t>areas</w:t>
      </w:r>
      <w:r w:rsidRPr="0056663B">
        <w:t xml:space="preserve"> </w:t>
      </w:r>
      <w:r w:rsidR="006E66A7" w:rsidRPr="0056663B">
        <w:t xml:space="preserve">(~ 9%) </w:t>
      </w:r>
      <w:r w:rsidRPr="0056663B">
        <w:t>compared to irrigated area</w:t>
      </w:r>
      <w:r w:rsidR="006E66A7" w:rsidRPr="0056663B">
        <w:t>s (&gt;90%)</w:t>
      </w:r>
      <w:r w:rsidRPr="0056663B">
        <w:t>.</w:t>
      </w:r>
    </w:p>
    <w:p w14:paraId="39D14F16" w14:textId="3E976807" w:rsidR="00392B25" w:rsidRPr="00D3203C" w:rsidRDefault="00D936CB" w:rsidP="00A62CBF">
      <w:pPr>
        <w:spacing w:line="480" w:lineRule="auto"/>
        <w:ind w:firstLine="720"/>
      </w:pPr>
      <w:r w:rsidRPr="005D252B">
        <w:t>After upscaling and aggregating production to the national scale, all emissions scenarios show</w:t>
      </w:r>
      <w:r w:rsidR="00E300C6" w:rsidRPr="005D252B">
        <w:t>ed</w:t>
      </w:r>
      <w:r w:rsidRPr="005D252B">
        <w:t xml:space="preserve"> national wheat production losses (Figure </w:t>
      </w:r>
      <w:r w:rsidR="001D6B11" w:rsidRPr="005D252B">
        <w:t>6</w:t>
      </w:r>
      <w:r w:rsidRPr="005D252B">
        <w:t xml:space="preserve">). </w:t>
      </w:r>
      <w:r w:rsidR="00EF014D" w:rsidRPr="005D252B">
        <w:t>The</w:t>
      </w:r>
      <w:r w:rsidR="00952435" w:rsidRPr="005D252B">
        <w:t xml:space="preserve"> simulated</w:t>
      </w:r>
      <w:r w:rsidR="00EF014D" w:rsidRPr="005D252B">
        <w:t xml:space="preserve"> </w:t>
      </w:r>
      <w:r w:rsidR="002C685B" w:rsidRPr="005D252B">
        <w:t xml:space="preserve">production losses from the </w:t>
      </w:r>
      <w:r w:rsidR="00EF014D" w:rsidRPr="005D252B">
        <w:t>2010</w:t>
      </w:r>
      <w:r w:rsidR="00172959" w:rsidRPr="005D252B">
        <w:t xml:space="preserve"> combined</w:t>
      </w:r>
      <w:r w:rsidR="00EF014D" w:rsidRPr="005D252B">
        <w:t xml:space="preserve"> emissions scenario </w:t>
      </w:r>
      <w:r w:rsidR="002C685B" w:rsidRPr="005D252B">
        <w:t>using the</w:t>
      </w:r>
      <w:r w:rsidR="005A7D23" w:rsidRPr="005D252B">
        <w:t xml:space="preserve"> O</w:t>
      </w:r>
      <w:r w:rsidR="005A7D23" w:rsidRPr="005D252B">
        <w:rPr>
          <w:vertAlign w:val="subscript"/>
        </w:rPr>
        <w:t>3</w:t>
      </w:r>
      <w:r w:rsidR="002C685B" w:rsidRPr="005D252B">
        <w:t xml:space="preserve"> tolerant and</w:t>
      </w:r>
      <w:r w:rsidR="005A7D23" w:rsidRPr="005D252B">
        <w:t xml:space="preserve"> O</w:t>
      </w:r>
      <w:r w:rsidR="005A7D23" w:rsidRPr="005D252B">
        <w:rPr>
          <w:vertAlign w:val="subscript"/>
        </w:rPr>
        <w:t>3</w:t>
      </w:r>
      <w:r w:rsidR="002C685B" w:rsidRPr="005D252B">
        <w:t xml:space="preserve"> intermediate</w:t>
      </w:r>
      <w:r w:rsidR="00184F58" w:rsidRPr="005D252B">
        <w:t xml:space="preserve"> cultivar classifications</w:t>
      </w:r>
      <w:r w:rsidR="002C685B" w:rsidRPr="005D252B">
        <w:t>, 9.2% and 24%</w:t>
      </w:r>
      <w:r w:rsidR="002C685B" w:rsidRPr="00952435">
        <w:t xml:space="preserve"> respectively, strongly agree with the findings from</w:t>
      </w:r>
      <w:r w:rsidR="00EF014D" w:rsidRPr="00952435">
        <w:t xml:space="preserve"> </w:t>
      </w:r>
      <w:r w:rsidR="005A529E" w:rsidRPr="00952435">
        <w:t>Mills et al.</w:t>
      </w:r>
      <w:r w:rsidR="00952435">
        <w:t xml:space="preserve"> </w:t>
      </w:r>
      <w:r w:rsidR="00952435">
        <w:fldChar w:fldCharType="begin">
          <w:fldData xml:space="preserve">PEVuZE5vdGU+PENpdGUgRXhjbHVkZUF1dGg9IjEiPjxBdXRob3I+TWlsbHM8L0F1dGhvcj48WWVh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</w:fldData>
        </w:fldChar>
      </w:r>
      <w:r w:rsidR="00227E1D">
        <w:instrText xml:space="preserve"> ADDIN EN.CITE </w:instrText>
      </w:r>
      <w:r w:rsidR="00227E1D">
        <w:fldChar w:fldCharType="begin">
          <w:fldData xml:space="preserve">PEVuZE5vdGU+PENpdGUgRXhjbHVkZUF1dGg9IjEiPjxBdXRob3I+TWlsbHM8L0F1dGhvcj48WWVh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</w:fldData>
        </w:fldChar>
      </w:r>
      <w:r w:rsidR="00227E1D">
        <w:instrText xml:space="preserve"> ADDIN EN.CITE.DATA </w:instrText>
      </w:r>
      <w:r w:rsidR="00227E1D">
        <w:fldChar w:fldCharType="end"/>
      </w:r>
      <w:r w:rsidR="00952435">
        <w:fldChar w:fldCharType="separate"/>
      </w:r>
      <w:r w:rsidR="00227E1D">
        <w:rPr>
          <w:noProof/>
        </w:rPr>
        <w:t>(2018b)</w:t>
      </w:r>
      <w:r w:rsidR="00952435">
        <w:fldChar w:fldCharType="end"/>
      </w:r>
      <w:r w:rsidR="002C685B" w:rsidRPr="00952435">
        <w:t xml:space="preserve"> </w:t>
      </w:r>
      <w:r w:rsidR="008F3815">
        <w:t>in which</w:t>
      </w:r>
      <w:r w:rsidR="009356F9" w:rsidRPr="00952435">
        <w:t xml:space="preserve"> </w:t>
      </w:r>
      <w:r w:rsidR="00815F27" w:rsidRPr="00952435">
        <w:t xml:space="preserve">yield losses </w:t>
      </w:r>
      <w:r w:rsidR="002C685B" w:rsidRPr="00952435">
        <w:t>for Mexico were reported</w:t>
      </w:r>
      <w:r w:rsidR="00815F27" w:rsidRPr="00952435">
        <w:t xml:space="preserve"> </w:t>
      </w:r>
      <w:r w:rsidR="002C685B" w:rsidRPr="00952435">
        <w:t>between</w:t>
      </w:r>
      <w:r w:rsidR="00815F27" w:rsidRPr="00952435">
        <w:t xml:space="preserve"> 10% to 25% </w:t>
      </w:r>
      <w:r w:rsidR="002275AA">
        <w:t>using</w:t>
      </w:r>
      <w:r w:rsidR="00815F27" w:rsidRPr="00952435">
        <w:t xml:space="preserve"> </w:t>
      </w:r>
      <w:r w:rsidR="00DC41DB">
        <w:t xml:space="preserve">averaged </w:t>
      </w:r>
      <w:r w:rsidR="00815F27" w:rsidRPr="00952435">
        <w:t>20</w:t>
      </w:r>
      <w:r w:rsidR="00B55500">
        <w:t>10</w:t>
      </w:r>
      <w:r w:rsidR="00815F27" w:rsidRPr="00952435">
        <w:t xml:space="preserve"> to 2012 M7 O</w:t>
      </w:r>
      <w:r w:rsidR="00815F27" w:rsidRPr="00952435">
        <w:rPr>
          <w:vertAlign w:val="subscript"/>
        </w:rPr>
        <w:t>3</w:t>
      </w:r>
      <w:r w:rsidR="00815F27" w:rsidRPr="00952435">
        <w:t xml:space="preserve"> concentrations</w:t>
      </w:r>
      <w:r w:rsidR="002C685B" w:rsidRPr="00952435">
        <w:t xml:space="preserve"> and a stomatal uptake model</w:t>
      </w:r>
      <w:r w:rsidR="00815F27" w:rsidRPr="00952435">
        <w:t>.</w:t>
      </w:r>
      <w:r>
        <w:t xml:space="preserve"> </w:t>
      </w:r>
      <w:r w:rsidR="0027655D">
        <w:t xml:space="preserve">This agreement is because the stomatal uptake model provides a stomatal flux-based metric that can be used to estimate yield losses using established flux-response metrics, similar to the M7 response relationship used in this study. </w:t>
      </w:r>
      <w:r w:rsidR="00962D14" w:rsidRPr="005D252B">
        <w:t>The simulated production losses from the 2050</w:t>
      </w:r>
      <w:r w:rsidR="00172959" w:rsidRPr="005D252B">
        <w:t xml:space="preserve"> combined</w:t>
      </w:r>
      <w:r w:rsidR="00962D14" w:rsidRPr="005D252B">
        <w:t xml:space="preserve"> emissions scenario using the </w:t>
      </w:r>
      <w:r w:rsidR="004516B7">
        <w:t>O</w:t>
      </w:r>
      <w:r w:rsidR="004516B7">
        <w:rPr>
          <w:vertAlign w:val="subscript"/>
        </w:rPr>
        <w:t>3</w:t>
      </w:r>
      <w:r w:rsidR="004516B7">
        <w:t xml:space="preserve"> </w:t>
      </w:r>
      <w:r w:rsidR="00962D14" w:rsidRPr="005D252B">
        <w:t xml:space="preserve">tolerant and </w:t>
      </w:r>
      <w:r w:rsidR="005A7D23" w:rsidRPr="005D252B">
        <w:t>O</w:t>
      </w:r>
      <w:r w:rsidR="005A7D23" w:rsidRPr="005D252B">
        <w:rPr>
          <w:vertAlign w:val="subscript"/>
        </w:rPr>
        <w:t>3</w:t>
      </w:r>
      <w:r w:rsidR="005A7D23" w:rsidRPr="005D252B">
        <w:t xml:space="preserve"> </w:t>
      </w:r>
      <w:r w:rsidR="00962D14" w:rsidRPr="005D252B">
        <w:t>intermediate</w:t>
      </w:r>
      <w:r w:rsidR="00184F58" w:rsidRPr="005D252B">
        <w:t xml:space="preserve"> cultivar classifications</w:t>
      </w:r>
      <w:r w:rsidR="00962D14" w:rsidRPr="005D252B">
        <w:t xml:space="preserve"> are 19.0% and 30.1%, respectively</w:t>
      </w:r>
      <w:r w:rsidR="002275AA" w:rsidRPr="005D252B">
        <w:t>.</w:t>
      </w:r>
      <w:r w:rsidR="002275AA">
        <w:t xml:space="preserve"> These </w:t>
      </w:r>
      <w:r w:rsidR="00C64E35">
        <w:t>los</w:t>
      </w:r>
      <w:r w:rsidR="002275AA">
        <w:t>s</w:t>
      </w:r>
      <w:r w:rsidR="00C64E35">
        <w:t>es</w:t>
      </w:r>
      <w:r w:rsidR="002275AA">
        <w:t xml:space="preserve"> disagree with </w:t>
      </w:r>
      <w:r w:rsidR="00962D14">
        <w:t xml:space="preserve">the </w:t>
      </w:r>
      <w:r w:rsidR="00CE71EA">
        <w:t>estimated small wheat yield improvement</w:t>
      </w:r>
      <w:r w:rsidR="00962D14">
        <w:t xml:space="preserve"> in Mexico</w:t>
      </w:r>
      <w:r w:rsidR="00CE71EA">
        <w:t xml:space="preserve"> </w:t>
      </w:r>
      <w:r w:rsidR="00962D14">
        <w:t>f</w:t>
      </w:r>
      <w:r w:rsidR="00CE71EA">
        <w:t>rom 2000 to</w:t>
      </w:r>
      <w:r w:rsidR="00962D14">
        <w:t xml:space="preserve"> 2030</w:t>
      </w:r>
      <w:r w:rsidR="00CE71EA">
        <w:t xml:space="preserve"> </w:t>
      </w:r>
      <w:r w:rsidR="002275AA">
        <w:t>reported by</w:t>
      </w:r>
      <w:r w:rsidR="00CE71EA">
        <w:t xml:space="preserve"> Van Dingenen et al. </w:t>
      </w:r>
      <w:r w:rsidR="00CE71EA">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CE71EA">
        <w:instrText xml:space="preserve"> ADDIN EN.CITE </w:instrText>
      </w:r>
      <w:r w:rsidR="00CE71EA">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CE71EA">
        <w:instrText xml:space="preserve"> ADDIN EN.CITE.DATA </w:instrText>
      </w:r>
      <w:r w:rsidR="00CE71EA">
        <w:fldChar w:fldCharType="end"/>
      </w:r>
      <w:r w:rsidR="00CE71EA">
        <w:fldChar w:fldCharType="separate"/>
      </w:r>
      <w:r w:rsidR="00CE71EA">
        <w:rPr>
          <w:noProof/>
        </w:rPr>
        <w:t>(2009)</w:t>
      </w:r>
      <w:r w:rsidR="00CE71EA">
        <w:fldChar w:fldCharType="end"/>
      </w:r>
      <w:r w:rsidR="00084305">
        <w:t>.</w:t>
      </w:r>
      <w:r w:rsidR="000C061B">
        <w:t xml:space="preserve"> </w:t>
      </w:r>
      <w:r w:rsidR="00675596">
        <w:t xml:space="preserve">However, </w:t>
      </w:r>
      <w:r w:rsidR="002275AA">
        <w:t xml:space="preserve">this study assumed highest emissions scenarios </w:t>
      </w:r>
      <w:r w:rsidR="00AA7947">
        <w:t xml:space="preserve">while Van Dingenen et al. </w:t>
      </w:r>
      <w:r w:rsidR="00AA7947">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AA7947">
        <w:instrText xml:space="preserve"> ADDIN EN.CITE </w:instrText>
      </w:r>
      <w:r w:rsidR="00AA7947">
        <w:fldChar w:fldCharType="begin">
          <w:fldData xml:space="preserve">PEVuZE5vdGU+PENpdGUgRXhjbHVkZUF1dGg9IjEiPjxBdXRob3I+VmFuIERpbmdlbmVuPC9BdXRo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</w:fldData>
        </w:fldChar>
      </w:r>
      <w:r w:rsidR="00AA7947">
        <w:instrText xml:space="preserve"> ADDIN EN.CITE.DATA </w:instrText>
      </w:r>
      <w:r w:rsidR="00AA7947">
        <w:fldChar w:fldCharType="end"/>
      </w:r>
      <w:r w:rsidR="00AA7947">
        <w:fldChar w:fldCharType="separate"/>
      </w:r>
      <w:r w:rsidR="00AA7947">
        <w:rPr>
          <w:noProof/>
        </w:rPr>
        <w:t>(2009)</w:t>
      </w:r>
      <w:r w:rsidR="00AA7947">
        <w:fldChar w:fldCharType="end"/>
      </w:r>
      <w:r w:rsidR="00AA7947">
        <w:t xml:space="preserve"> assumed</w:t>
      </w:r>
      <w:r w:rsidR="002275AA">
        <w:t xml:space="preserve"> </w:t>
      </w:r>
      <w:r w:rsidR="00AA7947">
        <w:t>scenarios using full implementation of</w:t>
      </w:r>
      <w:r w:rsidR="002275AA">
        <w:t xml:space="preserve"> air quality legislation.</w:t>
      </w:r>
      <w:r w:rsidR="00AA7947">
        <w:t xml:space="preserve"> </w:t>
      </w:r>
      <w:r w:rsidR="00AA7947" w:rsidRPr="005D252B">
        <w:t xml:space="preserve">Figure </w:t>
      </w:r>
      <w:r w:rsidR="001D6B11" w:rsidRPr="005D252B">
        <w:t>6</w:t>
      </w:r>
      <w:r w:rsidR="00AA7947" w:rsidRPr="005D252B">
        <w:t xml:space="preserve"> shows that f</w:t>
      </w:r>
      <w:r w:rsidR="00C96B38" w:rsidRPr="005D252B">
        <w:t>uture O</w:t>
      </w:r>
      <w:r w:rsidR="00C96B38" w:rsidRPr="005D252B">
        <w:rPr>
          <w:vertAlign w:val="subscript"/>
        </w:rPr>
        <w:t>3</w:t>
      </w:r>
      <w:r w:rsidR="00C96B38" w:rsidRPr="005D252B">
        <w:t xml:space="preserve"> </w:t>
      </w:r>
      <w:r w:rsidR="005A529E" w:rsidRPr="005D252B">
        <w:t>concentration</w:t>
      </w:r>
      <w:r w:rsidR="00C96B38" w:rsidRPr="005D252B">
        <w:t>s are e</w:t>
      </w:r>
      <w:r w:rsidR="005A529E" w:rsidRPr="005D252B">
        <w:t>stimated</w:t>
      </w:r>
      <w:r w:rsidR="00C96B38" w:rsidRPr="005D252B">
        <w:t xml:space="preserve"> to </w:t>
      </w:r>
      <w:r w:rsidR="005A529E" w:rsidRPr="005D252B">
        <w:t xml:space="preserve">further </w:t>
      </w:r>
      <w:r w:rsidR="00C96B38" w:rsidRPr="005D252B">
        <w:t xml:space="preserve">reduce </w:t>
      </w:r>
      <w:r w:rsidR="000C061B" w:rsidRPr="005D252B">
        <w:t>the production loss from the RCP 8.5 emissions scenario</w:t>
      </w:r>
      <w:r w:rsidR="00C96B38" w:rsidRPr="005D252B">
        <w:t xml:space="preserve"> </w:t>
      </w:r>
      <w:r w:rsidR="000C061B" w:rsidRPr="005D252B">
        <w:t xml:space="preserve">(11.7%) </w:t>
      </w:r>
      <w:r w:rsidR="005A529E" w:rsidRPr="005D252B">
        <w:t>by 7.3% and 18.5% for the</w:t>
      </w:r>
      <w:r w:rsidR="005A7D23" w:rsidRPr="005D252B">
        <w:t xml:space="preserve"> O</w:t>
      </w:r>
      <w:r w:rsidR="005A7D23" w:rsidRPr="005D252B">
        <w:rPr>
          <w:vertAlign w:val="subscript"/>
        </w:rPr>
        <w:t>3</w:t>
      </w:r>
      <w:r w:rsidR="005A529E" w:rsidRPr="005D252B">
        <w:t xml:space="preserve"> tolerant and </w:t>
      </w:r>
      <w:r w:rsidR="005A7D23" w:rsidRPr="005D252B">
        <w:t>O</w:t>
      </w:r>
      <w:r w:rsidR="005A7D23" w:rsidRPr="005D252B">
        <w:rPr>
          <w:vertAlign w:val="subscript"/>
        </w:rPr>
        <w:t>3</w:t>
      </w:r>
      <w:r w:rsidR="005A7D23" w:rsidRPr="005D252B">
        <w:t xml:space="preserve"> </w:t>
      </w:r>
      <w:r w:rsidR="005A529E" w:rsidRPr="005D252B">
        <w:t>intermediate</w:t>
      </w:r>
      <w:r w:rsidR="00184F58" w:rsidRPr="005D252B">
        <w:t xml:space="preserve"> cultivar</w:t>
      </w:r>
      <w:r w:rsidR="005A529E" w:rsidRPr="005D252B">
        <w:t xml:space="preserve"> classifications, respectively.</w:t>
      </w:r>
      <w:r w:rsidR="00392B25">
        <w:t xml:space="preserve"> These results suggest that future O</w:t>
      </w:r>
      <w:r w:rsidR="00392B25">
        <w:rPr>
          <w:vertAlign w:val="subscript"/>
        </w:rPr>
        <w:t>3</w:t>
      </w:r>
      <w:r w:rsidR="00392B25">
        <w:t xml:space="preserve"> impacts could be larger than future climate change impacts</w:t>
      </w:r>
      <w:r w:rsidR="008F3815">
        <w:t>,</w:t>
      </w:r>
      <w:r w:rsidR="00392B25">
        <w:t xml:space="preserve"> emphasizing the need to account for O</w:t>
      </w:r>
      <w:r w:rsidR="00392B25">
        <w:rPr>
          <w:vertAlign w:val="subscript"/>
        </w:rPr>
        <w:t>3</w:t>
      </w:r>
      <w:r w:rsidR="00392B25">
        <w:t xml:space="preserve"> effects in agricultural impact assessments and adaptation strategies.</w:t>
      </w:r>
      <w:r w:rsidR="00A62CBF">
        <w:t xml:space="preserve"> </w:t>
      </w:r>
      <w:r w:rsidR="00713D75" w:rsidRPr="005D252B">
        <w:t>Additionally, s</w:t>
      </w:r>
      <w:r w:rsidR="00392B25" w:rsidRPr="005D252B">
        <w:t>imulations using the</w:t>
      </w:r>
      <w:r w:rsidR="005A7D23" w:rsidRPr="005D252B">
        <w:t xml:space="preserve"> O</w:t>
      </w:r>
      <w:r w:rsidR="005A7D23" w:rsidRPr="005D252B">
        <w:rPr>
          <w:vertAlign w:val="subscript"/>
        </w:rPr>
        <w:t>3</w:t>
      </w:r>
      <w:r w:rsidR="00392B25" w:rsidRPr="005D252B">
        <w:t xml:space="preserve"> intermediate</w:t>
      </w:r>
      <w:r w:rsidR="00184F58" w:rsidRPr="005D252B">
        <w:t xml:space="preserve"> </w:t>
      </w:r>
      <w:r w:rsidR="00392B25" w:rsidRPr="005D252B">
        <w:t xml:space="preserve">cultivar </w:t>
      </w:r>
      <w:r w:rsidR="00184F58" w:rsidRPr="005D252B">
        <w:t xml:space="preserve">classification </w:t>
      </w:r>
      <w:r w:rsidR="00392B25" w:rsidRPr="005D252B">
        <w:t>had additional 14.8% and 11.2% losses in total production compared to simulations using the O</w:t>
      </w:r>
      <w:r w:rsidR="00392B25" w:rsidRPr="005D252B">
        <w:rPr>
          <w:vertAlign w:val="subscript"/>
        </w:rPr>
        <w:t>3</w:t>
      </w:r>
      <w:r w:rsidR="00392B25" w:rsidRPr="005D252B">
        <w:t xml:space="preserve"> </w:t>
      </w:r>
      <w:r w:rsidR="005A7D23" w:rsidRPr="005D252B">
        <w:t>tolerant</w:t>
      </w:r>
      <w:r w:rsidR="00392B25" w:rsidRPr="005D252B">
        <w:t xml:space="preserve"> </w:t>
      </w:r>
      <w:r w:rsidR="00184F58" w:rsidRPr="005D252B">
        <w:t xml:space="preserve">cultivar classification </w:t>
      </w:r>
      <w:r w:rsidR="00392B25" w:rsidRPr="005D252B">
        <w:t>for the 2010 and 2050 O</w:t>
      </w:r>
      <w:r w:rsidR="00392B25" w:rsidRPr="005D252B">
        <w:rPr>
          <w:vertAlign w:val="subscript"/>
        </w:rPr>
        <w:t>3</w:t>
      </w:r>
      <w:r w:rsidR="00392B25" w:rsidRPr="005D252B">
        <w:t xml:space="preserve"> emissions scenarios</w:t>
      </w:r>
      <w:r w:rsidR="00392B25">
        <w:t xml:space="preserve">, respectively (Figure </w:t>
      </w:r>
      <w:r w:rsidR="001D6B11">
        <w:t>6</w:t>
      </w:r>
      <w:r w:rsidR="00392B25">
        <w:t xml:space="preserve">). The additional national </w:t>
      </w:r>
      <w:r w:rsidR="00392B25">
        <w:lastRenderedPageBreak/>
        <w:t>production losses of</w:t>
      </w:r>
      <w:r w:rsidR="008F3815">
        <w:t xml:space="preserve"> </w:t>
      </w:r>
      <w:r w:rsidR="00392B25">
        <w:t xml:space="preserve">&gt;10% due to higher </w:t>
      </w:r>
      <w:r w:rsidR="00184F58">
        <w:t xml:space="preserve">cultivar </w:t>
      </w:r>
      <w:r w:rsidR="00392B25">
        <w:t>O</w:t>
      </w:r>
      <w:r w:rsidR="00392B25">
        <w:rPr>
          <w:vertAlign w:val="subscript"/>
        </w:rPr>
        <w:t>3</w:t>
      </w:r>
      <w:r w:rsidR="00392B25">
        <w:t xml:space="preserve"> sensitivity</w:t>
      </w:r>
      <w:r w:rsidR="00184F58">
        <w:t xml:space="preserve"> </w:t>
      </w:r>
      <w:r w:rsidR="00392B25">
        <w:t xml:space="preserve">support the need for adaptive strategies to </w:t>
      </w:r>
      <w:r w:rsidR="00D07288">
        <w:t>include</w:t>
      </w:r>
      <w:r w:rsidR="004516B7">
        <w:t xml:space="preserve"> O</w:t>
      </w:r>
      <w:r w:rsidR="004516B7">
        <w:rPr>
          <w:vertAlign w:val="subscript"/>
        </w:rPr>
        <w:t>3</w:t>
      </w:r>
      <w:r w:rsidR="00392B25">
        <w:t xml:space="preserve"> </w:t>
      </w:r>
      <w:r w:rsidR="00AA7947">
        <w:t>resistant</w:t>
      </w:r>
      <w:r w:rsidR="00392B25">
        <w:t xml:space="preserve"> cultivars.</w:t>
      </w:r>
    </w:p>
    <w:p w14:paraId="1CFE9774" w14:textId="35643393" w:rsidR="007A0A6D" w:rsidRDefault="007A0A6D" w:rsidP="007A0A6D">
      <w:pPr>
        <w:spacing w:line="480" w:lineRule="auto"/>
        <w:ind w:firstLine="720"/>
      </w:pPr>
    </w:p>
    <w:p w14:paraId="16646CA8" w14:textId="77777777" w:rsidR="00974831" w:rsidRPr="00974831" w:rsidRDefault="00974831" w:rsidP="006B1008">
      <w:pPr>
        <w:spacing w:line="480" w:lineRule="auto"/>
        <w:rPr>
          <w:b/>
        </w:rPr>
      </w:pPr>
      <w:r>
        <w:rPr>
          <w:b/>
        </w:rPr>
        <w:t xml:space="preserve">5. </w:t>
      </w:r>
      <w:r w:rsidRPr="00974831">
        <w:rPr>
          <w:b/>
        </w:rPr>
        <w:t>Conclusion</w:t>
      </w:r>
    </w:p>
    <w:p w14:paraId="0CB771E4" w14:textId="20CACDF9" w:rsidR="00815F27" w:rsidRPr="00C0659D" w:rsidRDefault="00D07288" w:rsidP="002F117E">
      <w:pPr>
        <w:spacing w:line="480" w:lineRule="auto"/>
        <w:ind w:firstLine="720"/>
        <w:rPr>
          <w:highlight w:val="yellow"/>
        </w:rPr>
      </w:pPr>
      <w:r>
        <w:t>The O</w:t>
      </w:r>
      <w:r>
        <w:rPr>
          <w:vertAlign w:val="subscript"/>
        </w:rPr>
        <w:t>3</w:t>
      </w:r>
      <w:r>
        <w:t xml:space="preserve"> impact on wheat production varied in severity depending on location, irrigation, O</w:t>
      </w:r>
      <w:r>
        <w:rPr>
          <w:vertAlign w:val="subscript"/>
        </w:rPr>
        <w:t>3</w:t>
      </w:r>
      <w:r>
        <w:t xml:space="preserve"> emissions scenario, and</w:t>
      </w:r>
      <w:r w:rsidR="00A62CBF">
        <w:t xml:space="preserve"> cultivar</w:t>
      </w:r>
      <w:r>
        <w:t xml:space="preserve"> O</w:t>
      </w:r>
      <w:r>
        <w:rPr>
          <w:vertAlign w:val="subscript"/>
        </w:rPr>
        <w:t>3</w:t>
      </w:r>
      <w:r>
        <w:t xml:space="preserve"> sensitivity, but overall, the inclusion of O</w:t>
      </w:r>
      <w:r>
        <w:rPr>
          <w:vertAlign w:val="subscript"/>
        </w:rPr>
        <w:t>3</w:t>
      </w:r>
      <w:r>
        <w:t xml:space="preserve"> concentrations in simulations decreased average </w:t>
      </w:r>
      <w:r w:rsidR="003F44DF">
        <w:t>production</w:t>
      </w:r>
      <w:r>
        <w:t xml:space="preserve"> for all emissions scenarios. </w:t>
      </w:r>
      <w:r w:rsidR="00CC569F" w:rsidRPr="002F117E">
        <w:t xml:space="preserve">The national </w:t>
      </w:r>
      <w:r w:rsidR="002F117E">
        <w:t xml:space="preserve">simulated </w:t>
      </w:r>
      <w:r w:rsidR="00CC569F" w:rsidRPr="002F117E">
        <w:t xml:space="preserve">wheat production loss </w:t>
      </w:r>
      <w:r w:rsidR="002F117E" w:rsidRPr="002F117E">
        <w:t xml:space="preserve">due to </w:t>
      </w:r>
      <w:r w:rsidR="002F117E">
        <w:t xml:space="preserve">future </w:t>
      </w:r>
      <w:r w:rsidR="002F117E" w:rsidRPr="002F117E">
        <w:t>O</w:t>
      </w:r>
      <w:r w:rsidR="002F117E" w:rsidRPr="002F117E">
        <w:rPr>
          <w:vertAlign w:val="subscript"/>
        </w:rPr>
        <w:t>3</w:t>
      </w:r>
      <w:r w:rsidR="002F117E" w:rsidRPr="002F117E">
        <w:t xml:space="preserve"> e</w:t>
      </w:r>
      <w:r w:rsidR="002F117E">
        <w:t>ffects</w:t>
      </w:r>
      <w:r w:rsidR="002F117E" w:rsidRPr="002F117E">
        <w:t xml:space="preserve"> is equal to, or even larger than, the </w:t>
      </w:r>
      <w:r w:rsidR="00713D75">
        <w:t xml:space="preserve">simulated </w:t>
      </w:r>
      <w:r w:rsidR="002F117E" w:rsidRPr="002F117E">
        <w:t xml:space="preserve">production loss from future </w:t>
      </w:r>
      <w:r w:rsidR="00546E67">
        <w:t xml:space="preserve">climatic </w:t>
      </w:r>
      <w:r w:rsidR="002F117E" w:rsidRPr="002F117E">
        <w:t>changes in temperature, rainfall, and atmospheric CO</w:t>
      </w:r>
      <w:r w:rsidR="002F117E" w:rsidRPr="002F117E">
        <w:rPr>
          <w:vertAlign w:val="subscript"/>
        </w:rPr>
        <w:t>2</w:t>
      </w:r>
      <w:r w:rsidR="002F117E" w:rsidRPr="002F117E">
        <w:t xml:space="preserve"> in Mexico. </w:t>
      </w:r>
      <w:r w:rsidR="002F117E">
        <w:t>T</w:t>
      </w:r>
      <w:r>
        <w:t>his suggests that</w:t>
      </w:r>
      <w:r w:rsidR="002F117E">
        <w:t xml:space="preserve"> </w:t>
      </w:r>
      <w:r w:rsidR="00815F27">
        <w:t xml:space="preserve">potential </w:t>
      </w:r>
      <w:r w:rsidR="00713D75">
        <w:t xml:space="preserve">yield </w:t>
      </w:r>
      <w:r w:rsidR="00815F27">
        <w:t xml:space="preserve">benefits from increased irrigation </w:t>
      </w:r>
      <w:r w:rsidR="002F117E">
        <w:t xml:space="preserve">practices </w:t>
      </w:r>
      <w:r w:rsidR="00815F27">
        <w:t xml:space="preserve">in response to climate change </w:t>
      </w:r>
      <w:r w:rsidR="002F117E">
        <w:fldChar w:fldCharType="begin"/>
      </w:r>
      <w:r w:rsidR="002F117E">
        <w:instrText xml:space="preserve"> ADDIN EN.CITE &lt;EndNote&gt;&lt;Cite&gt;&lt;Author&gt;Roche&lt;/Author&gt;&lt;Year&gt;2015&lt;/Year&gt;&lt;IDText&gt;Stomatal Conductance Is Essential for Higher Yield Potential of C-3 Crops&lt;/IDText&gt;&lt;DisplayText&gt;(Roche, 2015)&lt;/DisplayText&gt;&lt;record&gt;&lt;dates&gt;&lt;pub-dates&gt;&lt;date&gt;Jul&lt;/date&gt;&lt;/pub-dates&gt;&lt;year&gt;2015&lt;/year&gt;&lt;/dates&gt;&lt;keywords&gt;&lt;keyword&gt;photosynthesis&lt;/keyword&gt;&lt;keyword&gt;soil-plant-atmosphere continuum&lt;/keyword&gt;&lt;keyword&gt;stomatal conductance&lt;/keyword&gt;&lt;keyword&gt;&lt;/keyword&gt;&lt;keyword&gt;genetic engineering&lt;/keyword&gt;&lt;keyword&gt;breeding&lt;/keyword&gt;&lt;keyword&gt;crop yield&lt;/keyword&gt;&lt;keyword&gt;water-use efficiency&lt;/keyword&gt;&lt;keyword&gt;leaf gas-exchange&lt;/keyword&gt;&lt;keyword&gt;carbon-isotope discrimination&lt;/keyword&gt;&lt;keyword&gt;&lt;/keyword&gt;&lt;keyword&gt;rice oryza-sativa&lt;/keyword&gt;&lt;keyword&gt;winter-wheat cultivars&lt;/keyword&gt;&lt;keyword&gt;canopy temperature&lt;/keyword&gt;&lt;keyword&gt;depression&lt;/keyword&gt;&lt;keyword&gt;cotton gossypium-barbadense&lt;/keyword&gt;&lt;keyword&gt;alters photosynthetic rates&lt;/keyword&gt;&lt;keyword&gt;&lt;/keyword&gt;&lt;keyword&gt;plasma-membrane aquaporins&lt;/keyword&gt;&lt;keyword&gt;season soybean cultivars&lt;/keyword&gt;&lt;keyword&gt;Plant Sciences&lt;/keyword&gt;&lt;/keywords&gt;&lt;urls&gt;&lt;related-urls&gt;&lt;/related-urls&gt;&lt;/urls&gt;&lt;isbn&gt;0735-2689&lt;/isbn&gt;&lt;work-type&gt;Review&lt;/work-type&gt;&lt;titles&gt;&lt;title&gt;Stomatal Conductance Is Essential for Higher Yield Potential of C-3 Crops&lt;/title&gt;&lt;secondary-title&gt;Critical Reviews in Plant Sciences&lt;/secondary-title&gt;&lt;alt-title&gt;Crit. Rev. Plant Sci.&lt;/alt-title&gt;&lt;/titles&gt;&lt;pages&gt;429-453&lt;/pages&gt;&lt;number&gt;4&lt;/number&gt;&lt;contributors&gt;&lt;authors&gt;&lt;author&gt;Roche, D.&lt;/author&gt;&lt;/authors&gt;&lt;/contributors&gt;&lt;language&gt;English&lt;/language&gt;&lt;added-date format="utc"&gt;1521501127&lt;/added-date&gt;&lt;ref-type name="Journal Article"&gt;17&lt;/ref-type&gt;&lt;auth-address&gt;PhytoGen Dow AgroSci, Corcoran, CA 93212 USA.&amp;#xD;Roche, D (reprint author), PhytoGen Dow AgroSci, POB 787, Corcoran, CA 93212 USA.&amp;#xD;djroche@dow.com&lt;/auth-address&gt;&lt;rec-number&gt;374&lt;/rec-number&gt;&lt;last-updated-date format="utc"&gt;1523848522&lt;/last-updated-date&gt;&lt;accession-num&gt;WOS:000357652900001&lt;/accession-num&gt;&lt;electronic-resource-num&gt;10.1080/07352689.2015.1023677&lt;/electronic-resource-num&gt;&lt;volume&gt;34&lt;/volume&gt;&lt;/record&gt;&lt;/Cite&gt;&lt;/EndNote&gt;</w:instrText>
      </w:r>
      <w:r w:rsidR="002F117E">
        <w:fldChar w:fldCharType="separate"/>
      </w:r>
      <w:r w:rsidR="002F117E">
        <w:rPr>
          <w:noProof/>
        </w:rPr>
        <w:t>(Roche, 2015)</w:t>
      </w:r>
      <w:r w:rsidR="002F117E">
        <w:fldChar w:fldCharType="end"/>
      </w:r>
      <w:r w:rsidR="002F117E">
        <w:t xml:space="preserve"> </w:t>
      </w:r>
      <w:r w:rsidR="00815F27">
        <w:t xml:space="preserve">may </w:t>
      </w:r>
      <w:r w:rsidR="002F117E">
        <w:t>be mitigated by increased O</w:t>
      </w:r>
      <w:r w:rsidR="002F117E">
        <w:rPr>
          <w:vertAlign w:val="subscript"/>
        </w:rPr>
        <w:t>3</w:t>
      </w:r>
      <w:r w:rsidR="002F117E">
        <w:t xml:space="preserve"> </w:t>
      </w:r>
      <w:r w:rsidR="00BE271D">
        <w:t>impact on yield</w:t>
      </w:r>
      <w:r w:rsidR="00815F27">
        <w:t>.</w:t>
      </w:r>
      <w:r w:rsidR="002F117E">
        <w:t xml:space="preserve"> </w:t>
      </w:r>
      <w:r w:rsidR="003F44DF">
        <w:t>This also emphasizes the importance of including O</w:t>
      </w:r>
      <w:r w:rsidR="003F44DF">
        <w:rPr>
          <w:vertAlign w:val="subscript"/>
        </w:rPr>
        <w:t>3</w:t>
      </w:r>
      <w:r w:rsidR="003F44DF">
        <w:t xml:space="preserve"> effects in future decision making and </w:t>
      </w:r>
      <w:r w:rsidR="00BE271D">
        <w:t xml:space="preserve">the </w:t>
      </w:r>
      <w:r w:rsidR="003F44DF">
        <w:t xml:space="preserve">development of adaptation strategies. </w:t>
      </w:r>
      <w:r w:rsidR="00C0659D">
        <w:t>To reduce the future negative O</w:t>
      </w:r>
      <w:r w:rsidR="00C0659D">
        <w:rPr>
          <w:vertAlign w:val="subscript"/>
        </w:rPr>
        <w:t>3</w:t>
      </w:r>
      <w:r w:rsidR="00C0659D">
        <w:t xml:space="preserve"> impact </w:t>
      </w:r>
      <w:r w:rsidR="003F44DF">
        <w:t>o</w:t>
      </w:r>
      <w:r w:rsidR="00C0659D">
        <w:t>n Mexico</w:t>
      </w:r>
      <w:r w:rsidR="003F44DF">
        <w:t xml:space="preserve"> wheat production</w:t>
      </w:r>
      <w:r w:rsidR="00C0659D">
        <w:t>, future adaptation strategies</w:t>
      </w:r>
      <w:r w:rsidR="00FC4F73">
        <w:t xml:space="preserve"> should</w:t>
      </w:r>
      <w:r w:rsidR="00C0659D">
        <w:t xml:space="preserve"> focus on breeding O</w:t>
      </w:r>
      <w:r w:rsidR="00C0659D">
        <w:rPr>
          <w:vertAlign w:val="subscript"/>
        </w:rPr>
        <w:t>3</w:t>
      </w:r>
      <w:r w:rsidR="00C0659D">
        <w:t xml:space="preserve"> resistant wheat cultivars</w:t>
      </w:r>
      <w:r w:rsidR="0025116C">
        <w:t>,</w:t>
      </w:r>
      <w:r w:rsidR="00C0659D">
        <w:t xml:space="preserve"> limiting emissions of O</w:t>
      </w:r>
      <w:r w:rsidR="00C0659D">
        <w:rPr>
          <w:vertAlign w:val="subscript"/>
        </w:rPr>
        <w:t>3</w:t>
      </w:r>
      <w:r w:rsidR="00C0659D">
        <w:t xml:space="preserve"> precursors</w:t>
      </w:r>
      <w:r w:rsidR="0025116C">
        <w:t>, and managing irrigation in high O</w:t>
      </w:r>
      <w:r w:rsidR="0025116C">
        <w:rPr>
          <w:vertAlign w:val="subscript"/>
        </w:rPr>
        <w:t>3</w:t>
      </w:r>
      <w:r w:rsidR="0025116C">
        <w:t xml:space="preserve"> conditions</w:t>
      </w:r>
      <w:r w:rsidR="00C0659D">
        <w:t>.</w:t>
      </w:r>
    </w:p>
    <w:p w14:paraId="628EC347" w14:textId="14C96EAB" w:rsidR="001E57D1" w:rsidRDefault="00FB2BD9" w:rsidP="001E57D1">
      <w:pPr>
        <w:spacing w:line="480" w:lineRule="auto"/>
        <w:ind w:firstLine="720"/>
      </w:pPr>
      <w:r w:rsidRPr="002349D7">
        <w:t>F</w:t>
      </w:r>
      <w:r w:rsidR="00A50C35" w:rsidRPr="002349D7">
        <w:t>or future assessments of O</w:t>
      </w:r>
      <w:r w:rsidR="00A50C35" w:rsidRPr="002349D7">
        <w:rPr>
          <w:vertAlign w:val="subscript"/>
        </w:rPr>
        <w:t>3</w:t>
      </w:r>
      <w:r w:rsidR="00A50C35" w:rsidRPr="002349D7">
        <w:t xml:space="preserve"> impact, </w:t>
      </w:r>
      <w:r w:rsidR="002349D7">
        <w:t>additional O</w:t>
      </w:r>
      <w:r w:rsidR="002349D7">
        <w:rPr>
          <w:vertAlign w:val="subscript"/>
        </w:rPr>
        <w:t>3</w:t>
      </w:r>
      <w:r w:rsidR="002349D7">
        <w:t xml:space="preserve"> </w:t>
      </w:r>
      <w:r w:rsidR="00BA70C5">
        <w:t xml:space="preserve">monitoring </w:t>
      </w:r>
      <w:r w:rsidR="002349D7">
        <w:t xml:space="preserve">data </w:t>
      </w:r>
      <w:r w:rsidR="00BA70C5">
        <w:t>and O</w:t>
      </w:r>
      <w:r w:rsidR="00BA70C5">
        <w:rPr>
          <w:vertAlign w:val="subscript"/>
        </w:rPr>
        <w:t>3</w:t>
      </w:r>
      <w:r w:rsidR="00BA70C5">
        <w:t xml:space="preserve"> effects data </w:t>
      </w:r>
      <w:r w:rsidR="002349D7">
        <w:t>should be collected</w:t>
      </w:r>
      <w:r w:rsidR="003F44DF">
        <w:t xml:space="preserve"> </w:t>
      </w:r>
      <w:r w:rsidR="00BA70C5">
        <w:t>for testing and evaluating O</w:t>
      </w:r>
      <w:r w:rsidR="00BA70C5">
        <w:rPr>
          <w:vertAlign w:val="subscript"/>
        </w:rPr>
        <w:t>3</w:t>
      </w:r>
      <w:r w:rsidR="00BA70C5">
        <w:t xml:space="preserve">-modified </w:t>
      </w:r>
      <w:r w:rsidR="003F44DF">
        <w:t>crop models</w:t>
      </w:r>
      <w:r w:rsidR="00BA70C5">
        <w:t xml:space="preserve"> and the simulated impacts of elevated O</w:t>
      </w:r>
      <w:r w:rsidR="00BA70C5">
        <w:rPr>
          <w:vertAlign w:val="subscript"/>
        </w:rPr>
        <w:t>3</w:t>
      </w:r>
      <w:r w:rsidR="00BA70C5">
        <w:t xml:space="preserve"> stress on growth and productivity</w:t>
      </w:r>
      <w:r w:rsidR="002349D7">
        <w:t>.</w:t>
      </w:r>
      <w:r w:rsidR="002861D0">
        <w:t xml:space="preserve"> Limited O</w:t>
      </w:r>
      <w:r w:rsidR="002861D0">
        <w:rPr>
          <w:vertAlign w:val="subscript"/>
        </w:rPr>
        <w:t>3</w:t>
      </w:r>
      <w:r w:rsidR="002861D0">
        <w:t xml:space="preserve"> data availability is often an issue in O</w:t>
      </w:r>
      <w:r w:rsidR="002861D0">
        <w:rPr>
          <w:vertAlign w:val="subscript"/>
        </w:rPr>
        <w:t>3</w:t>
      </w:r>
      <w:r w:rsidR="002861D0">
        <w:t xml:space="preserve"> impact studies and is a main reason that</w:t>
      </w:r>
      <w:r w:rsidR="00A50C35" w:rsidRPr="002349D7">
        <w:t xml:space="preserve"> O</w:t>
      </w:r>
      <w:r w:rsidR="00A50C35" w:rsidRPr="002349D7">
        <w:rPr>
          <w:vertAlign w:val="subscript"/>
        </w:rPr>
        <w:t>3</w:t>
      </w:r>
      <w:r w:rsidR="00A50C35" w:rsidRPr="002349D7">
        <w:t xml:space="preserve"> effects are often not included in</w:t>
      </w:r>
      <w:r w:rsidRPr="002349D7">
        <w:t xml:space="preserve"> </w:t>
      </w:r>
      <w:r w:rsidR="002861D0">
        <w:t xml:space="preserve">many </w:t>
      </w:r>
      <w:r w:rsidR="00A50C35" w:rsidRPr="002349D7">
        <w:t xml:space="preserve">crop simulation models </w:t>
      </w:r>
      <w:r w:rsidR="00A50C35" w:rsidRPr="002349D7">
        <w:fldChar w:fldCharType="begin">
          <w:fldData xml:space="preserve">PEVuZE5vdGU+PENpdGU+PEF1dGhvcj5Mb2JlbGw8L0F1dGhvcj48WWVhcj4yMDE3PC9ZZWFyPjxJ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=
</w:fldData>
        </w:fldChar>
      </w:r>
      <w:r w:rsidR="00A50C35" w:rsidRPr="002349D7">
        <w:instrText xml:space="preserve"> ADDIN EN.CITE </w:instrText>
      </w:r>
      <w:r w:rsidR="00A50C35" w:rsidRPr="002349D7">
        <w:fldChar w:fldCharType="begin">
          <w:fldData xml:space="preserve">PEVuZE5vdGU+PENpdGU+PEF1dGhvcj5Mb2JlbGw8L0F1dGhvcj48WWVhcj4yMDE3PC9ZZWFyPjxJ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=
</w:fldData>
        </w:fldChar>
      </w:r>
      <w:r w:rsidR="00A50C35" w:rsidRPr="002349D7">
        <w:instrText xml:space="preserve"> ADDIN EN.CITE.DATA </w:instrText>
      </w:r>
      <w:r w:rsidR="00A50C35" w:rsidRPr="002349D7">
        <w:fldChar w:fldCharType="end"/>
      </w:r>
      <w:r w:rsidR="00A50C35" w:rsidRPr="002349D7">
        <w:fldChar w:fldCharType="separate"/>
      </w:r>
      <w:r w:rsidR="00A50C35" w:rsidRPr="002349D7">
        <w:rPr>
          <w:noProof/>
        </w:rPr>
        <w:t>(Lobell and Asseng, 2017)</w:t>
      </w:r>
      <w:r w:rsidR="00A50C35" w:rsidRPr="002349D7">
        <w:fldChar w:fldCharType="end"/>
      </w:r>
      <w:r w:rsidR="00FC4F73">
        <w:t>.</w:t>
      </w:r>
      <w:r w:rsidR="002861D0">
        <w:t xml:space="preserve"> </w:t>
      </w:r>
      <w:r w:rsidR="00FC4F73">
        <w:t>However, t</w:t>
      </w:r>
      <w:r w:rsidRPr="002349D7">
        <w:t>he Tropospheric Ozone Assessment Report (TOAR) is a new global database for O</w:t>
      </w:r>
      <w:r w:rsidRPr="002349D7">
        <w:rPr>
          <w:vertAlign w:val="subscript"/>
        </w:rPr>
        <w:t>3</w:t>
      </w:r>
      <w:r w:rsidRPr="002349D7">
        <w:t xml:space="preserve"> observations that </w:t>
      </w:r>
      <w:r w:rsidR="00D07288">
        <w:t>can</w:t>
      </w:r>
      <w:r w:rsidRPr="002349D7">
        <w:t xml:space="preserve"> help reduce O</w:t>
      </w:r>
      <w:r w:rsidRPr="002349D7">
        <w:rPr>
          <w:vertAlign w:val="subscript"/>
        </w:rPr>
        <w:t>3</w:t>
      </w:r>
      <w:r w:rsidRPr="002349D7">
        <w:t xml:space="preserve"> data limitations </w:t>
      </w:r>
      <w:r w:rsidRPr="002349D7">
        <w:fldChar w:fldCharType="begin">
          <w:fldData xml:space="preserve">PEVuZE5vdGU+PENpdGU+PEF1dGhvcj5TY2h1bHR6PC9BdXRob3I+PFllYXI+MjAxNzwvWWVhcj48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</w:fldData>
        </w:fldChar>
      </w:r>
      <w:r w:rsidR="00227E1D">
        <w:instrText xml:space="preserve"> ADDIN EN.CITE </w:instrText>
      </w:r>
      <w:r w:rsidR="00227E1D">
        <w:fldChar w:fldCharType="begin">
          <w:fldData xml:space="preserve">PEVuZE5vdGU+PENpdGU+PEF1dGhvcj5TY2h1bHR6PC9BdXRob3I+PFllYXI+MjAxNzwvWWVhcj48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</w:fldData>
        </w:fldChar>
      </w:r>
      <w:r w:rsidR="00227E1D">
        <w:instrText xml:space="preserve"> ADDIN EN.CITE.DATA </w:instrText>
      </w:r>
      <w:r w:rsidR="00227E1D">
        <w:fldChar w:fldCharType="end"/>
      </w:r>
      <w:r w:rsidRPr="002349D7">
        <w:fldChar w:fldCharType="separate"/>
      </w:r>
      <w:r w:rsidR="00227E1D">
        <w:rPr>
          <w:noProof/>
        </w:rPr>
        <w:t>(Mills et al., 2018a; Schultz et al., 2017)</w:t>
      </w:r>
      <w:r w:rsidRPr="002349D7">
        <w:fldChar w:fldCharType="end"/>
      </w:r>
      <w:r w:rsidRPr="002349D7">
        <w:t>.</w:t>
      </w:r>
      <w:r w:rsidR="002861D0">
        <w:t xml:space="preserve"> Additionally, the AgMIP </w:t>
      </w:r>
      <w:r w:rsidR="002861D0">
        <w:lastRenderedPageBreak/>
        <w:t>(</w:t>
      </w:r>
      <w:hyperlink r:id="rId15" w:history="1">
        <w:r w:rsidR="002861D0" w:rsidRPr="00596C2D">
          <w:rPr>
            <w:rStyle w:val="Hyperlink"/>
          </w:rPr>
          <w:t>http://www.agmip.org/</w:t>
        </w:r>
      </w:hyperlink>
      <w:r w:rsidR="002861D0">
        <w:t>) collaborative modeling community allows for multi-model ensemble studies</w:t>
      </w:r>
      <w:r w:rsidR="00FC4F73">
        <w:t>,</w:t>
      </w:r>
      <w:r w:rsidR="002861D0">
        <w:t xml:space="preserve"> which can reduce uncertaint</w:t>
      </w:r>
      <w:r w:rsidR="00D07288">
        <w:t>ies</w:t>
      </w:r>
      <w:r w:rsidR="002861D0">
        <w:t xml:space="preserve"> within O</w:t>
      </w:r>
      <w:r w:rsidR="002861D0">
        <w:rPr>
          <w:vertAlign w:val="subscript"/>
        </w:rPr>
        <w:t>3</w:t>
      </w:r>
      <w:r w:rsidR="002861D0">
        <w:t xml:space="preserve"> impact assessments </w:t>
      </w:r>
      <w:r w:rsidR="002861D0">
        <w:fldChar w:fldCharType="begin">
          <w:fldData xml:space="preserve">PEVuZE5vdGU+PENpdGU+PEF1dGhvcj5NYXJ0cmU8L0F1dGhvcj48WWVhcj4yMDE1PC9ZZWFyPjxJ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</w:fldData>
        </w:fldChar>
      </w:r>
      <w:r w:rsidR="002861D0">
        <w:instrText xml:space="preserve"> ADDIN EN.CITE </w:instrText>
      </w:r>
      <w:r w:rsidR="002861D0">
        <w:fldChar w:fldCharType="begin">
          <w:fldData xml:space="preserve">PEVuZE5vdGU+PENpdGU+PEF1dGhvcj5NYXJ0cmU8L0F1dGhvcj48WWVhcj4yMDE1PC9ZZWFyPjxJ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</w:fldData>
        </w:fldChar>
      </w:r>
      <w:r w:rsidR="002861D0">
        <w:instrText xml:space="preserve"> ADDIN EN.CITE.DATA </w:instrText>
      </w:r>
      <w:r w:rsidR="002861D0">
        <w:fldChar w:fldCharType="end"/>
      </w:r>
      <w:r w:rsidR="002861D0">
        <w:fldChar w:fldCharType="separate"/>
      </w:r>
      <w:r w:rsidR="002861D0">
        <w:rPr>
          <w:noProof/>
        </w:rPr>
        <w:t>(Martre et al., 2015)</w:t>
      </w:r>
      <w:r w:rsidR="002861D0">
        <w:fldChar w:fldCharType="end"/>
      </w:r>
      <w:r w:rsidR="00BE271D">
        <w:t xml:space="preserve"> when multiple</w:t>
      </w:r>
      <w:r w:rsidR="00304E1D">
        <w:t xml:space="preserve"> </w:t>
      </w:r>
      <w:r w:rsidR="00BE271D">
        <w:t>models</w:t>
      </w:r>
      <w:r w:rsidR="00713B61">
        <w:t xml:space="preserve"> that</w:t>
      </w:r>
      <w:r w:rsidR="00BE271D">
        <w:t xml:space="preserve"> consider O</w:t>
      </w:r>
      <w:r w:rsidR="00BE271D" w:rsidRPr="00713B61">
        <w:rPr>
          <w:vertAlign w:val="subscript"/>
        </w:rPr>
        <w:t>3</w:t>
      </w:r>
      <w:r w:rsidR="00BE271D">
        <w:t xml:space="preserve"> impacts</w:t>
      </w:r>
      <w:r w:rsidR="00713B61">
        <w:t xml:space="preserve"> become</w:t>
      </w:r>
      <w:r w:rsidR="00BE271D">
        <w:t xml:space="preserve"> available</w:t>
      </w:r>
      <w:r w:rsidR="002861D0">
        <w:t>.</w:t>
      </w:r>
    </w:p>
    <w:p w14:paraId="5C646E23" w14:textId="77777777" w:rsidR="001E57D1" w:rsidRDefault="001E57D1" w:rsidP="001E57D1">
      <w:pPr>
        <w:spacing w:line="480" w:lineRule="auto"/>
        <w:ind w:firstLine="720"/>
      </w:pPr>
    </w:p>
    <w:p w14:paraId="63D71779" w14:textId="77777777" w:rsidR="00974831" w:rsidRPr="00974831" w:rsidRDefault="00974831" w:rsidP="006B1008">
      <w:pPr>
        <w:spacing w:line="480" w:lineRule="auto"/>
        <w:rPr>
          <w:b/>
        </w:rPr>
      </w:pPr>
      <w:r w:rsidRPr="00974831">
        <w:rPr>
          <w:b/>
        </w:rPr>
        <w:t>Acknowledgements</w:t>
      </w:r>
    </w:p>
    <w:p w14:paraId="673FB10A" w14:textId="4038DAE9" w:rsidR="00C6342A" w:rsidRDefault="00D64318" w:rsidP="001E57D1">
      <w:pPr>
        <w:spacing w:line="480" w:lineRule="auto"/>
        <w:ind w:firstLine="720"/>
      </w:pPr>
      <w:r>
        <w:t xml:space="preserve">We </w:t>
      </w:r>
      <w:r w:rsidR="00C6342A">
        <w:t xml:space="preserve">would like to thank </w:t>
      </w:r>
      <w:r w:rsidR="00386596">
        <w:t xml:space="preserve">Courtnay </w:t>
      </w:r>
      <w:r w:rsidR="004F253F">
        <w:t xml:space="preserve">Cardozo for assistance with geospatial graphics and </w:t>
      </w:r>
      <w:r w:rsidR="00C6342A">
        <w:t>Liujun Xiao for assistance</w:t>
      </w:r>
      <w:r>
        <w:t xml:space="preserve"> provided</w:t>
      </w:r>
      <w:r w:rsidR="00C6342A">
        <w:t xml:space="preserve"> with data management.</w:t>
      </w:r>
      <w:r>
        <w:t xml:space="preserve"> J.R.G. would like to thank the Florida Education Fund and the McKnight Doctoral Fellowship program for the support provided.</w:t>
      </w:r>
      <w:r w:rsidR="00411013">
        <w:t xml:space="preserve"> The EMEP modeling rel</w:t>
      </w:r>
      <w:r w:rsidR="009B0EA7">
        <w:t>ies</w:t>
      </w:r>
      <w:r w:rsidR="00411013">
        <w:t xml:space="preserve"> on computer CPU support by the Research Council of Norway (Programme for Supercomputing) and is a contribution to the Swedish Climate Modelling Research Project MERGE.</w:t>
      </w:r>
    </w:p>
    <w:p w14:paraId="0C18F9BF" w14:textId="77777777" w:rsidR="002769E7" w:rsidRDefault="002769E7" w:rsidP="001E57D1">
      <w:pPr>
        <w:spacing w:line="480" w:lineRule="auto"/>
        <w:ind w:firstLine="720"/>
      </w:pPr>
    </w:p>
    <w:p w14:paraId="4C25207C" w14:textId="045E7D79" w:rsidR="00965F29" w:rsidRPr="00D2068E" w:rsidRDefault="00974831">
      <w:pPr>
        <w:rPr>
          <w:b/>
        </w:rPr>
      </w:pPr>
      <w:r w:rsidRPr="00974831">
        <w:rPr>
          <w:b/>
        </w:rPr>
        <w:t>References</w:t>
      </w:r>
    </w:p>
    <w:p w14:paraId="23421736" w14:textId="77777777" w:rsidR="00772744" w:rsidRPr="00772744" w:rsidRDefault="00965F29" w:rsidP="00772744">
      <w:pPr>
        <w:pStyle w:val="EndNoteBibliography"/>
        <w:spacing w:after="0"/>
        <w:ind w:left="720" w:hanging="720"/>
      </w:pPr>
      <w:r>
        <w:fldChar w:fldCharType="begin"/>
      </w:r>
      <w:r>
        <w:instrText xml:space="preserve"> ADDIN EN.REFLIST </w:instrText>
      </w:r>
      <w:r>
        <w:fldChar w:fldCharType="separate"/>
      </w:r>
      <w:r w:rsidR="00772744" w:rsidRPr="00772744">
        <w:t>Ainsworth EA (2017) Understanding and improving global crop response to ozone pollution. Plant Journal 90:886-897.</w:t>
      </w:r>
    </w:p>
    <w:p w14:paraId="59D68D04" w14:textId="77777777" w:rsidR="00772744" w:rsidRPr="00772744" w:rsidRDefault="00772744" w:rsidP="00772744">
      <w:pPr>
        <w:pStyle w:val="EndNoteBibliography"/>
        <w:spacing w:after="0"/>
        <w:ind w:left="720" w:hanging="720"/>
      </w:pPr>
      <w:r w:rsidRPr="00772744">
        <w:t>Ainsworth EA, Yendrek CR, Sitch S, Collins WJ, Emberson LD (2012) The effects of tropospheric ozone on net primary productivity and implications for climate change. in Merchant SS (ed.) Annual Review of Plant Biology, Vol 63. Annual Reviews, Palo Alto, pp. 637-661.</w:t>
      </w:r>
    </w:p>
    <w:p w14:paraId="12ED9027" w14:textId="77777777" w:rsidR="00772744" w:rsidRPr="00772744" w:rsidRDefault="00772744" w:rsidP="00772744">
      <w:pPr>
        <w:pStyle w:val="EndNoteBibliography"/>
        <w:spacing w:after="0"/>
        <w:ind w:left="720" w:hanging="720"/>
      </w:pPr>
      <w:r w:rsidRPr="00772744">
        <w:t>Ashmore MR (2005) Assessing the future global impacts of ozone on vegetation. Plant Cell and Environment 28:949-964.</w:t>
      </w:r>
    </w:p>
    <w:p w14:paraId="01AB2B8C" w14:textId="77777777" w:rsidR="00772744" w:rsidRPr="00772744" w:rsidRDefault="00772744" w:rsidP="00772744">
      <w:pPr>
        <w:pStyle w:val="EndNoteBibliography"/>
        <w:spacing w:after="0"/>
        <w:ind w:left="720" w:hanging="720"/>
      </w:pPr>
      <w:r w:rsidRPr="00772744">
        <w:t>Asseng S, Ewert F, Martre P, Rotter RP, Lobell DB, Cammarano D, Kimball BA, Ottman MJ, Wall GW, White JW, Reynolds MP, Alderman PD, Prasad PVV, Aggarwal PK, Anothai J, Basso B, Biernath C, Challinor AJ, De Sanctis G, Doltra J, Fereres E, Garcia-Vile M, Gayler S, Hoogenboom G, Hunt LA, Izaurralde RC, Jabloun M, Jones CD, Kersebaum KC, Koehler AK, Muller C, Kumar SN, Nendel C, O'Leary G, Olesen JE, Palosuo T, Priesack E, Rezaei EE, Ruane AC, Semenov MA, Shcherbak I, Stockle C, Stratonovitch P, Streck T, Supit I, Tao F, Thorburn PJ, Waha K, Wang E, Wallach D, Wolf I, Zhao Z, Zhu Y (2015) Rising temperatures reduce global wheat production. Nature Climate Change 5:143-147.</w:t>
      </w:r>
    </w:p>
    <w:p w14:paraId="372E6AB6" w14:textId="77777777" w:rsidR="00772744" w:rsidRPr="00772744" w:rsidRDefault="00772744" w:rsidP="00772744">
      <w:pPr>
        <w:pStyle w:val="EndNoteBibliography"/>
        <w:spacing w:after="0"/>
        <w:ind w:left="720" w:hanging="720"/>
      </w:pPr>
      <w:r w:rsidRPr="00772744">
        <w:lastRenderedPageBreak/>
        <w:t>Asseng S, Jamieson PD, Kimball B, Pinter P, Sayre K, Bowden JW, Howden SM (2004) Simulated wheat growth affected by rising temperature, increased water deficit and elevated atmospheric CO2. Field Crops Research 85:85-102.</w:t>
      </w:r>
    </w:p>
    <w:p w14:paraId="15D506FC" w14:textId="77777777" w:rsidR="00772744" w:rsidRPr="00772744" w:rsidRDefault="00772744" w:rsidP="00772744">
      <w:pPr>
        <w:pStyle w:val="EndNoteBibliography"/>
        <w:spacing w:after="0"/>
        <w:ind w:left="720" w:hanging="720"/>
      </w:pPr>
      <w:r w:rsidRPr="00772744">
        <w:t>Asseng S, Keating BA, Fillery IRP, Gregory PJ, Bowden JW, Turner NC, Palta JA, Abrecht DG (1998) Performance of the APSIM-wheat model in Western Australia. Field Crops Research 57:163-179.</w:t>
      </w:r>
    </w:p>
    <w:p w14:paraId="5F68F595" w14:textId="77777777" w:rsidR="00772744" w:rsidRPr="00772744" w:rsidRDefault="00772744" w:rsidP="00772744">
      <w:pPr>
        <w:pStyle w:val="EndNoteBibliography"/>
        <w:spacing w:after="0"/>
        <w:ind w:left="720" w:hanging="720"/>
      </w:pPr>
      <w:r w:rsidRPr="00772744">
        <w:t>Asseng S, van Herwaarden AF (2003) Analysis of the benefits to wheat yield from assimilates stored prior to grain filling in a range of environments. Plant and Soil 256:217-229.</w:t>
      </w:r>
    </w:p>
    <w:p w14:paraId="2C66CC94" w14:textId="77777777" w:rsidR="00772744" w:rsidRPr="00772744" w:rsidRDefault="00772744" w:rsidP="00772744">
      <w:pPr>
        <w:pStyle w:val="EndNoteBibliography"/>
        <w:spacing w:after="0"/>
        <w:ind w:left="720" w:hanging="720"/>
      </w:pPr>
      <w:r w:rsidRPr="00772744">
        <w:t>Asseng S, van Keulen H, Stol W (2000) Performance and application of the APSIM Nwheat model in the Netherlands. European Journal of Agronomy 12:37-54.</w:t>
      </w:r>
    </w:p>
    <w:p w14:paraId="5EF73697" w14:textId="77777777" w:rsidR="00772744" w:rsidRPr="00772744" w:rsidRDefault="00772744" w:rsidP="00772744">
      <w:pPr>
        <w:pStyle w:val="EndNoteBibliography"/>
        <w:spacing w:after="0"/>
        <w:ind w:left="720" w:hanging="720"/>
      </w:pPr>
      <w:r w:rsidRPr="00772744">
        <w:t>Avnery S, Mauzerall DL, Liu JF, Horowitz LW (2011) Global crop yield reductions due to surface ozone exposure: 2. Year 2030 potential crop production losses and economic damage under two scenarios of O-3 pollution. Atmospheric Environment 45:2297-2309.</w:t>
      </w:r>
    </w:p>
    <w:p w14:paraId="0B381A9F" w14:textId="77777777" w:rsidR="00772744" w:rsidRPr="00772744" w:rsidRDefault="00772744" w:rsidP="00772744">
      <w:pPr>
        <w:pStyle w:val="EndNoteBibliography"/>
        <w:spacing w:after="0"/>
        <w:ind w:left="720" w:hanging="720"/>
      </w:pPr>
      <w:r w:rsidRPr="00772744">
        <w:t>Barrett BS, Raga GB (2016) Variability of winter and summer surface ozone in Mexico City on the intraseasonal timescale. Atmospheric Chemistry and Physics 16:15359-15370.</w:t>
      </w:r>
    </w:p>
    <w:p w14:paraId="04FC5B51" w14:textId="77777777" w:rsidR="00772744" w:rsidRPr="00772744" w:rsidRDefault="00772744" w:rsidP="00772744">
      <w:pPr>
        <w:pStyle w:val="EndNoteBibliography"/>
        <w:spacing w:after="0"/>
        <w:ind w:left="720" w:hanging="720"/>
      </w:pPr>
      <w:r w:rsidRPr="00772744">
        <w:t>Biswas DK, Jiang GM (2011) Differential drought-induced modulation of ozone tolerance in winter wheat species. Journal of Experimental Botany 62:4153-4162.</w:t>
      </w:r>
    </w:p>
    <w:p w14:paraId="1A8F6511" w14:textId="77777777" w:rsidR="00772744" w:rsidRPr="00772744" w:rsidRDefault="00772744" w:rsidP="00772744">
      <w:pPr>
        <w:pStyle w:val="EndNoteBibliography"/>
        <w:spacing w:after="0"/>
        <w:ind w:left="720" w:hanging="720"/>
      </w:pPr>
      <w:r w:rsidRPr="00772744">
        <w:t>Biswas DK, Xu H, Li YG, Ma BL, Jiang GM (2013) Modification of photosynthesis and growth responses to elevated CO2 by ozone in two cultivars of winter wheat with different years of release. Journal of Experimental Botany 64:1485-1496.</w:t>
      </w:r>
    </w:p>
    <w:p w14:paraId="7B8E0E77" w14:textId="77777777" w:rsidR="00772744" w:rsidRPr="00772744" w:rsidRDefault="00772744" w:rsidP="00772744">
      <w:pPr>
        <w:pStyle w:val="EndNoteBibliography"/>
        <w:spacing w:after="0"/>
        <w:ind w:left="720" w:hanging="720"/>
      </w:pPr>
      <w:r w:rsidRPr="00772744">
        <w:t>Calabrese EJ (2014) Hormesis: a fundamental concept in biology. Microbial Cell 1:145-149.</w:t>
      </w:r>
    </w:p>
    <w:p w14:paraId="5AB196F8" w14:textId="77777777" w:rsidR="00772744" w:rsidRPr="00772744" w:rsidRDefault="00772744" w:rsidP="00772744">
      <w:pPr>
        <w:pStyle w:val="EndNoteBibliography"/>
        <w:spacing w:after="0"/>
        <w:ind w:left="720" w:hanging="720"/>
      </w:pPr>
      <w:r w:rsidRPr="00772744">
        <w:t>Conde C, Estrada F, Martinez B, Sanchez O, Gay C (2011) Regional climate change scenarios for Mexico. Atmosfera 24:125-140.</w:t>
      </w:r>
    </w:p>
    <w:p w14:paraId="0D1AC484" w14:textId="77777777" w:rsidR="00772744" w:rsidRPr="00772744" w:rsidRDefault="00772744" w:rsidP="00772744">
      <w:pPr>
        <w:pStyle w:val="EndNoteBibliography"/>
        <w:spacing w:after="0"/>
        <w:ind w:left="720" w:hanging="720"/>
      </w:pPr>
      <w:r w:rsidRPr="00772744">
        <w:t>Cooper OR, Parrish DD, Ziemke J, Balashov NV, Cupeiro M, Galbally IE, Gilge S, Horowitz L, Jensen NR, Lamarque J-F, Naik V, Oltmans SJ, Schwab J, Shindell DT, Thompson AM, Thouret V, Wang Y, Zbinden RM (2014) Global distribution and trends of tropospheric ozone: An observation-based review. Elementa Science of the Anthropocene 2.</w:t>
      </w:r>
    </w:p>
    <w:p w14:paraId="422F231F" w14:textId="77777777" w:rsidR="00772744" w:rsidRPr="00772744" w:rsidRDefault="00772744" w:rsidP="00772744">
      <w:pPr>
        <w:pStyle w:val="EndNoteBibliography"/>
        <w:spacing w:after="0"/>
        <w:ind w:left="720" w:hanging="720"/>
      </w:pPr>
      <w:r w:rsidRPr="00772744">
        <w:t>Escobar R (2014) El cultivo de secano. Universidad Autónoma Chapingo, Texcoco, México, pp. 61-113.</w:t>
      </w:r>
    </w:p>
    <w:p w14:paraId="695EBDC8" w14:textId="77777777" w:rsidR="00772744" w:rsidRPr="00772744" w:rsidRDefault="00772744" w:rsidP="00772744">
      <w:pPr>
        <w:pStyle w:val="EndNoteBibliography"/>
        <w:spacing w:after="0"/>
        <w:ind w:left="720" w:hanging="720"/>
      </w:pPr>
      <w:r w:rsidRPr="00772744">
        <w:t>FAOSTAT (2017) Food and Agricultural Organization of the United Nations, FAOSTAT Statistics Database. FAO.</w:t>
      </w:r>
    </w:p>
    <w:p w14:paraId="153F9248" w14:textId="77777777" w:rsidR="00772744" w:rsidRPr="00772744" w:rsidRDefault="00772744" w:rsidP="00772744">
      <w:pPr>
        <w:pStyle w:val="EndNoteBibliography"/>
        <w:spacing w:after="0"/>
        <w:ind w:left="720" w:hanging="720"/>
      </w:pPr>
      <w:r w:rsidRPr="00772744">
        <w:t>Feng ZZ, Kobayashi K (2009) Assessing the impacts of current and future concentrations of surface ozone on crop yield with meta-analysis. Atmospheric Environment 43:1510-1519.</w:t>
      </w:r>
    </w:p>
    <w:p w14:paraId="1DF7B1E5" w14:textId="77777777" w:rsidR="00772744" w:rsidRPr="00772744" w:rsidRDefault="00772744" w:rsidP="00772744">
      <w:pPr>
        <w:pStyle w:val="EndNoteBibliography"/>
        <w:spacing w:after="0"/>
        <w:ind w:left="720" w:hanging="720"/>
      </w:pPr>
      <w:r w:rsidRPr="00772744">
        <w:t>Feng ZZ, Pang J, Nouchi I, Kobayashi K, Yamakawa T, Zhu JG (2010) Apoplastic ascorbate contributes to the differential ozone sensitivity in two varieties of winter wheat under fully open-air field conditions. Environmental Pollution 158:3539-3545.</w:t>
      </w:r>
    </w:p>
    <w:p w14:paraId="29507207" w14:textId="77777777" w:rsidR="00772744" w:rsidRPr="00772744" w:rsidRDefault="00772744" w:rsidP="00772744">
      <w:pPr>
        <w:pStyle w:val="EndNoteBibliography"/>
        <w:spacing w:after="0"/>
        <w:ind w:left="720" w:hanging="720"/>
      </w:pPr>
      <w:r w:rsidRPr="00772744">
        <w:t>Ferris R, Ellis RH, Wheeler TR, Hadley P (1998) Effect of high temperature stress at anthesis on grain yield and biomass of field-grown crops of wheat. Annals of Botany 82:631-639.</w:t>
      </w:r>
    </w:p>
    <w:p w14:paraId="5E01FAEA" w14:textId="77777777" w:rsidR="00772744" w:rsidRPr="00772744" w:rsidRDefault="00772744" w:rsidP="00772744">
      <w:pPr>
        <w:pStyle w:val="EndNoteBibliography"/>
        <w:spacing w:after="0"/>
        <w:ind w:left="720" w:hanging="720"/>
      </w:pPr>
      <w:r w:rsidRPr="00772744">
        <w:t>Fischer RA (1979) Growth and water limitation to dryland wheat yield in Australia: a physiological framework. Journal of the Australian Institute of Agricultural Science 45:83-94.</w:t>
      </w:r>
    </w:p>
    <w:p w14:paraId="25E12FDC" w14:textId="77777777" w:rsidR="00772744" w:rsidRPr="00772744" w:rsidRDefault="00772744" w:rsidP="00772744">
      <w:pPr>
        <w:pStyle w:val="EndNoteBibliography"/>
        <w:spacing w:after="0"/>
        <w:ind w:left="720" w:hanging="720"/>
      </w:pPr>
      <w:r w:rsidRPr="00772744">
        <w:t>Fowler D, Amann M, Anderson R, Ashmore M, Cox P, Depledge M, Derwent D, Grennfelt P, Hewitt N, Hov O, Jenkin M, Kelly F, Liss P, Pilling M, Pyle J, Slingo J, Stevenson D (2008) Ground-level ozone in the 21st century: future trends, impacts and policy implications.  Royal Society Policy Document 15/08, RS1276 edn, London, p. 132.</w:t>
      </w:r>
    </w:p>
    <w:p w14:paraId="533C8234" w14:textId="77777777" w:rsidR="00772744" w:rsidRPr="00772744" w:rsidRDefault="00772744" w:rsidP="00772744">
      <w:pPr>
        <w:pStyle w:val="EndNoteBibliography"/>
        <w:spacing w:after="0"/>
        <w:ind w:left="720" w:hanging="720"/>
      </w:pPr>
      <w:r w:rsidRPr="00772744">
        <w:lastRenderedPageBreak/>
        <w:t>Guarin JR, Kassie B, Mashaheet AM, Burkey K, Asseng S (2018) Modeling the effects of tropospheric ozone on wheat growth and yield. European Journal of Agronomy (Under Review).</w:t>
      </w:r>
    </w:p>
    <w:p w14:paraId="5E96550D" w14:textId="77777777" w:rsidR="00772744" w:rsidRPr="00772744" w:rsidRDefault="00772744" w:rsidP="00772744">
      <w:pPr>
        <w:pStyle w:val="EndNoteBibliography"/>
        <w:spacing w:after="0"/>
        <w:ind w:left="720" w:hanging="720"/>
      </w:pPr>
      <w:r w:rsidRPr="00772744">
        <w:t>Guttman NB (1989) Statistical descriptors of climate. Bulletin of the American Meteorological Society 70:602-607.</w:t>
      </w:r>
    </w:p>
    <w:p w14:paraId="52A4A4A8" w14:textId="77777777" w:rsidR="00772744" w:rsidRPr="00772744" w:rsidRDefault="00772744" w:rsidP="00772744">
      <w:pPr>
        <w:pStyle w:val="EndNoteBibliography"/>
        <w:spacing w:after="0"/>
        <w:ind w:left="720" w:hanging="720"/>
      </w:pPr>
      <w:r w:rsidRPr="00772744">
        <w:t>Hauglustaine DA, Lathiere J, Szopa S, Folberth GA (2005) Future tropospheric ozone simulated with a climate-chemistry-biosphere model. Geophysical Research Letters 32:5.</w:t>
      </w:r>
    </w:p>
    <w:p w14:paraId="70AB5CAD" w14:textId="77777777" w:rsidR="00772744" w:rsidRPr="00772744" w:rsidRDefault="00772744" w:rsidP="00772744">
      <w:pPr>
        <w:pStyle w:val="EndNoteBibliography"/>
        <w:spacing w:after="0"/>
        <w:ind w:left="720" w:hanging="720"/>
      </w:pPr>
      <w:r w:rsidRPr="00772744">
        <w:t>Heagle AS (1989) Ozone and crop yield. Annual Review of Phytopathology 27:397-423.</w:t>
      </w:r>
    </w:p>
    <w:p w14:paraId="75B83243" w14:textId="77777777" w:rsidR="00772744" w:rsidRPr="00772744" w:rsidRDefault="00772744" w:rsidP="00772744">
      <w:pPr>
        <w:pStyle w:val="EndNoteBibliography"/>
        <w:spacing w:after="0"/>
        <w:ind w:left="720" w:hanging="720"/>
      </w:pPr>
      <w:r w:rsidRPr="00772744">
        <w:t>Heck WW, Cure WW, Rawlings JO, Zaragoza LJ, Heagle AS, Heggestad HE, Kohut RJ, Kress LW, Temple PJ (1984) Assessing impacts of ozone on agricultural crops: 2. Crop yield functions and alternative exposure statistics. Journal of the Air Pollution Control Association 34:810-817.</w:t>
      </w:r>
    </w:p>
    <w:p w14:paraId="1A5065CC" w14:textId="77777777" w:rsidR="00772744" w:rsidRPr="00772744" w:rsidRDefault="00772744" w:rsidP="00772744">
      <w:pPr>
        <w:pStyle w:val="EndNoteBibliography"/>
        <w:spacing w:after="0"/>
        <w:ind w:left="720" w:hanging="720"/>
      </w:pPr>
      <w:r w:rsidRPr="00772744">
        <w:t>Hernandez Paniagua IY, Clemitshaw KC, Mendoza A (2017) Observed trends in ground-level O-3 in Monterrey, Mexico, during 1993-2014: comparison with Mexico City and Guadalajara. Atmospheric Chemistry and Physics 17:9163-9185.</w:t>
      </w:r>
    </w:p>
    <w:p w14:paraId="716EF6DF" w14:textId="77777777" w:rsidR="00772744" w:rsidRPr="00772744" w:rsidRDefault="00772744" w:rsidP="00772744">
      <w:pPr>
        <w:pStyle w:val="EndNoteBibliography"/>
        <w:spacing w:after="0"/>
        <w:ind w:left="720" w:hanging="720"/>
      </w:pPr>
      <w:r w:rsidRPr="00772744">
        <w:t>Hernandez-Ochoa IM, Asseng S, Kassie BT, Xiong W, Robertson R, Pequeno DNL, Sonder K, Reynolds M, Babar MD, Molero Milan A, Hoogenboom G (2018) Climate change impact on Mexico wheat production. Agricultural and Forest Meteorology 263:373-387.</w:t>
      </w:r>
    </w:p>
    <w:p w14:paraId="6596A908" w14:textId="77777777" w:rsidR="00772744" w:rsidRPr="00772744" w:rsidRDefault="00772744" w:rsidP="00772744">
      <w:pPr>
        <w:pStyle w:val="EndNoteBibliography"/>
        <w:spacing w:after="0"/>
        <w:ind w:left="720" w:hanging="720"/>
      </w:pPr>
      <w:r w:rsidRPr="00772744">
        <w:t>Hou P, Wu SL (2016) Long-term Changes in Extreme Air Pollution Meteorology and the Implications for Air Quality. Scientific Reports 6:9.</w:t>
      </w:r>
    </w:p>
    <w:p w14:paraId="3EE3E496" w14:textId="77777777" w:rsidR="00772744" w:rsidRPr="00772744" w:rsidRDefault="00772744" w:rsidP="00772744">
      <w:pPr>
        <w:pStyle w:val="EndNoteBibliography"/>
        <w:spacing w:after="0"/>
        <w:ind w:left="720" w:hanging="720"/>
      </w:pPr>
      <w:r w:rsidRPr="00772744">
        <w:t>IPCC (2013) Climate Change 2013: The Physical Science Basis. Contribution of Working Group I to the Fifth Assessment Report of the Intergovernmental Panel on Climate Change. in Stocker TF, Qin D, Plattner G-K, Tignor M, Allen SK, Boschung J, Nauels A, Xia Y, Bex V, Midgley PM (eds.), Cambridge, United Kingdom and New York, NY, USA, p. 1535.</w:t>
      </w:r>
    </w:p>
    <w:p w14:paraId="7369A03A" w14:textId="77777777" w:rsidR="00772744" w:rsidRPr="00772744" w:rsidRDefault="00772744" w:rsidP="00772744">
      <w:pPr>
        <w:pStyle w:val="EndNoteBibliography"/>
        <w:spacing w:after="0"/>
        <w:ind w:left="720" w:hanging="720"/>
      </w:pPr>
      <w:r w:rsidRPr="00772744">
        <w:t>Jones JW, Hoogenboom G, Porter CH, Boote KJ, Batchelor WD, Hunt LA, Wilkens PW, Singh U, Gijsman AJ, Ritchie JT (2003) The DSSAT cropping system model. European Journal of Agronomy 18:235-265.</w:t>
      </w:r>
    </w:p>
    <w:p w14:paraId="6F478DAA" w14:textId="77777777" w:rsidR="00772744" w:rsidRPr="00772744" w:rsidRDefault="00772744" w:rsidP="00772744">
      <w:pPr>
        <w:pStyle w:val="EndNoteBibliography"/>
        <w:spacing w:after="0"/>
        <w:ind w:left="720" w:hanging="720"/>
      </w:pPr>
      <w:r w:rsidRPr="00772744">
        <w:t>Karmalkar AV, Bradley RS, Diaz HF (2011) Climate change in Central America and Mexico: regional climate model validation and climate change projections. Climate Dynamics 37:605-629.</w:t>
      </w:r>
    </w:p>
    <w:p w14:paraId="7C45EFB1" w14:textId="77777777" w:rsidR="00772744" w:rsidRPr="00772744" w:rsidRDefault="00772744" w:rsidP="00772744">
      <w:pPr>
        <w:pStyle w:val="EndNoteBibliography"/>
        <w:spacing w:after="0"/>
        <w:ind w:left="720" w:hanging="720"/>
      </w:pPr>
      <w:r w:rsidRPr="00772744">
        <w:t>Kassie BT, Asseng S, Porter CH, Royce FS (2016) Performance of DSSAT-Nwheat across a wide range of current and future growing conditions. European Journal of Agronomy 81:27-36.</w:t>
      </w:r>
    </w:p>
    <w:p w14:paraId="5D5F28BA" w14:textId="77777777" w:rsidR="00772744" w:rsidRPr="00772744" w:rsidRDefault="00772744" w:rsidP="00772744">
      <w:pPr>
        <w:pStyle w:val="EndNoteBibliography"/>
        <w:spacing w:after="0"/>
        <w:ind w:left="720" w:hanging="720"/>
      </w:pPr>
      <w:r w:rsidRPr="00772744">
        <w:t>Keating BA, Meinke H, Probert ME, Huth NI, Hills IG (2001) NWheat: Documentation and performance of a wheat module for APSIM. Tropical Agriculture Technical Memorandum:1-66.</w:t>
      </w:r>
    </w:p>
    <w:p w14:paraId="00A06C18" w14:textId="77777777" w:rsidR="00772744" w:rsidRPr="00772744" w:rsidRDefault="00772744" w:rsidP="00772744">
      <w:pPr>
        <w:pStyle w:val="EndNoteBibliography"/>
        <w:spacing w:after="0"/>
        <w:ind w:left="720" w:hanging="720"/>
      </w:pPr>
      <w:r w:rsidRPr="00772744">
        <w:t>Khan S, Soja G (2003) Yield responses of wheat to ozone exposure as modified by drought-induced differences in ozone uptake. Water Air and Soil Pollution 147:299-315.</w:t>
      </w:r>
    </w:p>
    <w:p w14:paraId="17659233" w14:textId="022A16B2" w:rsidR="00772744" w:rsidRPr="00772744" w:rsidRDefault="00772744" w:rsidP="00772744">
      <w:pPr>
        <w:pStyle w:val="EndNoteBibliography"/>
        <w:spacing w:after="0"/>
        <w:ind w:left="720" w:hanging="720"/>
      </w:pPr>
      <w:r w:rsidRPr="00772744">
        <w:t xml:space="preserve">Koo J, Dimes J (2010) HC27: Generic/Prototypical Soil Profiles. International Food Policy Research Institute, Washington, DC., and University of Minnesota, St. Paul, MN. Available online at </w:t>
      </w:r>
      <w:hyperlink r:id="rId16" w:history="1">
        <w:r w:rsidRPr="00772744">
          <w:rPr>
            <w:rStyle w:val="Hyperlink"/>
          </w:rPr>
          <w:t>http://harvestchoice.org/node/2239</w:t>
        </w:r>
      </w:hyperlink>
      <w:r w:rsidRPr="00772744">
        <w:t>.</w:t>
      </w:r>
    </w:p>
    <w:p w14:paraId="4451C0C3" w14:textId="77777777" w:rsidR="00772744" w:rsidRPr="00772744" w:rsidRDefault="00772744" w:rsidP="00772744">
      <w:pPr>
        <w:pStyle w:val="EndNoteBibliography"/>
        <w:spacing w:after="0"/>
        <w:ind w:left="720" w:hanging="720"/>
      </w:pPr>
      <w:r w:rsidRPr="00772744">
        <w:t>Leisner CP, Ainsworth EA (2012) Quantifying the effects of ozone on plant reproductive growth and development. Global Change Biology 18:606-616.</w:t>
      </w:r>
    </w:p>
    <w:p w14:paraId="5D99401A" w14:textId="77777777" w:rsidR="00772744" w:rsidRPr="00772744" w:rsidRDefault="00772744" w:rsidP="00772744">
      <w:pPr>
        <w:pStyle w:val="EndNoteBibliography"/>
        <w:spacing w:after="0"/>
        <w:ind w:left="720" w:hanging="720"/>
      </w:pPr>
      <w:r w:rsidRPr="00772744">
        <w:lastRenderedPageBreak/>
        <w:t>Lesser VM, Rawlings JO, Spruill SE, Somerville MC (1990) Ozone effects on agricultural crops: Statistical methodologies and estimated dose-response relationships. Crop Science 30:148-155.</w:t>
      </w:r>
    </w:p>
    <w:p w14:paraId="65A8E230" w14:textId="77777777" w:rsidR="00772744" w:rsidRPr="00772744" w:rsidRDefault="00772744" w:rsidP="00772744">
      <w:pPr>
        <w:pStyle w:val="EndNoteBibliography"/>
        <w:spacing w:after="0"/>
        <w:ind w:left="720" w:hanging="720"/>
      </w:pPr>
      <w:r w:rsidRPr="00772744">
        <w:t>Liu B, Asseng S, Liu LL, Tang L, Cao WX, Zhu Y (2016) Testing the responses of four wheat crop models to heat stress at anthesis and grain filling. Global Change Biology 22:1890-1903.</w:t>
      </w:r>
    </w:p>
    <w:p w14:paraId="2CEBE797" w14:textId="77777777" w:rsidR="00772744" w:rsidRPr="00772744" w:rsidRDefault="00772744" w:rsidP="00772744">
      <w:pPr>
        <w:pStyle w:val="EndNoteBibliography"/>
        <w:spacing w:after="0"/>
        <w:ind w:left="720" w:hanging="720"/>
      </w:pPr>
      <w:r w:rsidRPr="00772744">
        <w:t>Lobell DB, Asseng S (2017) Comparing estimates of climate change impacts from process-based and statistical crop models. Environmental Research Letters 12:12.</w:t>
      </w:r>
    </w:p>
    <w:p w14:paraId="7E38A564" w14:textId="77777777" w:rsidR="00772744" w:rsidRPr="00772744" w:rsidRDefault="00772744" w:rsidP="00772744">
      <w:pPr>
        <w:pStyle w:val="EndNoteBibliography"/>
        <w:spacing w:after="0"/>
        <w:ind w:left="720" w:hanging="720"/>
      </w:pPr>
      <w:r w:rsidRPr="00772744">
        <w:t>Lobell DB, Ortiz-Monasterio JI, Asner GP, Matson PA, Naylor RL, Falcon WP (2005) Analysis of wheat yield and climatic trends in Mexico. Field Crops Research 94:250-256.</w:t>
      </w:r>
    </w:p>
    <w:p w14:paraId="71552AA5" w14:textId="77777777" w:rsidR="00772744" w:rsidRPr="00772744" w:rsidRDefault="00772744" w:rsidP="00772744">
      <w:pPr>
        <w:pStyle w:val="EndNoteBibliography"/>
        <w:spacing w:after="0"/>
        <w:ind w:left="720" w:hanging="720"/>
      </w:pPr>
      <w:r w:rsidRPr="00772744">
        <w:t>Lobell DB, Schlenker W, Costa-Roberts J (2011) Climate Trends and Global Crop Production Since 1980. Science 333:616-620.</w:t>
      </w:r>
    </w:p>
    <w:p w14:paraId="411B3E8C" w14:textId="77777777" w:rsidR="00772744" w:rsidRPr="00772744" w:rsidRDefault="00772744" w:rsidP="00772744">
      <w:pPr>
        <w:pStyle w:val="EndNoteBibliography"/>
        <w:spacing w:after="0"/>
        <w:ind w:left="720" w:hanging="720"/>
      </w:pPr>
      <w:r w:rsidRPr="00772744">
        <w:t>Martre P, Wallach D, Asseng S, Ewert F, Jones JW, Rotter RP, Boote KJ, Ruane AC, Thorburn PJ, Cammarano D, Hatfield JL, Rosenzweig C, Aggarwal PK, Angulo C, Basso B, Bertuzzi P, Biernath C, Brisson N, Challinor AJ, Doltra J, Gayler S, Goldberg R, Grant RF, Heng L, Hooker J, Hunt LA, Ingwersen J, Izaurralde RC, Kersebaum KC, Mueller C, Kumar SN, Nendel C, O'Leary G, Olesen JE, Osborne TM, Palosuo T, Priesack E, Ripoche D, Semenov MA, Shcherbak I, Steduto P, Stoeckle CO, Stratonovitch P, Streck T, Supit I, Tao F, Travasso M, Waha K, White JW, Wolf J (2015) Multimodel ensembles of wheat growth: many models are better than one. Global Change Biology 21:911-925.</w:t>
      </w:r>
    </w:p>
    <w:p w14:paraId="21BB5589" w14:textId="77777777" w:rsidR="00772744" w:rsidRPr="00772744" w:rsidRDefault="00772744" w:rsidP="00772744">
      <w:pPr>
        <w:pStyle w:val="EndNoteBibliography"/>
        <w:spacing w:after="0"/>
        <w:ind w:left="720" w:hanging="720"/>
      </w:pPr>
      <w:r w:rsidRPr="00772744">
        <w:t>Mauzerall DL, Wang XP (2001) Protecting agricultural crops from the effects of tropospheric ozone exposure: Reconciling science and standard setting in the United States, Europe, and Asia. Annual Review of Energy and the Environment 26:237-268.</w:t>
      </w:r>
    </w:p>
    <w:p w14:paraId="7A817D9F" w14:textId="77777777" w:rsidR="00772744" w:rsidRPr="00772744" w:rsidRDefault="00772744" w:rsidP="00772744">
      <w:pPr>
        <w:pStyle w:val="EndNoteBibliography"/>
        <w:spacing w:after="0"/>
        <w:ind w:left="720" w:hanging="720"/>
      </w:pPr>
      <w:r w:rsidRPr="00772744">
        <w:t>Meehl GA, Stocker TF, Collins WD, Friedlingstein P, Gaye AT, Gregory JM, Kitoh A, Knutti R, Murphy JM, Noda A, Raper SCB, Watterson IG, Weaver AJ, Zhao ZC (2007) Global Climate Projections. in Solomon S, Qin D, Manning M, Chen Z, Marquis M, Averyt KB, Tignor M, Miller HL (eds.) Climate Change 2007: The Physical Science Basis. Contribution of Working Group I to the Fourth Assessment Report to the Intergovernmental Panel on Climate Change. Cambridge University Press, Cambridge, United Kingdom and New York, NY, USA.</w:t>
      </w:r>
    </w:p>
    <w:p w14:paraId="270E7034" w14:textId="77777777" w:rsidR="00772744" w:rsidRPr="00772744" w:rsidRDefault="00772744" w:rsidP="00772744">
      <w:pPr>
        <w:pStyle w:val="EndNoteBibliography"/>
        <w:spacing w:after="0"/>
        <w:ind w:left="720" w:hanging="720"/>
      </w:pPr>
      <w:r w:rsidRPr="00772744">
        <w:t>Mills G, Buse A, Gimeno B, Bermejo V, Holland M, Emberson L, Pleijel H (2007) A synthesis of AOT40-based response functions and critical levels of ozone for agricultural and horticultural crops. Atmospheric Environment 41:2630-2643.</w:t>
      </w:r>
    </w:p>
    <w:p w14:paraId="71E30F32" w14:textId="77777777" w:rsidR="00772744" w:rsidRPr="00772744" w:rsidRDefault="00772744" w:rsidP="00772744">
      <w:pPr>
        <w:pStyle w:val="EndNoteBibliography"/>
        <w:spacing w:after="0"/>
        <w:ind w:left="720" w:hanging="720"/>
      </w:pPr>
      <w:r w:rsidRPr="00772744">
        <w:t>Mills G, Pleijel H, Malley CS, Sinha B, Cooper OR, Schultz MG, Neufeld HS, Simpson D, Sharps K, Feng ZZ, Gerosa G, Harmens H, Kobayashi K, Saxena P, Paoletti E, Sinha V, Xu XB (2018a) Tropospheric Ozone Assessment Report: Present-day tropospheric ozone distribution and trends relevant to vegetation. Elementa-Science of the Anthropocene 6:46.</w:t>
      </w:r>
    </w:p>
    <w:p w14:paraId="0C57ABC2" w14:textId="77777777" w:rsidR="00772744" w:rsidRPr="00772744" w:rsidRDefault="00772744" w:rsidP="00772744">
      <w:pPr>
        <w:pStyle w:val="EndNoteBibliography"/>
        <w:spacing w:after="0"/>
        <w:ind w:left="720" w:hanging="720"/>
      </w:pPr>
      <w:r w:rsidRPr="00772744">
        <w:t>Mills G, Sharps K, Simpson D, Pleijel H, Broberg M, Uddling J, Jaramillo F, Davies WJ, Dentener F, Van den Berg M, Agrawal M, Agrawal SB, Ainsworth EA, Buker P, Emberson L, Feng ZZ, Harmens H, Hayes F, Kobayashi K, Paoletti E, Van Dingenen R (2018b) Ozone pollution will compromise efforts to increase global wheat production. Global Change Biology 24:3560-3574.</w:t>
      </w:r>
    </w:p>
    <w:p w14:paraId="00D26684" w14:textId="77777777" w:rsidR="00772744" w:rsidRPr="00772744" w:rsidRDefault="00772744" w:rsidP="00772744">
      <w:pPr>
        <w:pStyle w:val="EndNoteBibliography"/>
        <w:spacing w:after="0"/>
        <w:ind w:left="720" w:hanging="720"/>
      </w:pPr>
      <w:r w:rsidRPr="00772744">
        <w:t xml:space="preserve">Molina LT, Kolb CE, de Foy B, Lamb BK, Brune WH, Jimenez JL, Ramos-Villegas R, Sarmiento J, Paramo-Figueroa VH, Cardenas B, Gutierrez-Avedoy V, Molina MJ (2007) </w:t>
      </w:r>
      <w:r w:rsidRPr="00772744">
        <w:lastRenderedPageBreak/>
        <w:t>Air quality in North America's most populous city - overview of the MCMA-2003 campaign. Atmospheric Chemistry and Physics 7:2447-2473.</w:t>
      </w:r>
    </w:p>
    <w:p w14:paraId="71FF1B00" w14:textId="77777777" w:rsidR="00772744" w:rsidRPr="00772744" w:rsidRDefault="00772744" w:rsidP="00772744">
      <w:pPr>
        <w:pStyle w:val="EndNoteBibliography"/>
        <w:spacing w:after="0"/>
        <w:ind w:left="720" w:hanging="720"/>
      </w:pPr>
      <w:r w:rsidRPr="00772744">
        <w:t>Molina MJ, Molina LT (2004) Megacities and atmospheric pollution. Journal of the Air &amp; Waste Management Association 54:644-680.</w:t>
      </w:r>
    </w:p>
    <w:p w14:paraId="5A732AC7" w14:textId="77777777" w:rsidR="00772744" w:rsidRPr="00772744" w:rsidRDefault="00772744" w:rsidP="00772744">
      <w:pPr>
        <w:pStyle w:val="EndNoteBibliography"/>
        <w:spacing w:after="0"/>
        <w:ind w:left="720" w:hanging="720"/>
      </w:pPr>
      <w:r w:rsidRPr="00772744">
        <w:t>Mueller C, Robertson RD (2014) Projecting future crop productivity for global economic modeling. Agricultural Economics 45:37-50.</w:t>
      </w:r>
    </w:p>
    <w:p w14:paraId="21C584CE" w14:textId="77777777" w:rsidR="00772744" w:rsidRPr="00772744" w:rsidRDefault="00772744" w:rsidP="00772744">
      <w:pPr>
        <w:pStyle w:val="EndNoteBibliography"/>
        <w:spacing w:after="0"/>
        <w:ind w:left="720" w:hanging="720"/>
      </w:pPr>
      <w:r w:rsidRPr="00772744">
        <w:t>Ollerenshaw JH, Lyons T (1999) Impacts of ozone on the growth and yield of field-grown winter wheat. Environmental Pollution 106:67-72.</w:t>
      </w:r>
    </w:p>
    <w:p w14:paraId="48884A0A" w14:textId="77777777" w:rsidR="00772744" w:rsidRPr="00772744" w:rsidRDefault="00772744" w:rsidP="00772744">
      <w:pPr>
        <w:pStyle w:val="EndNoteBibliography"/>
        <w:spacing w:after="0"/>
        <w:ind w:left="720" w:hanging="720"/>
      </w:pPr>
      <w:r w:rsidRPr="00772744">
        <w:t>Pleijel H, Broberg MC, Uddling J, Mills G (2018) Current surface ozone concentrations significantly decrease wheat growth, yield and quality. Science of the Total Environment 613:687-692.</w:t>
      </w:r>
    </w:p>
    <w:p w14:paraId="77D9EEA7" w14:textId="77777777" w:rsidR="00772744" w:rsidRPr="00772744" w:rsidRDefault="00772744" w:rsidP="00772744">
      <w:pPr>
        <w:pStyle w:val="EndNoteBibliography"/>
        <w:spacing w:after="0"/>
        <w:ind w:left="720" w:hanging="720"/>
      </w:pPr>
      <w:r w:rsidRPr="00772744">
        <w:t>Porter JR, Gawith M (1999) Temperatures and the growth and development of wheat: a review. European Journal of Agronomy 10:23-36.</w:t>
      </w:r>
    </w:p>
    <w:p w14:paraId="2E3B62C2" w14:textId="77777777" w:rsidR="00772744" w:rsidRPr="00772744" w:rsidRDefault="00772744" w:rsidP="00772744">
      <w:pPr>
        <w:pStyle w:val="EndNoteBibliography"/>
        <w:spacing w:after="0"/>
        <w:ind w:left="720" w:hanging="720"/>
      </w:pPr>
      <w:r w:rsidRPr="00772744">
        <w:t>Robertson RD (2017) Mink: Details of a global gridded crop modeling system. International Food Policy Research Institute (IFPRI), Washington D.C.</w:t>
      </w:r>
    </w:p>
    <w:p w14:paraId="3A738E65" w14:textId="77777777" w:rsidR="00772744" w:rsidRPr="00772744" w:rsidRDefault="00772744" w:rsidP="00772744">
      <w:pPr>
        <w:pStyle w:val="EndNoteBibliography"/>
        <w:spacing w:after="0"/>
        <w:ind w:left="720" w:hanging="720"/>
      </w:pPr>
      <w:r w:rsidRPr="00772744">
        <w:t>Roche D (2015) Stomatal Conductance Is Essential for Higher Yield Potential of C-3 Crops. Critical Reviews in Plant Sciences 34:429-453.</w:t>
      </w:r>
    </w:p>
    <w:p w14:paraId="6A432930" w14:textId="77777777" w:rsidR="00772744" w:rsidRPr="00772744" w:rsidRDefault="00772744" w:rsidP="00772744">
      <w:pPr>
        <w:pStyle w:val="EndNoteBibliography"/>
        <w:spacing w:after="0"/>
        <w:ind w:left="720" w:hanging="720"/>
      </w:pPr>
      <w:r w:rsidRPr="00772744">
        <w:t>Rosenzweig C, Jones JW, Hatfield JL, Ruane AC, Boote KJ, Thorburne P, Antle JM, Nelson GC, Porter C, Janssen S, Asseng S, Basso B, Ewert F, Wallach D, Baigorria G, Winter JM (2013) The Agricultural Model Intercomparison and Improvement Project (AgMIP): Protocols and pilot studies. Agricultural and Forest Meteorology 170:166-182.</w:t>
      </w:r>
    </w:p>
    <w:p w14:paraId="4C5B483F" w14:textId="324EC457" w:rsidR="00772744" w:rsidRPr="00772744" w:rsidRDefault="00772744" w:rsidP="00772744">
      <w:pPr>
        <w:pStyle w:val="EndNoteBibliography"/>
        <w:spacing w:after="0"/>
        <w:ind w:left="720" w:hanging="720"/>
      </w:pPr>
      <w:r w:rsidRPr="00772744">
        <w:t xml:space="preserve">SAGARPA (2016a) Anuario estadístico de la producción agrícola. Available at: </w:t>
      </w:r>
      <w:hyperlink r:id="rId17" w:history="1">
        <w:r w:rsidRPr="00772744">
          <w:rPr>
            <w:rStyle w:val="Hyperlink"/>
          </w:rPr>
          <w:t>http://infosiap.siap.gob.mx/aagricola_siap_gb/icultivo/index.jsp</w:t>
        </w:r>
      </w:hyperlink>
      <w:r w:rsidRPr="00772744">
        <w:t>.</w:t>
      </w:r>
    </w:p>
    <w:p w14:paraId="751A00E8" w14:textId="77777777" w:rsidR="00772744" w:rsidRPr="00772744" w:rsidRDefault="00772744" w:rsidP="00772744">
      <w:pPr>
        <w:pStyle w:val="EndNoteBibliography"/>
        <w:spacing w:after="0"/>
        <w:ind w:left="720" w:hanging="720"/>
      </w:pPr>
      <w:r w:rsidRPr="00772744">
        <w:t>SAGARPA (2016b) Crece 19 por ciento rendimiento en produccion de trigo en Mexico.  Comunicado de prense. Secretaria de Agricultura, Ganaderia, Desarrollo Rural, Pesca y Alimentacion, Ciudad de Mexico, Mexico, p. 2.</w:t>
      </w:r>
    </w:p>
    <w:p w14:paraId="32CE1F52" w14:textId="77777777" w:rsidR="00772744" w:rsidRPr="00772744" w:rsidRDefault="00772744" w:rsidP="00772744">
      <w:pPr>
        <w:pStyle w:val="EndNoteBibliography"/>
        <w:spacing w:after="0"/>
        <w:ind w:left="720" w:hanging="720"/>
      </w:pPr>
      <w:r w:rsidRPr="00772744">
        <w:t>Sayre KD, Rajaram S, Fischer RA (1997) Yield potential progress in short bread wheats in northwest Mexico. Crop Science 37:36-42.</w:t>
      </w:r>
    </w:p>
    <w:p w14:paraId="7EA4E3A8" w14:textId="77777777" w:rsidR="00772744" w:rsidRPr="00772744" w:rsidRDefault="00772744" w:rsidP="00772744">
      <w:pPr>
        <w:pStyle w:val="EndNoteBibliography"/>
        <w:spacing w:after="0"/>
        <w:ind w:left="720" w:hanging="720"/>
      </w:pPr>
      <w:r w:rsidRPr="00772744">
        <w:t>Schultz MG, Schroder S, Lyapina O, Cooper OR, Galbally I, Petropavlovskikh I, von Schneidemesser E, Tanimoto H, Elshorbany Y, Naja M, Seguel RJ, Dauert U, Eckhardt P, Feigenspan S, Fiebig M, Hjellbrekke AG, Hong YD, Kjeld PC, Koide H, Lear G, Tarasick D, Ueno M, Wallasch M, Baumgardner D, Chuang MT, Gillett R, Lee M, Molloy S, Moolla R, Wang T, Sharps K, Adame JA, Ancellet G, Apadula F, Artaxo P, Barlasina ME, Bogucka M, Bonasoni P, Chang L, Colomb A, Cuevas-Agullo E, Cupeiro M, Degorska A, Ding AJ, FrHlich M, Frolova M, Gadhavi H, Gheusi F, Gilge S, Gonzalez MY, Gros V, Hamad SH, Helmig D, Henriques D, Hermansen O, Holla R, Hueber J, Im U, Jaffe DA, Komala N, Kubistin D, Lam KS, Laurila T, Lee H, Levy I, Mazzoleni C, Mazzoleni LR, McClure-Begley A, Mohamad M, Murovec M, Navarro-Comas M, Nicodim F, Parrish D, Read KA, Reid N, Ries NRL, Saxena P, Schwab JJ, Scorgie Y, Senik I, Simmonds P, Sinha V, Skorokhod AI, Spain G, Spangl W, Spoor R, Springston SR, Steer K, Steinbacher M, Suharguniyawan E, Torre P, Trickl T, Lin WL, Weller R, Xu XB, Xue LK, Ma ZQ (2017) Tropospheric Ozone Assessment Report: Database and metrics data of global surface ozone observations. Elementa-Science of the Anthropocene 5:26.</w:t>
      </w:r>
    </w:p>
    <w:p w14:paraId="5C9B7260" w14:textId="77777777" w:rsidR="00772744" w:rsidRPr="00772744" w:rsidRDefault="00772744" w:rsidP="00772744">
      <w:pPr>
        <w:pStyle w:val="EndNoteBibliography"/>
        <w:spacing w:after="0"/>
        <w:ind w:left="720" w:hanging="720"/>
      </w:pPr>
      <w:r w:rsidRPr="00772744">
        <w:t>Semenov MA, Shewry PR (2011) Modelling predicts that heat stress, not drought, will increase vulnerability of wheat in Europe. Scientific Reports 1:5.</w:t>
      </w:r>
    </w:p>
    <w:p w14:paraId="06484ADD" w14:textId="77777777" w:rsidR="00772744" w:rsidRPr="00772744" w:rsidRDefault="00772744" w:rsidP="00772744">
      <w:pPr>
        <w:pStyle w:val="EndNoteBibliography"/>
        <w:spacing w:after="0"/>
        <w:ind w:left="720" w:hanging="720"/>
      </w:pPr>
      <w:r w:rsidRPr="00772744">
        <w:lastRenderedPageBreak/>
        <w:t>Shiferaw B, Smale M, Braun HJ, Duveiller E, Reynolds M, Muricho G (2013) Crops that feed the world 10. Past successes and future challenges to the role played by wheat in global food security. Food Security 5:291-317.</w:t>
      </w:r>
    </w:p>
    <w:p w14:paraId="734774CA" w14:textId="77777777" w:rsidR="00772744" w:rsidRPr="00772744" w:rsidRDefault="00772744" w:rsidP="00772744">
      <w:pPr>
        <w:pStyle w:val="EndNoteBibliography"/>
        <w:spacing w:after="0"/>
        <w:ind w:left="720" w:hanging="720"/>
      </w:pPr>
      <w:r w:rsidRPr="00772744">
        <w:t>Sicard P, Anav A, De Marco A, Paoletti E (2017) Projected global ground-level ozone impacts on vegetation under different emission and climate scenarios. Atmospheric Chemistry and Physics 17:12177-12196.</w:t>
      </w:r>
    </w:p>
    <w:p w14:paraId="1BF814A7" w14:textId="77777777" w:rsidR="00772744" w:rsidRPr="00772744" w:rsidRDefault="00772744" w:rsidP="00772744">
      <w:pPr>
        <w:pStyle w:val="EndNoteBibliography"/>
        <w:spacing w:after="0"/>
        <w:ind w:left="720" w:hanging="720"/>
      </w:pPr>
      <w:r w:rsidRPr="00772744">
        <w:t>Simpson D, Arneth A, Mills G, Solberg S, Uddling J (2014) Ozone - the persistent menace: interactions with the N cycle and climate change. Current Opinion in Environmental Sustainability 9-10:9-19.</w:t>
      </w:r>
    </w:p>
    <w:p w14:paraId="33E7DAF5" w14:textId="77777777" w:rsidR="00772744" w:rsidRPr="00772744" w:rsidRDefault="00772744" w:rsidP="00772744">
      <w:pPr>
        <w:pStyle w:val="EndNoteBibliography"/>
        <w:spacing w:after="0"/>
        <w:ind w:left="720" w:hanging="720"/>
      </w:pPr>
      <w:r w:rsidRPr="00772744">
        <w:t>Simpson D, Benedictow A, Berge H, Bergstrom R, Emberson LD, Fagerli H, Flechard CR, Hayman GD, Gauss M, Jonson JE, Jenkin ME, Nyiri A, Richter C, Semeena VS, Tsyro S, Tuovinen JP, Valdebenito A, Wind P (2012) The EMEP MSC-W chemical transport model - technical description. Atmospheric Chemistry and Physics 12:7825-7865.</w:t>
      </w:r>
    </w:p>
    <w:p w14:paraId="64CD1D93" w14:textId="77777777" w:rsidR="00772744" w:rsidRPr="00772744" w:rsidRDefault="00772744" w:rsidP="00772744">
      <w:pPr>
        <w:pStyle w:val="EndNoteBibliography"/>
        <w:spacing w:after="0"/>
        <w:ind w:left="720" w:hanging="720"/>
      </w:pPr>
      <w:r w:rsidRPr="00772744">
        <w:t>Simpson D, Bergstrom R, Imhof H, Wind P (2017) Updates to the EMEP MSC-W model, 2016-2017. Transboundary particulate matter, photo-oxidants, acidifying and eutrophying components. Status Report 1/2017. The Norwegian Meteorological Institute, Oslo, Norway, pp. 115-122.</w:t>
      </w:r>
    </w:p>
    <w:p w14:paraId="0E3AFA0F" w14:textId="77777777" w:rsidR="00772744" w:rsidRPr="00772744" w:rsidRDefault="00772744" w:rsidP="00772744">
      <w:pPr>
        <w:pStyle w:val="EndNoteBibliography"/>
        <w:spacing w:after="0"/>
        <w:ind w:left="720" w:hanging="720"/>
      </w:pPr>
      <w:r w:rsidRPr="00772744">
        <w:t>Stadtler S, Simpson D, Schroder S, Taraborrelli D, Bott A, Schultz M (2018) Ozone impacts of gas-aerosol uptake in global chemistry transport models. Atmospheric Chemistry and Physics 18:3147-3171.</w:t>
      </w:r>
    </w:p>
    <w:p w14:paraId="0D94356A" w14:textId="77777777" w:rsidR="00772744" w:rsidRPr="00772744" w:rsidRDefault="00772744" w:rsidP="00772744">
      <w:pPr>
        <w:pStyle w:val="EndNoteBibliography"/>
        <w:spacing w:after="0"/>
        <w:ind w:left="720" w:hanging="720"/>
      </w:pPr>
      <w:r w:rsidRPr="00772744">
        <w:t>Trnka M, Rotter RP, Ruiz-Ramos M, Kersebaum KC, Olesen JE, Zalud Z, Semenov MA (2014) Adverse weather conditions for European wheat production will become more frequent with climate change. Nature Climate Change 4:637-643.</w:t>
      </w:r>
    </w:p>
    <w:p w14:paraId="49909EF2" w14:textId="77777777" w:rsidR="00772744" w:rsidRPr="00772744" w:rsidRDefault="00772744" w:rsidP="00772744">
      <w:pPr>
        <w:pStyle w:val="EndNoteBibliography"/>
        <w:spacing w:after="0"/>
        <w:ind w:left="720" w:hanging="720"/>
      </w:pPr>
      <w:r w:rsidRPr="00772744">
        <w:t>Van Dingenen R, Dentener FJ, Raes F, Krol MC, Emberson L, Cofala J (2009) The global impact of ozone on agricultural crop yields under current and future air quality legislation. Atmospheric Environment 43:604-618.</w:t>
      </w:r>
    </w:p>
    <w:p w14:paraId="65DB1276" w14:textId="77777777" w:rsidR="00772744" w:rsidRPr="00772744" w:rsidRDefault="00772744" w:rsidP="00772744">
      <w:pPr>
        <w:pStyle w:val="EndNoteBibliography"/>
        <w:spacing w:after="0"/>
        <w:ind w:left="720" w:hanging="720"/>
      </w:pPr>
      <w:r w:rsidRPr="00772744">
        <w:t>Wang XP, Mauzerall DL (2004) Characterizing distributions of surface ozone and its impact on grain production in China, Japan and South Korea: 1990 and 2020. Atmospheric Environment 38:4383-4402.</w:t>
      </w:r>
    </w:p>
    <w:p w14:paraId="0AD6E732" w14:textId="77777777" w:rsidR="00772744" w:rsidRPr="00772744" w:rsidRDefault="00772744" w:rsidP="00772744">
      <w:pPr>
        <w:pStyle w:val="EndNoteBibliography"/>
        <w:spacing w:after="0"/>
        <w:ind w:left="720" w:hanging="720"/>
      </w:pPr>
      <w:r w:rsidRPr="00772744">
        <w:t>Wild O, Fiore AM, Shindell DT, Doherty RM, Collins WJ, Dentener FJ, Schultz MG, Gong S, MacKenzie IA, Zeng G, Hess P, Duncan BN, Bergmann DJ, Szopa S, Jonson JE, Keating TJ, Zuber A (2012) Modelling future changes in surface ozone: a parameterized approach. Atmospheric Chemistry and Physics 12:2037-2054.</w:t>
      </w:r>
    </w:p>
    <w:p w14:paraId="74527965" w14:textId="77777777" w:rsidR="00772744" w:rsidRPr="00772744" w:rsidRDefault="00772744" w:rsidP="00772744">
      <w:pPr>
        <w:pStyle w:val="EndNoteBibliography"/>
        <w:spacing w:after="0"/>
        <w:ind w:left="720" w:hanging="720"/>
      </w:pPr>
      <w:r w:rsidRPr="00772744">
        <w:t>WMO (2017) WMO Guidelines on the calculation of climate normals (WMO-No. 1203). World Meteorological Organization, Geneva, pp. 1-18.</w:t>
      </w:r>
    </w:p>
    <w:p w14:paraId="6B95F61A" w14:textId="77777777" w:rsidR="00772744" w:rsidRPr="00772744" w:rsidRDefault="00772744" w:rsidP="00772744">
      <w:pPr>
        <w:pStyle w:val="EndNoteBibliography"/>
        <w:spacing w:after="0"/>
        <w:ind w:left="720" w:hanging="720"/>
      </w:pPr>
      <w:r w:rsidRPr="00772744">
        <w:t>Zadoks JC, Chang TT, Konzak CF (1974) A decimal code for the growth stages of cereals. Weed Research 14:415-421.</w:t>
      </w:r>
    </w:p>
    <w:p w14:paraId="2D278EED" w14:textId="77777777" w:rsidR="00772744" w:rsidRPr="00772744" w:rsidRDefault="00772744" w:rsidP="00772744">
      <w:pPr>
        <w:pStyle w:val="EndNoteBibliography"/>
        <w:ind w:left="720" w:hanging="720"/>
      </w:pPr>
      <w:r w:rsidRPr="00772744">
        <w:t>Zhang YZ, Wang YH (2016) Climate-driven ground-level ozone extreme in the fall over the Southeast United States. Proceedings of the National Academy of Sciences of the United States of America 113:10025-10030.</w:t>
      </w:r>
    </w:p>
    <w:p w14:paraId="64159D51" w14:textId="2810F22E" w:rsidR="00965F29" w:rsidRDefault="00965F29">
      <w:r>
        <w:fldChar w:fldCharType="end"/>
      </w:r>
    </w:p>
    <w:sectPr w:rsidR="00965F29" w:rsidSect="000B442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F69A44" w14:textId="77777777" w:rsidR="009121F2" w:rsidRDefault="009121F2" w:rsidP="000B442F">
      <w:pPr>
        <w:spacing w:after="0" w:line="240" w:lineRule="auto"/>
      </w:pPr>
      <w:r>
        <w:separator/>
      </w:r>
    </w:p>
  </w:endnote>
  <w:endnote w:type="continuationSeparator" w:id="0">
    <w:p w14:paraId="77663787" w14:textId="77777777" w:rsidR="009121F2" w:rsidRDefault="009121F2" w:rsidP="000B4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Segoe UI">
    <w:altName w:val="Calibr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0C6E1F" w14:textId="77777777" w:rsidR="009121F2" w:rsidRDefault="009121F2" w:rsidP="000B442F">
      <w:pPr>
        <w:spacing w:after="0" w:line="240" w:lineRule="auto"/>
      </w:pPr>
      <w:r>
        <w:separator/>
      </w:r>
    </w:p>
  </w:footnote>
  <w:footnote w:type="continuationSeparator" w:id="0">
    <w:p w14:paraId="316C0A8A" w14:textId="77777777" w:rsidR="009121F2" w:rsidRDefault="009121F2" w:rsidP="000B44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252290"/>
      <w:docPartObj>
        <w:docPartGallery w:val="Page Numbers (Top of Page)"/>
        <w:docPartUnique/>
      </w:docPartObj>
    </w:sdtPr>
    <w:sdtEndPr>
      <w:rPr>
        <w:noProof/>
      </w:rPr>
    </w:sdtEndPr>
    <w:sdtContent>
      <w:p w14:paraId="1C838CC3" w14:textId="3DE474DD" w:rsidR="00772744" w:rsidRDefault="00772744">
        <w:pPr>
          <w:pStyle w:val="Header"/>
          <w:jc w:val="right"/>
        </w:pPr>
        <w:r>
          <w:fldChar w:fldCharType="begin"/>
        </w:r>
        <w:r>
          <w:instrText xml:space="preserve"> PAGE   \* MERGEFORMAT </w:instrText>
        </w:r>
        <w:r>
          <w:fldChar w:fldCharType="separate"/>
        </w:r>
        <w:r w:rsidR="00F165C2">
          <w:rPr>
            <w:noProof/>
          </w:rPr>
          <w:t>2</w:t>
        </w:r>
        <w:r>
          <w:rPr>
            <w:noProof/>
          </w:rPr>
          <w:fldChar w:fldCharType="end"/>
        </w:r>
      </w:p>
    </w:sdtContent>
  </w:sdt>
  <w:p w14:paraId="6FD285A0" w14:textId="77777777" w:rsidR="00772744" w:rsidRDefault="007727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65AC8"/>
    <w:multiLevelType w:val="hybridMultilevel"/>
    <w:tmpl w:val="142AF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048D8"/>
    <w:multiLevelType w:val="hybridMultilevel"/>
    <w:tmpl w:val="A6A8F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BC53D8"/>
    <w:multiLevelType w:val="hybridMultilevel"/>
    <w:tmpl w:val="8A7C2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matic 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4831"/>
    <w:rsid w:val="00000A90"/>
    <w:rsid w:val="00001A5B"/>
    <w:rsid w:val="00005D60"/>
    <w:rsid w:val="000112B7"/>
    <w:rsid w:val="00011A13"/>
    <w:rsid w:val="00011F10"/>
    <w:rsid w:val="00012C8A"/>
    <w:rsid w:val="000207C4"/>
    <w:rsid w:val="00022856"/>
    <w:rsid w:val="00024B36"/>
    <w:rsid w:val="00026F4B"/>
    <w:rsid w:val="000316AD"/>
    <w:rsid w:val="00036BA8"/>
    <w:rsid w:val="000406F7"/>
    <w:rsid w:val="000438C0"/>
    <w:rsid w:val="00043F0C"/>
    <w:rsid w:val="000477DF"/>
    <w:rsid w:val="00051B6E"/>
    <w:rsid w:val="00052A9B"/>
    <w:rsid w:val="00057B63"/>
    <w:rsid w:val="00062165"/>
    <w:rsid w:val="00063FFD"/>
    <w:rsid w:val="00070588"/>
    <w:rsid w:val="00072296"/>
    <w:rsid w:val="000758A8"/>
    <w:rsid w:val="00080B3B"/>
    <w:rsid w:val="00084305"/>
    <w:rsid w:val="000A31FD"/>
    <w:rsid w:val="000A46A7"/>
    <w:rsid w:val="000A592E"/>
    <w:rsid w:val="000B442F"/>
    <w:rsid w:val="000B46E4"/>
    <w:rsid w:val="000C061B"/>
    <w:rsid w:val="000C5852"/>
    <w:rsid w:val="000C5919"/>
    <w:rsid w:val="000C670C"/>
    <w:rsid w:val="000C6E41"/>
    <w:rsid w:val="000D1544"/>
    <w:rsid w:val="000E3F69"/>
    <w:rsid w:val="000F3374"/>
    <w:rsid w:val="000F5C9F"/>
    <w:rsid w:val="0010146D"/>
    <w:rsid w:val="00103C0F"/>
    <w:rsid w:val="00104D33"/>
    <w:rsid w:val="00105B74"/>
    <w:rsid w:val="00106990"/>
    <w:rsid w:val="0011069E"/>
    <w:rsid w:val="001106B1"/>
    <w:rsid w:val="001164CC"/>
    <w:rsid w:val="001207CF"/>
    <w:rsid w:val="00120AAF"/>
    <w:rsid w:val="00125DDD"/>
    <w:rsid w:val="0013426F"/>
    <w:rsid w:val="001404F3"/>
    <w:rsid w:val="00143D9C"/>
    <w:rsid w:val="00150214"/>
    <w:rsid w:val="00155929"/>
    <w:rsid w:val="001646A3"/>
    <w:rsid w:val="00166F14"/>
    <w:rsid w:val="00172959"/>
    <w:rsid w:val="00172A99"/>
    <w:rsid w:val="00173220"/>
    <w:rsid w:val="001743BB"/>
    <w:rsid w:val="00184811"/>
    <w:rsid w:val="00184F58"/>
    <w:rsid w:val="0019169B"/>
    <w:rsid w:val="0019383D"/>
    <w:rsid w:val="001956D5"/>
    <w:rsid w:val="0019747D"/>
    <w:rsid w:val="001B208C"/>
    <w:rsid w:val="001B26D4"/>
    <w:rsid w:val="001B67F6"/>
    <w:rsid w:val="001C447A"/>
    <w:rsid w:val="001C54DD"/>
    <w:rsid w:val="001C7267"/>
    <w:rsid w:val="001D6B11"/>
    <w:rsid w:val="001D6B25"/>
    <w:rsid w:val="001D7777"/>
    <w:rsid w:val="001E03E1"/>
    <w:rsid w:val="001E1A97"/>
    <w:rsid w:val="001E57D1"/>
    <w:rsid w:val="001F0FD0"/>
    <w:rsid w:val="001F42D1"/>
    <w:rsid w:val="001F7CF7"/>
    <w:rsid w:val="00203C6B"/>
    <w:rsid w:val="00204726"/>
    <w:rsid w:val="00207AB8"/>
    <w:rsid w:val="00210B5A"/>
    <w:rsid w:val="00213BA7"/>
    <w:rsid w:val="00216568"/>
    <w:rsid w:val="00222B81"/>
    <w:rsid w:val="00226B02"/>
    <w:rsid w:val="002275AA"/>
    <w:rsid w:val="00227E1D"/>
    <w:rsid w:val="002349D7"/>
    <w:rsid w:val="0023743F"/>
    <w:rsid w:val="0025116C"/>
    <w:rsid w:val="00254BB5"/>
    <w:rsid w:val="00264CFA"/>
    <w:rsid w:val="002670F9"/>
    <w:rsid w:val="00267672"/>
    <w:rsid w:val="0027655D"/>
    <w:rsid w:val="002769E7"/>
    <w:rsid w:val="002857BF"/>
    <w:rsid w:val="002861D0"/>
    <w:rsid w:val="00286EF0"/>
    <w:rsid w:val="00287097"/>
    <w:rsid w:val="00291098"/>
    <w:rsid w:val="00296145"/>
    <w:rsid w:val="002A0AA8"/>
    <w:rsid w:val="002A3D7E"/>
    <w:rsid w:val="002A531E"/>
    <w:rsid w:val="002B01F7"/>
    <w:rsid w:val="002B0B9A"/>
    <w:rsid w:val="002B2A6D"/>
    <w:rsid w:val="002B2ED2"/>
    <w:rsid w:val="002B52BD"/>
    <w:rsid w:val="002C1222"/>
    <w:rsid w:val="002C597E"/>
    <w:rsid w:val="002C685B"/>
    <w:rsid w:val="002C7180"/>
    <w:rsid w:val="002D360A"/>
    <w:rsid w:val="002D423B"/>
    <w:rsid w:val="002E132D"/>
    <w:rsid w:val="002E56D8"/>
    <w:rsid w:val="002E6597"/>
    <w:rsid w:val="002E7E39"/>
    <w:rsid w:val="002F117E"/>
    <w:rsid w:val="00304979"/>
    <w:rsid w:val="00304E1D"/>
    <w:rsid w:val="003067C7"/>
    <w:rsid w:val="00313453"/>
    <w:rsid w:val="00313B58"/>
    <w:rsid w:val="00322B3A"/>
    <w:rsid w:val="0032549D"/>
    <w:rsid w:val="003261A7"/>
    <w:rsid w:val="00331896"/>
    <w:rsid w:val="003347AC"/>
    <w:rsid w:val="00354FD6"/>
    <w:rsid w:val="00357F28"/>
    <w:rsid w:val="00361248"/>
    <w:rsid w:val="00362B78"/>
    <w:rsid w:val="00363287"/>
    <w:rsid w:val="00375BAF"/>
    <w:rsid w:val="003815D0"/>
    <w:rsid w:val="0038552B"/>
    <w:rsid w:val="00386596"/>
    <w:rsid w:val="00392B25"/>
    <w:rsid w:val="00392EB5"/>
    <w:rsid w:val="00394E75"/>
    <w:rsid w:val="003A3FC8"/>
    <w:rsid w:val="003A4878"/>
    <w:rsid w:val="003A686D"/>
    <w:rsid w:val="003B18D4"/>
    <w:rsid w:val="003C3AB9"/>
    <w:rsid w:val="003C5C20"/>
    <w:rsid w:val="003D13F6"/>
    <w:rsid w:val="003D21EB"/>
    <w:rsid w:val="003D2A23"/>
    <w:rsid w:val="003D32FB"/>
    <w:rsid w:val="003D3BFA"/>
    <w:rsid w:val="003E2DE4"/>
    <w:rsid w:val="003E3484"/>
    <w:rsid w:val="003E45F7"/>
    <w:rsid w:val="003E652F"/>
    <w:rsid w:val="003F44DF"/>
    <w:rsid w:val="004000EA"/>
    <w:rsid w:val="00401FB3"/>
    <w:rsid w:val="00404CE8"/>
    <w:rsid w:val="00406405"/>
    <w:rsid w:val="00411013"/>
    <w:rsid w:val="0041206A"/>
    <w:rsid w:val="00414064"/>
    <w:rsid w:val="00414C3E"/>
    <w:rsid w:val="004155E7"/>
    <w:rsid w:val="00420761"/>
    <w:rsid w:val="00421A72"/>
    <w:rsid w:val="00421C59"/>
    <w:rsid w:val="00425950"/>
    <w:rsid w:val="00425D4D"/>
    <w:rsid w:val="00430175"/>
    <w:rsid w:val="00430D3C"/>
    <w:rsid w:val="00431445"/>
    <w:rsid w:val="00432BF8"/>
    <w:rsid w:val="00434F6B"/>
    <w:rsid w:val="004403DA"/>
    <w:rsid w:val="00442989"/>
    <w:rsid w:val="004516B7"/>
    <w:rsid w:val="004531B2"/>
    <w:rsid w:val="00471765"/>
    <w:rsid w:val="00472B5D"/>
    <w:rsid w:val="004743A4"/>
    <w:rsid w:val="00476016"/>
    <w:rsid w:val="0047651A"/>
    <w:rsid w:val="004820F8"/>
    <w:rsid w:val="00485BA6"/>
    <w:rsid w:val="004949C4"/>
    <w:rsid w:val="004963D4"/>
    <w:rsid w:val="00496491"/>
    <w:rsid w:val="004A2804"/>
    <w:rsid w:val="004A4527"/>
    <w:rsid w:val="004A69A0"/>
    <w:rsid w:val="004C765B"/>
    <w:rsid w:val="004C7712"/>
    <w:rsid w:val="004D0ED5"/>
    <w:rsid w:val="004E2F69"/>
    <w:rsid w:val="004F0E39"/>
    <w:rsid w:val="004F253F"/>
    <w:rsid w:val="00501A4A"/>
    <w:rsid w:val="005133AD"/>
    <w:rsid w:val="00514311"/>
    <w:rsid w:val="00522795"/>
    <w:rsid w:val="00522DB4"/>
    <w:rsid w:val="005253C3"/>
    <w:rsid w:val="00532591"/>
    <w:rsid w:val="00534A2B"/>
    <w:rsid w:val="00540325"/>
    <w:rsid w:val="00546E67"/>
    <w:rsid w:val="00552A3E"/>
    <w:rsid w:val="0055349F"/>
    <w:rsid w:val="005640A8"/>
    <w:rsid w:val="0056663B"/>
    <w:rsid w:val="0057228D"/>
    <w:rsid w:val="005722CF"/>
    <w:rsid w:val="00574F72"/>
    <w:rsid w:val="005768DF"/>
    <w:rsid w:val="00585316"/>
    <w:rsid w:val="00595E36"/>
    <w:rsid w:val="005A3840"/>
    <w:rsid w:val="005A4280"/>
    <w:rsid w:val="005A4397"/>
    <w:rsid w:val="005A529E"/>
    <w:rsid w:val="005A55F3"/>
    <w:rsid w:val="005A7D23"/>
    <w:rsid w:val="005B2ACC"/>
    <w:rsid w:val="005C1335"/>
    <w:rsid w:val="005C1DC6"/>
    <w:rsid w:val="005C5AFE"/>
    <w:rsid w:val="005C74ED"/>
    <w:rsid w:val="005D0610"/>
    <w:rsid w:val="005D252B"/>
    <w:rsid w:val="005D2537"/>
    <w:rsid w:val="005D27DE"/>
    <w:rsid w:val="005D393E"/>
    <w:rsid w:val="005D682D"/>
    <w:rsid w:val="005D6BED"/>
    <w:rsid w:val="005D77E6"/>
    <w:rsid w:val="005D7E8E"/>
    <w:rsid w:val="005E7E37"/>
    <w:rsid w:val="005F24C4"/>
    <w:rsid w:val="005F578E"/>
    <w:rsid w:val="005F6AD2"/>
    <w:rsid w:val="005F7341"/>
    <w:rsid w:val="00600E43"/>
    <w:rsid w:val="00601979"/>
    <w:rsid w:val="00601A1D"/>
    <w:rsid w:val="0061370A"/>
    <w:rsid w:val="0061552A"/>
    <w:rsid w:val="00617633"/>
    <w:rsid w:val="00620842"/>
    <w:rsid w:val="00622D23"/>
    <w:rsid w:val="00624AD4"/>
    <w:rsid w:val="00630932"/>
    <w:rsid w:val="00630D35"/>
    <w:rsid w:val="00634650"/>
    <w:rsid w:val="006348C5"/>
    <w:rsid w:val="00645503"/>
    <w:rsid w:val="0065277C"/>
    <w:rsid w:val="0065295C"/>
    <w:rsid w:val="00653058"/>
    <w:rsid w:val="006601EA"/>
    <w:rsid w:val="00664927"/>
    <w:rsid w:val="00667E6D"/>
    <w:rsid w:val="00675596"/>
    <w:rsid w:val="00676FA6"/>
    <w:rsid w:val="00681DC0"/>
    <w:rsid w:val="00681E03"/>
    <w:rsid w:val="00682DCA"/>
    <w:rsid w:val="00692406"/>
    <w:rsid w:val="00693A3D"/>
    <w:rsid w:val="00695753"/>
    <w:rsid w:val="006970E6"/>
    <w:rsid w:val="006A75B1"/>
    <w:rsid w:val="006B1008"/>
    <w:rsid w:val="006B7E1D"/>
    <w:rsid w:val="006E00B3"/>
    <w:rsid w:val="006E4CCF"/>
    <w:rsid w:val="006E64BB"/>
    <w:rsid w:val="006E66A7"/>
    <w:rsid w:val="006F12A7"/>
    <w:rsid w:val="006F18F4"/>
    <w:rsid w:val="006F2ACD"/>
    <w:rsid w:val="006F5DA6"/>
    <w:rsid w:val="007008E8"/>
    <w:rsid w:val="007010BE"/>
    <w:rsid w:val="007039D8"/>
    <w:rsid w:val="00703D5C"/>
    <w:rsid w:val="00705B87"/>
    <w:rsid w:val="0070704C"/>
    <w:rsid w:val="00713B61"/>
    <w:rsid w:val="00713D75"/>
    <w:rsid w:val="0071612E"/>
    <w:rsid w:val="00716848"/>
    <w:rsid w:val="00721521"/>
    <w:rsid w:val="00721C7A"/>
    <w:rsid w:val="007247CD"/>
    <w:rsid w:val="00725F74"/>
    <w:rsid w:val="007307C6"/>
    <w:rsid w:val="00731991"/>
    <w:rsid w:val="007349A1"/>
    <w:rsid w:val="00744B54"/>
    <w:rsid w:val="00752F4C"/>
    <w:rsid w:val="0076076A"/>
    <w:rsid w:val="0076409F"/>
    <w:rsid w:val="007650A7"/>
    <w:rsid w:val="00772744"/>
    <w:rsid w:val="00774FCD"/>
    <w:rsid w:val="0077625C"/>
    <w:rsid w:val="00782430"/>
    <w:rsid w:val="00794177"/>
    <w:rsid w:val="0079597D"/>
    <w:rsid w:val="00797566"/>
    <w:rsid w:val="00797A44"/>
    <w:rsid w:val="007A0A6D"/>
    <w:rsid w:val="007A0EFB"/>
    <w:rsid w:val="007A51B2"/>
    <w:rsid w:val="007C1D4C"/>
    <w:rsid w:val="007C24F9"/>
    <w:rsid w:val="007D0110"/>
    <w:rsid w:val="007D244E"/>
    <w:rsid w:val="007D6E05"/>
    <w:rsid w:val="007D7CA7"/>
    <w:rsid w:val="007E1E70"/>
    <w:rsid w:val="007E5B4F"/>
    <w:rsid w:val="007F414B"/>
    <w:rsid w:val="007F4D0D"/>
    <w:rsid w:val="008015EA"/>
    <w:rsid w:val="00801CE2"/>
    <w:rsid w:val="008054FA"/>
    <w:rsid w:val="0081072D"/>
    <w:rsid w:val="008148AA"/>
    <w:rsid w:val="0081516E"/>
    <w:rsid w:val="00815F27"/>
    <w:rsid w:val="008225C8"/>
    <w:rsid w:val="008227B6"/>
    <w:rsid w:val="008248FF"/>
    <w:rsid w:val="008268F8"/>
    <w:rsid w:val="00835B25"/>
    <w:rsid w:val="008468F5"/>
    <w:rsid w:val="008475B5"/>
    <w:rsid w:val="00852E74"/>
    <w:rsid w:val="00853E31"/>
    <w:rsid w:val="008562E5"/>
    <w:rsid w:val="00857539"/>
    <w:rsid w:val="008625DF"/>
    <w:rsid w:val="00863260"/>
    <w:rsid w:val="008648C7"/>
    <w:rsid w:val="008662AE"/>
    <w:rsid w:val="00871E04"/>
    <w:rsid w:val="00871E65"/>
    <w:rsid w:val="0087303B"/>
    <w:rsid w:val="00875256"/>
    <w:rsid w:val="00892141"/>
    <w:rsid w:val="008929BC"/>
    <w:rsid w:val="00893CAC"/>
    <w:rsid w:val="008A1216"/>
    <w:rsid w:val="008A1BA6"/>
    <w:rsid w:val="008A2000"/>
    <w:rsid w:val="008B2F56"/>
    <w:rsid w:val="008C04AD"/>
    <w:rsid w:val="008C0B56"/>
    <w:rsid w:val="008C1A6A"/>
    <w:rsid w:val="008C1F4F"/>
    <w:rsid w:val="008C289B"/>
    <w:rsid w:val="008C6DF5"/>
    <w:rsid w:val="008D23C1"/>
    <w:rsid w:val="008D4240"/>
    <w:rsid w:val="008D483B"/>
    <w:rsid w:val="008D6D05"/>
    <w:rsid w:val="008E41B4"/>
    <w:rsid w:val="008E61A7"/>
    <w:rsid w:val="008F3815"/>
    <w:rsid w:val="008F5E07"/>
    <w:rsid w:val="00906FF5"/>
    <w:rsid w:val="00910727"/>
    <w:rsid w:val="009121F2"/>
    <w:rsid w:val="009129D2"/>
    <w:rsid w:val="00913C4D"/>
    <w:rsid w:val="009171B4"/>
    <w:rsid w:val="00924605"/>
    <w:rsid w:val="00925087"/>
    <w:rsid w:val="00932A55"/>
    <w:rsid w:val="009354EC"/>
    <w:rsid w:val="009356F9"/>
    <w:rsid w:val="00936842"/>
    <w:rsid w:val="00945A1B"/>
    <w:rsid w:val="00952435"/>
    <w:rsid w:val="0095368F"/>
    <w:rsid w:val="009555D9"/>
    <w:rsid w:val="00956E57"/>
    <w:rsid w:val="00961D1E"/>
    <w:rsid w:val="00962D14"/>
    <w:rsid w:val="009633A0"/>
    <w:rsid w:val="00965F29"/>
    <w:rsid w:val="00972DED"/>
    <w:rsid w:val="00974831"/>
    <w:rsid w:val="009760B8"/>
    <w:rsid w:val="00980E15"/>
    <w:rsid w:val="0098270F"/>
    <w:rsid w:val="009828C8"/>
    <w:rsid w:val="00983D2A"/>
    <w:rsid w:val="009840C0"/>
    <w:rsid w:val="009856DD"/>
    <w:rsid w:val="009879F0"/>
    <w:rsid w:val="00992B8D"/>
    <w:rsid w:val="009A0010"/>
    <w:rsid w:val="009A1F32"/>
    <w:rsid w:val="009A76E4"/>
    <w:rsid w:val="009B0EA7"/>
    <w:rsid w:val="009B3CE7"/>
    <w:rsid w:val="009C0D8B"/>
    <w:rsid w:val="009C161C"/>
    <w:rsid w:val="009C26BC"/>
    <w:rsid w:val="009D178F"/>
    <w:rsid w:val="009D3210"/>
    <w:rsid w:val="009E3677"/>
    <w:rsid w:val="009E7511"/>
    <w:rsid w:val="009F1A16"/>
    <w:rsid w:val="00A013A6"/>
    <w:rsid w:val="00A04E2D"/>
    <w:rsid w:val="00A07007"/>
    <w:rsid w:val="00A11323"/>
    <w:rsid w:val="00A117C1"/>
    <w:rsid w:val="00A132EC"/>
    <w:rsid w:val="00A13A46"/>
    <w:rsid w:val="00A1463F"/>
    <w:rsid w:val="00A154DD"/>
    <w:rsid w:val="00A25CBD"/>
    <w:rsid w:val="00A358BE"/>
    <w:rsid w:val="00A410AC"/>
    <w:rsid w:val="00A418CF"/>
    <w:rsid w:val="00A41D98"/>
    <w:rsid w:val="00A45972"/>
    <w:rsid w:val="00A50683"/>
    <w:rsid w:val="00A507C9"/>
    <w:rsid w:val="00A50C35"/>
    <w:rsid w:val="00A52AC0"/>
    <w:rsid w:val="00A5711A"/>
    <w:rsid w:val="00A613E2"/>
    <w:rsid w:val="00A61533"/>
    <w:rsid w:val="00A62CBF"/>
    <w:rsid w:val="00A71088"/>
    <w:rsid w:val="00A7136D"/>
    <w:rsid w:val="00A72DF4"/>
    <w:rsid w:val="00A73D7E"/>
    <w:rsid w:val="00A76535"/>
    <w:rsid w:val="00A81551"/>
    <w:rsid w:val="00A8395E"/>
    <w:rsid w:val="00A87396"/>
    <w:rsid w:val="00A92AAA"/>
    <w:rsid w:val="00A92C5C"/>
    <w:rsid w:val="00AA1D00"/>
    <w:rsid w:val="00AA60B0"/>
    <w:rsid w:val="00AA7947"/>
    <w:rsid w:val="00AA7A13"/>
    <w:rsid w:val="00AB32D2"/>
    <w:rsid w:val="00AB3D2B"/>
    <w:rsid w:val="00AB4E4D"/>
    <w:rsid w:val="00AC4145"/>
    <w:rsid w:val="00AC7F25"/>
    <w:rsid w:val="00AD1AA4"/>
    <w:rsid w:val="00B02A8B"/>
    <w:rsid w:val="00B03329"/>
    <w:rsid w:val="00B04754"/>
    <w:rsid w:val="00B047B9"/>
    <w:rsid w:val="00B04827"/>
    <w:rsid w:val="00B141ED"/>
    <w:rsid w:val="00B164F2"/>
    <w:rsid w:val="00B174D6"/>
    <w:rsid w:val="00B21B1A"/>
    <w:rsid w:val="00B27CB2"/>
    <w:rsid w:val="00B305BB"/>
    <w:rsid w:val="00B3442D"/>
    <w:rsid w:val="00B42E7A"/>
    <w:rsid w:val="00B46F1B"/>
    <w:rsid w:val="00B475B5"/>
    <w:rsid w:val="00B5330A"/>
    <w:rsid w:val="00B53628"/>
    <w:rsid w:val="00B54127"/>
    <w:rsid w:val="00B553F5"/>
    <w:rsid w:val="00B55500"/>
    <w:rsid w:val="00B60B10"/>
    <w:rsid w:val="00B862F2"/>
    <w:rsid w:val="00B97E95"/>
    <w:rsid w:val="00BA0073"/>
    <w:rsid w:val="00BA6A1E"/>
    <w:rsid w:val="00BA70C5"/>
    <w:rsid w:val="00BB0F19"/>
    <w:rsid w:val="00BC0868"/>
    <w:rsid w:val="00BC3478"/>
    <w:rsid w:val="00BC44F0"/>
    <w:rsid w:val="00BD0ABF"/>
    <w:rsid w:val="00BD0AC9"/>
    <w:rsid w:val="00BD1F55"/>
    <w:rsid w:val="00BD30C0"/>
    <w:rsid w:val="00BE095F"/>
    <w:rsid w:val="00BE271D"/>
    <w:rsid w:val="00BE4F92"/>
    <w:rsid w:val="00BE7481"/>
    <w:rsid w:val="00BF1B09"/>
    <w:rsid w:val="00BF4BE2"/>
    <w:rsid w:val="00BF784C"/>
    <w:rsid w:val="00C03CE0"/>
    <w:rsid w:val="00C04467"/>
    <w:rsid w:val="00C06246"/>
    <w:rsid w:val="00C0645A"/>
    <w:rsid w:val="00C0659D"/>
    <w:rsid w:val="00C0747D"/>
    <w:rsid w:val="00C10990"/>
    <w:rsid w:val="00C118F1"/>
    <w:rsid w:val="00C14CB4"/>
    <w:rsid w:val="00C228A8"/>
    <w:rsid w:val="00C31327"/>
    <w:rsid w:val="00C56E3A"/>
    <w:rsid w:val="00C60AF5"/>
    <w:rsid w:val="00C615BC"/>
    <w:rsid w:val="00C62AAD"/>
    <w:rsid w:val="00C6342A"/>
    <w:rsid w:val="00C63F25"/>
    <w:rsid w:val="00C64E35"/>
    <w:rsid w:val="00C657E8"/>
    <w:rsid w:val="00C7058A"/>
    <w:rsid w:val="00C73AE9"/>
    <w:rsid w:val="00C746CF"/>
    <w:rsid w:val="00C76428"/>
    <w:rsid w:val="00C81E2F"/>
    <w:rsid w:val="00C879FC"/>
    <w:rsid w:val="00C93DF7"/>
    <w:rsid w:val="00C94790"/>
    <w:rsid w:val="00C9518C"/>
    <w:rsid w:val="00C96393"/>
    <w:rsid w:val="00C96B38"/>
    <w:rsid w:val="00CA1999"/>
    <w:rsid w:val="00CA62F2"/>
    <w:rsid w:val="00CA703C"/>
    <w:rsid w:val="00CC18DD"/>
    <w:rsid w:val="00CC569F"/>
    <w:rsid w:val="00CC7976"/>
    <w:rsid w:val="00CD2F20"/>
    <w:rsid w:val="00CD5428"/>
    <w:rsid w:val="00CD55A9"/>
    <w:rsid w:val="00CD6A2F"/>
    <w:rsid w:val="00CD73C2"/>
    <w:rsid w:val="00CE15AC"/>
    <w:rsid w:val="00CE4944"/>
    <w:rsid w:val="00CE71EA"/>
    <w:rsid w:val="00D042CC"/>
    <w:rsid w:val="00D07288"/>
    <w:rsid w:val="00D14B67"/>
    <w:rsid w:val="00D165AE"/>
    <w:rsid w:val="00D2068E"/>
    <w:rsid w:val="00D218F1"/>
    <w:rsid w:val="00D229D8"/>
    <w:rsid w:val="00D23158"/>
    <w:rsid w:val="00D2403A"/>
    <w:rsid w:val="00D27A46"/>
    <w:rsid w:val="00D3203C"/>
    <w:rsid w:val="00D32872"/>
    <w:rsid w:val="00D3609D"/>
    <w:rsid w:val="00D36595"/>
    <w:rsid w:val="00D37317"/>
    <w:rsid w:val="00D41CBE"/>
    <w:rsid w:val="00D44B3B"/>
    <w:rsid w:val="00D44D37"/>
    <w:rsid w:val="00D46C03"/>
    <w:rsid w:val="00D476EB"/>
    <w:rsid w:val="00D5010B"/>
    <w:rsid w:val="00D50CB4"/>
    <w:rsid w:val="00D50E9F"/>
    <w:rsid w:val="00D543ED"/>
    <w:rsid w:val="00D56C11"/>
    <w:rsid w:val="00D61449"/>
    <w:rsid w:val="00D61795"/>
    <w:rsid w:val="00D62255"/>
    <w:rsid w:val="00D6231F"/>
    <w:rsid w:val="00D64318"/>
    <w:rsid w:val="00D64E9E"/>
    <w:rsid w:val="00D71297"/>
    <w:rsid w:val="00D73E4F"/>
    <w:rsid w:val="00D77193"/>
    <w:rsid w:val="00D7792E"/>
    <w:rsid w:val="00D836E4"/>
    <w:rsid w:val="00D83831"/>
    <w:rsid w:val="00D83B4E"/>
    <w:rsid w:val="00D85B48"/>
    <w:rsid w:val="00D868FD"/>
    <w:rsid w:val="00D905E0"/>
    <w:rsid w:val="00D92F86"/>
    <w:rsid w:val="00D936CB"/>
    <w:rsid w:val="00DA37FE"/>
    <w:rsid w:val="00DA67E4"/>
    <w:rsid w:val="00DB0739"/>
    <w:rsid w:val="00DC41DB"/>
    <w:rsid w:val="00DC52B7"/>
    <w:rsid w:val="00DC5817"/>
    <w:rsid w:val="00DC5C9D"/>
    <w:rsid w:val="00DC5EBC"/>
    <w:rsid w:val="00DC7087"/>
    <w:rsid w:val="00DD49DA"/>
    <w:rsid w:val="00DD60A5"/>
    <w:rsid w:val="00DE2460"/>
    <w:rsid w:val="00DE5C5C"/>
    <w:rsid w:val="00E12739"/>
    <w:rsid w:val="00E12FC3"/>
    <w:rsid w:val="00E1372E"/>
    <w:rsid w:val="00E13F29"/>
    <w:rsid w:val="00E162C2"/>
    <w:rsid w:val="00E17A3F"/>
    <w:rsid w:val="00E276B0"/>
    <w:rsid w:val="00E300C6"/>
    <w:rsid w:val="00E31EB8"/>
    <w:rsid w:val="00E328C6"/>
    <w:rsid w:val="00E3506B"/>
    <w:rsid w:val="00E36E3C"/>
    <w:rsid w:val="00E377AA"/>
    <w:rsid w:val="00E37EDC"/>
    <w:rsid w:val="00E44CB2"/>
    <w:rsid w:val="00E45B76"/>
    <w:rsid w:val="00E55F3A"/>
    <w:rsid w:val="00E61DD1"/>
    <w:rsid w:val="00E73B36"/>
    <w:rsid w:val="00E77B4D"/>
    <w:rsid w:val="00E77C58"/>
    <w:rsid w:val="00E82F2D"/>
    <w:rsid w:val="00E85DC9"/>
    <w:rsid w:val="00E8653C"/>
    <w:rsid w:val="00E91BF7"/>
    <w:rsid w:val="00E92906"/>
    <w:rsid w:val="00E93300"/>
    <w:rsid w:val="00EA3627"/>
    <w:rsid w:val="00EB0D79"/>
    <w:rsid w:val="00EB0EFD"/>
    <w:rsid w:val="00EB1F33"/>
    <w:rsid w:val="00EB28F6"/>
    <w:rsid w:val="00EB2FA8"/>
    <w:rsid w:val="00EC1BD9"/>
    <w:rsid w:val="00EC4D6C"/>
    <w:rsid w:val="00EC77C7"/>
    <w:rsid w:val="00EC7AD0"/>
    <w:rsid w:val="00ED75F8"/>
    <w:rsid w:val="00EE1FBD"/>
    <w:rsid w:val="00EE26CF"/>
    <w:rsid w:val="00EE3788"/>
    <w:rsid w:val="00EE5CF4"/>
    <w:rsid w:val="00EF014D"/>
    <w:rsid w:val="00EF3557"/>
    <w:rsid w:val="00EF4A3D"/>
    <w:rsid w:val="00EF55AC"/>
    <w:rsid w:val="00F06B10"/>
    <w:rsid w:val="00F10ACF"/>
    <w:rsid w:val="00F15FF1"/>
    <w:rsid w:val="00F165C2"/>
    <w:rsid w:val="00F2139E"/>
    <w:rsid w:val="00F279BC"/>
    <w:rsid w:val="00F37FF2"/>
    <w:rsid w:val="00F45BF3"/>
    <w:rsid w:val="00F52231"/>
    <w:rsid w:val="00F5464C"/>
    <w:rsid w:val="00F56969"/>
    <w:rsid w:val="00F56A71"/>
    <w:rsid w:val="00F6455C"/>
    <w:rsid w:val="00F65475"/>
    <w:rsid w:val="00F713C4"/>
    <w:rsid w:val="00F749E7"/>
    <w:rsid w:val="00F901C8"/>
    <w:rsid w:val="00F93E54"/>
    <w:rsid w:val="00F958C7"/>
    <w:rsid w:val="00FA5C9F"/>
    <w:rsid w:val="00FB0D26"/>
    <w:rsid w:val="00FB2BD9"/>
    <w:rsid w:val="00FC2B7E"/>
    <w:rsid w:val="00FC4F73"/>
    <w:rsid w:val="00FC6225"/>
    <w:rsid w:val="00FC6B20"/>
    <w:rsid w:val="00FD14C6"/>
    <w:rsid w:val="00FF4847"/>
    <w:rsid w:val="00FF52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3BE271"/>
  <w15:docId w15:val="{E4A995E8-541C-4640-8F1F-A0020F091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8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831"/>
    <w:pPr>
      <w:ind w:left="720"/>
      <w:contextualSpacing/>
    </w:pPr>
  </w:style>
  <w:style w:type="paragraph" w:styleId="Caption">
    <w:name w:val="caption"/>
    <w:basedOn w:val="Normal"/>
    <w:next w:val="Normal"/>
    <w:uiPriority w:val="35"/>
    <w:unhideWhenUsed/>
    <w:qFormat/>
    <w:rsid w:val="00522795"/>
    <w:pPr>
      <w:spacing w:after="200" w:line="240" w:lineRule="auto"/>
    </w:pPr>
    <w:rPr>
      <w:i/>
      <w:iCs/>
      <w:color w:val="44546A" w:themeColor="text2"/>
      <w:sz w:val="18"/>
      <w:szCs w:val="18"/>
    </w:rPr>
  </w:style>
  <w:style w:type="paragraph" w:styleId="NormalWeb">
    <w:name w:val="Normal (Web)"/>
    <w:basedOn w:val="Normal"/>
    <w:uiPriority w:val="99"/>
    <w:semiHidden/>
    <w:unhideWhenUsed/>
    <w:rsid w:val="005A3840"/>
    <w:pPr>
      <w:spacing w:before="100" w:beforeAutospacing="1" w:after="100" w:afterAutospacing="1" w:line="240" w:lineRule="auto"/>
    </w:pPr>
    <w:rPr>
      <w:rFonts w:eastAsiaTheme="minorEastAsia"/>
    </w:rPr>
  </w:style>
  <w:style w:type="paragraph" w:styleId="Header">
    <w:name w:val="header"/>
    <w:basedOn w:val="Normal"/>
    <w:link w:val="HeaderChar"/>
    <w:uiPriority w:val="99"/>
    <w:unhideWhenUsed/>
    <w:rsid w:val="000B4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42F"/>
  </w:style>
  <w:style w:type="paragraph" w:styleId="Footer">
    <w:name w:val="footer"/>
    <w:basedOn w:val="Normal"/>
    <w:link w:val="FooterChar"/>
    <w:uiPriority w:val="99"/>
    <w:unhideWhenUsed/>
    <w:rsid w:val="000B4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42F"/>
  </w:style>
  <w:style w:type="character" w:styleId="LineNumber">
    <w:name w:val="line number"/>
    <w:basedOn w:val="DefaultParagraphFont"/>
    <w:uiPriority w:val="99"/>
    <w:semiHidden/>
    <w:unhideWhenUsed/>
    <w:rsid w:val="000B442F"/>
  </w:style>
  <w:style w:type="table" w:styleId="TableGrid">
    <w:name w:val="Table Grid"/>
    <w:basedOn w:val="TableNormal"/>
    <w:uiPriority w:val="59"/>
    <w:rsid w:val="00CD2F20"/>
    <w:pPr>
      <w:spacing w:after="0" w:line="240" w:lineRule="auto"/>
    </w:pPr>
    <w:rPr>
      <w:rFonts w:asciiTheme="minorHAnsi" w:eastAsia="Batang"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3B36"/>
    <w:rPr>
      <w:sz w:val="16"/>
      <w:szCs w:val="16"/>
    </w:rPr>
  </w:style>
  <w:style w:type="paragraph" w:styleId="CommentText">
    <w:name w:val="annotation text"/>
    <w:basedOn w:val="Normal"/>
    <w:link w:val="CommentTextChar"/>
    <w:uiPriority w:val="99"/>
    <w:semiHidden/>
    <w:unhideWhenUsed/>
    <w:rsid w:val="00E73B36"/>
    <w:pPr>
      <w:spacing w:line="240" w:lineRule="auto"/>
    </w:pPr>
    <w:rPr>
      <w:sz w:val="20"/>
      <w:szCs w:val="20"/>
    </w:rPr>
  </w:style>
  <w:style w:type="character" w:customStyle="1" w:styleId="CommentTextChar">
    <w:name w:val="Comment Text Char"/>
    <w:basedOn w:val="DefaultParagraphFont"/>
    <w:link w:val="CommentText"/>
    <w:uiPriority w:val="99"/>
    <w:semiHidden/>
    <w:rsid w:val="00E73B36"/>
    <w:rPr>
      <w:sz w:val="20"/>
      <w:szCs w:val="20"/>
    </w:rPr>
  </w:style>
  <w:style w:type="paragraph" w:styleId="CommentSubject">
    <w:name w:val="annotation subject"/>
    <w:basedOn w:val="CommentText"/>
    <w:next w:val="CommentText"/>
    <w:link w:val="CommentSubjectChar"/>
    <w:uiPriority w:val="99"/>
    <w:semiHidden/>
    <w:unhideWhenUsed/>
    <w:rsid w:val="00E73B36"/>
    <w:rPr>
      <w:b/>
      <w:bCs/>
    </w:rPr>
  </w:style>
  <w:style w:type="character" w:customStyle="1" w:styleId="CommentSubjectChar">
    <w:name w:val="Comment Subject Char"/>
    <w:basedOn w:val="CommentTextChar"/>
    <w:link w:val="CommentSubject"/>
    <w:uiPriority w:val="99"/>
    <w:semiHidden/>
    <w:rsid w:val="00E73B36"/>
    <w:rPr>
      <w:b/>
      <w:bCs/>
      <w:sz w:val="20"/>
      <w:szCs w:val="20"/>
    </w:rPr>
  </w:style>
  <w:style w:type="paragraph" w:styleId="BalloonText">
    <w:name w:val="Balloon Text"/>
    <w:basedOn w:val="Normal"/>
    <w:link w:val="BalloonTextChar"/>
    <w:uiPriority w:val="99"/>
    <w:semiHidden/>
    <w:unhideWhenUsed/>
    <w:rsid w:val="00E73B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B36"/>
    <w:rPr>
      <w:rFonts w:ascii="Segoe UI" w:hAnsi="Segoe UI" w:cs="Segoe UI"/>
      <w:sz w:val="18"/>
      <w:szCs w:val="18"/>
    </w:rPr>
  </w:style>
  <w:style w:type="paragraph" w:customStyle="1" w:styleId="EndNoteBibliographyTitle">
    <w:name w:val="EndNote Bibliography Title"/>
    <w:basedOn w:val="Normal"/>
    <w:link w:val="EndNoteBibliographyTitleChar"/>
    <w:rsid w:val="00965F29"/>
    <w:pPr>
      <w:spacing w:after="0"/>
      <w:jc w:val="center"/>
    </w:pPr>
    <w:rPr>
      <w:noProof/>
    </w:rPr>
  </w:style>
  <w:style w:type="character" w:customStyle="1" w:styleId="EndNoteBibliographyTitleChar">
    <w:name w:val="EndNote Bibliography Title Char"/>
    <w:basedOn w:val="DefaultParagraphFont"/>
    <w:link w:val="EndNoteBibliographyTitle"/>
    <w:rsid w:val="00965F29"/>
    <w:rPr>
      <w:noProof/>
    </w:rPr>
  </w:style>
  <w:style w:type="paragraph" w:customStyle="1" w:styleId="EndNoteBibliography">
    <w:name w:val="EndNote Bibliography"/>
    <w:basedOn w:val="Normal"/>
    <w:link w:val="EndNoteBibliographyChar"/>
    <w:rsid w:val="00965F29"/>
    <w:pPr>
      <w:spacing w:line="240" w:lineRule="auto"/>
    </w:pPr>
    <w:rPr>
      <w:noProof/>
    </w:rPr>
  </w:style>
  <w:style w:type="character" w:customStyle="1" w:styleId="EndNoteBibliographyChar">
    <w:name w:val="EndNote Bibliography Char"/>
    <w:basedOn w:val="DefaultParagraphFont"/>
    <w:link w:val="EndNoteBibliography"/>
    <w:rsid w:val="00965F29"/>
    <w:rPr>
      <w:noProof/>
    </w:rPr>
  </w:style>
  <w:style w:type="character" w:styleId="Hyperlink">
    <w:name w:val="Hyperlink"/>
    <w:basedOn w:val="DefaultParagraphFont"/>
    <w:uiPriority w:val="99"/>
    <w:unhideWhenUsed/>
    <w:rsid w:val="00A76535"/>
    <w:rPr>
      <w:color w:val="0563C1" w:themeColor="hyperlink"/>
      <w:u w:val="single"/>
    </w:rPr>
  </w:style>
  <w:style w:type="character" w:customStyle="1" w:styleId="UnresolvedMention1">
    <w:name w:val="Unresolved Mention1"/>
    <w:basedOn w:val="DefaultParagraphFont"/>
    <w:uiPriority w:val="99"/>
    <w:semiHidden/>
    <w:unhideWhenUsed/>
    <w:rsid w:val="00A76535"/>
    <w:rPr>
      <w:color w:val="605E5C"/>
      <w:shd w:val="clear" w:color="auto" w:fill="E1DFDD"/>
    </w:rPr>
  </w:style>
  <w:style w:type="character" w:styleId="FollowedHyperlink">
    <w:name w:val="FollowedHyperlink"/>
    <w:basedOn w:val="DefaultParagraphFont"/>
    <w:uiPriority w:val="99"/>
    <w:semiHidden/>
    <w:unhideWhenUsed/>
    <w:rsid w:val="008B2F56"/>
    <w:rPr>
      <w:color w:val="954F72" w:themeColor="followedHyperlink"/>
      <w:u w:val="single"/>
    </w:rPr>
  </w:style>
  <w:style w:type="character" w:customStyle="1" w:styleId="UnresolvedMention">
    <w:name w:val="Unresolved Mention"/>
    <w:basedOn w:val="DefaultParagraphFont"/>
    <w:uiPriority w:val="99"/>
    <w:semiHidden/>
    <w:unhideWhenUsed/>
    <w:rsid w:val="007727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997025">
      <w:bodyDiv w:val="1"/>
      <w:marLeft w:val="0"/>
      <w:marRight w:val="0"/>
      <w:marTop w:val="0"/>
      <w:marBottom w:val="0"/>
      <w:divBdr>
        <w:top w:val="none" w:sz="0" w:space="0" w:color="auto"/>
        <w:left w:val="none" w:sz="0" w:space="0" w:color="auto"/>
        <w:bottom w:val="none" w:sz="0" w:space="0" w:color="auto"/>
        <w:right w:val="none" w:sz="0" w:space="0" w:color="auto"/>
      </w:divBdr>
    </w:div>
    <w:div w:id="644354563">
      <w:bodyDiv w:val="1"/>
      <w:marLeft w:val="0"/>
      <w:marRight w:val="0"/>
      <w:marTop w:val="0"/>
      <w:marBottom w:val="0"/>
      <w:divBdr>
        <w:top w:val="none" w:sz="0" w:space="0" w:color="auto"/>
        <w:left w:val="none" w:sz="0" w:space="0" w:color="auto"/>
        <w:bottom w:val="none" w:sz="0" w:space="0" w:color="auto"/>
        <w:right w:val="none" w:sz="0" w:space="0" w:color="auto"/>
      </w:divBdr>
    </w:div>
    <w:div w:id="878588400">
      <w:bodyDiv w:val="1"/>
      <w:marLeft w:val="0"/>
      <w:marRight w:val="0"/>
      <w:marTop w:val="0"/>
      <w:marBottom w:val="0"/>
      <w:divBdr>
        <w:top w:val="none" w:sz="0" w:space="0" w:color="auto"/>
        <w:left w:val="none" w:sz="0" w:space="0" w:color="auto"/>
        <w:bottom w:val="none" w:sz="0" w:space="0" w:color="auto"/>
        <w:right w:val="none" w:sz="0" w:space="0" w:color="auto"/>
      </w:divBdr>
    </w:div>
    <w:div w:id="917976892">
      <w:bodyDiv w:val="1"/>
      <w:marLeft w:val="0"/>
      <w:marRight w:val="0"/>
      <w:marTop w:val="0"/>
      <w:marBottom w:val="0"/>
      <w:divBdr>
        <w:top w:val="none" w:sz="0" w:space="0" w:color="auto"/>
        <w:left w:val="none" w:sz="0" w:space="0" w:color="auto"/>
        <w:bottom w:val="none" w:sz="0" w:space="0" w:color="auto"/>
        <w:right w:val="none" w:sz="0" w:space="0" w:color="auto"/>
      </w:divBdr>
    </w:div>
    <w:div w:id="1062950323">
      <w:bodyDiv w:val="1"/>
      <w:marLeft w:val="0"/>
      <w:marRight w:val="0"/>
      <w:marTop w:val="0"/>
      <w:marBottom w:val="0"/>
      <w:divBdr>
        <w:top w:val="none" w:sz="0" w:space="0" w:color="auto"/>
        <w:left w:val="none" w:sz="0" w:space="0" w:color="auto"/>
        <w:bottom w:val="none" w:sz="0" w:space="0" w:color="auto"/>
        <w:right w:val="none" w:sz="0" w:space="0" w:color="auto"/>
      </w:divBdr>
    </w:div>
    <w:div w:id="1104693924">
      <w:bodyDiv w:val="1"/>
      <w:marLeft w:val="0"/>
      <w:marRight w:val="0"/>
      <w:marTop w:val="0"/>
      <w:marBottom w:val="0"/>
      <w:divBdr>
        <w:top w:val="none" w:sz="0" w:space="0" w:color="auto"/>
        <w:left w:val="none" w:sz="0" w:space="0" w:color="auto"/>
        <w:bottom w:val="none" w:sz="0" w:space="0" w:color="auto"/>
        <w:right w:val="none" w:sz="0" w:space="0" w:color="auto"/>
      </w:divBdr>
    </w:div>
    <w:div w:id="1383871983">
      <w:bodyDiv w:val="1"/>
      <w:marLeft w:val="0"/>
      <w:marRight w:val="0"/>
      <w:marTop w:val="0"/>
      <w:marBottom w:val="0"/>
      <w:divBdr>
        <w:top w:val="none" w:sz="0" w:space="0" w:color="auto"/>
        <w:left w:val="none" w:sz="0" w:space="0" w:color="auto"/>
        <w:bottom w:val="none" w:sz="0" w:space="0" w:color="auto"/>
        <w:right w:val="none" w:sz="0" w:space="0" w:color="auto"/>
      </w:divBdr>
    </w:div>
    <w:div w:id="1422600683">
      <w:bodyDiv w:val="1"/>
      <w:marLeft w:val="0"/>
      <w:marRight w:val="0"/>
      <w:marTop w:val="0"/>
      <w:marBottom w:val="0"/>
      <w:divBdr>
        <w:top w:val="none" w:sz="0" w:space="0" w:color="auto"/>
        <w:left w:val="none" w:sz="0" w:space="0" w:color="auto"/>
        <w:bottom w:val="none" w:sz="0" w:space="0" w:color="auto"/>
        <w:right w:val="none" w:sz="0" w:space="0" w:color="auto"/>
      </w:divBdr>
    </w:div>
    <w:div w:id="1758790895">
      <w:bodyDiv w:val="1"/>
      <w:marLeft w:val="0"/>
      <w:marRight w:val="0"/>
      <w:marTop w:val="0"/>
      <w:marBottom w:val="0"/>
      <w:divBdr>
        <w:top w:val="none" w:sz="0" w:space="0" w:color="auto"/>
        <w:left w:val="none" w:sz="0" w:space="0" w:color="auto"/>
        <w:bottom w:val="none" w:sz="0" w:space="0" w:color="auto"/>
        <w:right w:val="none" w:sz="0" w:space="0" w:color="auto"/>
      </w:divBdr>
    </w:div>
    <w:div w:id="1963339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cmwf.int/en/research/modelling-and-prediction" TargetMode="External"/><Relationship Id="rId12" Type="http://schemas.openxmlformats.org/officeDocument/2006/relationships/image" Target="media/image4.png"/><Relationship Id="rId17" Type="http://schemas.openxmlformats.org/officeDocument/2006/relationships/hyperlink" Target="http://infosiap.siap.gob.mx/aagricola_siap_gb/icultivo/index.jsp" TargetMode="External"/><Relationship Id="rId2" Type="http://schemas.openxmlformats.org/officeDocument/2006/relationships/styles" Target="styles.xml"/><Relationship Id="rId16" Type="http://schemas.openxmlformats.org/officeDocument/2006/relationships/hyperlink" Target="http://harvestchoice.org/node/223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www.agmip.org/"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5618</Words>
  <Characters>89024</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rin,Jose R,Jr</dc:creator>
  <cp:keywords/>
  <dc:description/>
  <cp:lastModifiedBy>LE</cp:lastModifiedBy>
  <cp:revision>2</cp:revision>
  <dcterms:created xsi:type="dcterms:W3CDTF">2019-05-30T15:22:00Z</dcterms:created>
  <dcterms:modified xsi:type="dcterms:W3CDTF">2019-05-30T15:22:00Z</dcterms:modified>
</cp:coreProperties>
</file>